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D3077C" w14:textId="77777777" w:rsidR="000F752F" w:rsidRDefault="007D32E0" w:rsidP="00DB2A3C">
      <w:pPr>
        <w:spacing w:line="276" w:lineRule="auto"/>
        <w:jc w:val="center"/>
      </w:pPr>
      <w:r>
        <w:rPr>
          <w:noProof/>
          <w:lang w:val="es-MX" w:eastAsia="es-MX"/>
        </w:rPr>
        <w:drawing>
          <wp:inline distT="0" distB="0" distL="0" distR="0" wp14:anchorId="5E3842BA" wp14:editId="2F64BEA6">
            <wp:extent cx="1238250" cy="1238250"/>
            <wp:effectExtent l="0" t="0" r="0" b="0"/>
            <wp:docPr id="1"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6"/>
                    <pic:cNvPicPr>
                      <a:picLocks noChangeAspect="1" noChangeArrowheads="1"/>
                    </pic:cNvPicPr>
                  </pic:nvPicPr>
                  <pic:blipFill>
                    <a:blip r:embed="rId8"/>
                    <a:stretch>
                      <a:fillRect/>
                    </a:stretch>
                  </pic:blipFill>
                  <pic:spPr bwMode="auto">
                    <a:xfrm>
                      <a:off x="0" y="0"/>
                      <a:ext cx="1238250" cy="1238250"/>
                    </a:xfrm>
                    <a:prstGeom prst="rect">
                      <a:avLst/>
                    </a:prstGeom>
                  </pic:spPr>
                </pic:pic>
              </a:graphicData>
            </a:graphic>
          </wp:inline>
        </w:drawing>
      </w:r>
    </w:p>
    <w:p w14:paraId="00D326EC" w14:textId="77777777" w:rsidR="000F752F" w:rsidRDefault="007D32E0" w:rsidP="00DB2A3C">
      <w:pPr>
        <w:spacing w:line="276" w:lineRule="auto"/>
        <w:jc w:val="center"/>
        <w:rPr>
          <w:sz w:val="28"/>
        </w:rPr>
      </w:pPr>
      <w:r>
        <w:rPr>
          <w:sz w:val="28"/>
        </w:rPr>
        <w:t>Universidad de Oriente</w:t>
      </w:r>
    </w:p>
    <w:p w14:paraId="3F88DD6A" w14:textId="77777777" w:rsidR="000F752F" w:rsidRDefault="007D32E0" w:rsidP="00DB2A3C">
      <w:pPr>
        <w:spacing w:line="276" w:lineRule="auto"/>
        <w:jc w:val="center"/>
        <w:rPr>
          <w:sz w:val="28"/>
        </w:rPr>
      </w:pPr>
      <w:r>
        <w:rPr>
          <w:sz w:val="28"/>
        </w:rPr>
        <w:t>Sede “Julio Antonio Mella”</w:t>
      </w:r>
    </w:p>
    <w:p w14:paraId="00A2EF66" w14:textId="77777777" w:rsidR="000F752F" w:rsidRDefault="007D32E0" w:rsidP="00DB2A3C">
      <w:pPr>
        <w:spacing w:line="276" w:lineRule="auto"/>
        <w:jc w:val="center"/>
        <w:rPr>
          <w:sz w:val="28"/>
        </w:rPr>
      </w:pPr>
      <w:r>
        <w:rPr>
          <w:sz w:val="28"/>
        </w:rPr>
        <w:t>Facultad de Ingeniería en Telecomunicaciones, Informática y Biomédica</w:t>
      </w:r>
    </w:p>
    <w:p w14:paraId="05C6CA5D" w14:textId="77777777" w:rsidR="000F752F" w:rsidRDefault="000F752F" w:rsidP="00DB2A3C">
      <w:pPr>
        <w:spacing w:line="276" w:lineRule="auto"/>
        <w:jc w:val="center"/>
      </w:pPr>
    </w:p>
    <w:p w14:paraId="364E0F01" w14:textId="77777777" w:rsidR="000F752F" w:rsidRDefault="007D32E0" w:rsidP="00DB2A3C">
      <w:pPr>
        <w:spacing w:line="276" w:lineRule="auto"/>
        <w:jc w:val="center"/>
        <w:rPr>
          <w:rFonts w:ascii="Old English Text MT" w:hAnsi="Old English Text MT"/>
          <w:sz w:val="96"/>
        </w:rPr>
      </w:pPr>
      <w:r>
        <w:rPr>
          <w:rFonts w:ascii="Old English Text MT" w:hAnsi="Old English Text MT"/>
          <w:sz w:val="96"/>
        </w:rPr>
        <w:t>Trabajo de Diploma</w:t>
      </w:r>
    </w:p>
    <w:p w14:paraId="6BA267B2" w14:textId="77777777" w:rsidR="000F752F" w:rsidRDefault="007D32E0" w:rsidP="00DB2A3C">
      <w:pPr>
        <w:spacing w:line="276" w:lineRule="auto"/>
        <w:jc w:val="center"/>
        <w:rPr>
          <w:sz w:val="28"/>
        </w:rPr>
      </w:pPr>
      <w:r>
        <w:rPr>
          <w:sz w:val="28"/>
        </w:rPr>
        <w:t>En opción al título de Ingeniero en Informática</w:t>
      </w:r>
    </w:p>
    <w:p w14:paraId="5070F972" w14:textId="77777777" w:rsidR="000F752F" w:rsidRDefault="000F752F" w:rsidP="00DB2A3C">
      <w:pPr>
        <w:spacing w:line="276" w:lineRule="auto"/>
        <w:jc w:val="center"/>
      </w:pPr>
    </w:p>
    <w:p w14:paraId="65E42DF6" w14:textId="6375777B" w:rsidR="00DA50F6" w:rsidRDefault="007D32E0" w:rsidP="00DB2A3C">
      <w:pPr>
        <w:spacing w:line="276" w:lineRule="auto"/>
        <w:jc w:val="both"/>
        <w:rPr>
          <w:sz w:val="28"/>
          <w:szCs w:val="28"/>
        </w:rPr>
      </w:pPr>
      <w:r>
        <w:rPr>
          <w:rFonts w:ascii="Old English Text MT" w:hAnsi="Old English Text MT"/>
          <w:b/>
          <w:sz w:val="36"/>
        </w:rPr>
        <w:t xml:space="preserve">Título: </w:t>
      </w:r>
      <w:r w:rsidR="00B9421C">
        <w:rPr>
          <w:sz w:val="28"/>
          <w:szCs w:val="28"/>
        </w:rPr>
        <w:t>“Herramienta d</w:t>
      </w:r>
      <w:r>
        <w:rPr>
          <w:sz w:val="28"/>
          <w:szCs w:val="28"/>
        </w:rPr>
        <w:t>igital para la construcción de conocimiento</w:t>
      </w:r>
      <w:r w:rsidR="00B9421C">
        <w:rPr>
          <w:sz w:val="28"/>
          <w:szCs w:val="28"/>
        </w:rPr>
        <w:t xml:space="preserve"> automático</w:t>
      </w:r>
      <w:r>
        <w:rPr>
          <w:sz w:val="28"/>
          <w:szCs w:val="28"/>
        </w:rPr>
        <w:t xml:space="preserve"> para un Asistente Virtual”.</w:t>
      </w:r>
    </w:p>
    <w:p w14:paraId="14313AD3" w14:textId="77777777" w:rsidR="009B2976" w:rsidRDefault="009B2976" w:rsidP="00DB2A3C">
      <w:pPr>
        <w:spacing w:line="276" w:lineRule="auto"/>
        <w:rPr>
          <w:b/>
          <w:bCs/>
          <w:sz w:val="28"/>
          <w:szCs w:val="28"/>
        </w:rPr>
      </w:pPr>
    </w:p>
    <w:p w14:paraId="5EF93CB2" w14:textId="1A9A695C" w:rsidR="00DA50F6" w:rsidRDefault="00DA50F6" w:rsidP="00DB2A3C">
      <w:pPr>
        <w:spacing w:line="276" w:lineRule="auto"/>
        <w:jc w:val="center"/>
        <w:rPr>
          <w:b/>
          <w:bCs/>
          <w:sz w:val="28"/>
          <w:szCs w:val="28"/>
        </w:rPr>
      </w:pPr>
    </w:p>
    <w:p w14:paraId="0A415A82" w14:textId="74DFEB76" w:rsidR="000F752F" w:rsidRDefault="007D32E0" w:rsidP="00DB2A3C">
      <w:pPr>
        <w:spacing w:line="276" w:lineRule="auto"/>
        <w:jc w:val="both"/>
      </w:pPr>
      <w:r>
        <w:rPr>
          <w:rFonts w:ascii="Old English Text MT" w:hAnsi="Old English Text MT"/>
          <w:b/>
          <w:sz w:val="36"/>
          <w:szCs w:val="36"/>
        </w:rPr>
        <w:t>Autor</w:t>
      </w:r>
      <w:r w:rsidR="00E56D5D">
        <w:rPr>
          <w:rFonts w:ascii="Old English Text MT" w:hAnsi="Old English Text MT"/>
          <w:b/>
          <w:sz w:val="36"/>
          <w:szCs w:val="36"/>
        </w:rPr>
        <w:t>:</w:t>
      </w:r>
      <w:r w:rsidR="00E56D5D">
        <w:t xml:space="preserve"> </w:t>
      </w:r>
      <w:r w:rsidR="00E56D5D">
        <w:rPr>
          <w:sz w:val="28"/>
          <w:szCs w:val="28"/>
        </w:rPr>
        <w:t>Jorge</w:t>
      </w:r>
      <w:r>
        <w:rPr>
          <w:sz w:val="28"/>
          <w:szCs w:val="28"/>
        </w:rPr>
        <w:t xml:space="preserve"> Ernesto </w:t>
      </w:r>
      <w:r w:rsidR="00EB16C3">
        <w:rPr>
          <w:sz w:val="28"/>
          <w:szCs w:val="28"/>
        </w:rPr>
        <w:t>Duvalón</w:t>
      </w:r>
      <w:r>
        <w:rPr>
          <w:sz w:val="28"/>
          <w:szCs w:val="28"/>
        </w:rPr>
        <w:t xml:space="preserve"> Hernández.</w:t>
      </w:r>
    </w:p>
    <w:p w14:paraId="0839DD56" w14:textId="546E5C8D" w:rsidR="000F752F" w:rsidRDefault="007D32E0" w:rsidP="00DB2A3C">
      <w:pPr>
        <w:spacing w:line="276" w:lineRule="auto"/>
        <w:jc w:val="both"/>
        <w:rPr>
          <w:sz w:val="28"/>
          <w:szCs w:val="28"/>
        </w:rPr>
      </w:pPr>
      <w:r>
        <w:rPr>
          <w:rFonts w:ascii="Old English Text MT" w:hAnsi="Old English Text MT"/>
          <w:b/>
          <w:sz w:val="36"/>
          <w:szCs w:val="36"/>
        </w:rPr>
        <w:t>Tutores:</w:t>
      </w:r>
      <w:r>
        <w:t xml:space="preserve"> </w:t>
      </w:r>
      <w:r w:rsidR="00A91C84">
        <w:rPr>
          <w:sz w:val="28"/>
          <w:szCs w:val="28"/>
        </w:rPr>
        <w:t>MSc</w:t>
      </w:r>
      <w:r>
        <w:rPr>
          <w:sz w:val="28"/>
          <w:szCs w:val="28"/>
        </w:rPr>
        <w:t>. Dionis López Ramos.</w:t>
      </w:r>
    </w:p>
    <w:p w14:paraId="2EECD0E2" w14:textId="263DF699" w:rsidR="000F752F" w:rsidRDefault="007D32E0" w:rsidP="00DB2A3C">
      <w:pPr>
        <w:spacing w:line="276" w:lineRule="auto"/>
        <w:jc w:val="both"/>
        <w:rPr>
          <w:sz w:val="28"/>
          <w:szCs w:val="28"/>
        </w:rPr>
      </w:pPr>
      <w:r>
        <w:rPr>
          <w:sz w:val="28"/>
          <w:szCs w:val="28"/>
        </w:rPr>
        <w:tab/>
        <w:t xml:space="preserve">         </w:t>
      </w:r>
    </w:p>
    <w:p w14:paraId="322A1264" w14:textId="77777777" w:rsidR="0095006B" w:rsidRDefault="0095006B" w:rsidP="00DB2A3C">
      <w:pPr>
        <w:spacing w:line="276" w:lineRule="auto"/>
        <w:jc w:val="both"/>
        <w:rPr>
          <w:sz w:val="28"/>
          <w:szCs w:val="28"/>
        </w:rPr>
      </w:pPr>
    </w:p>
    <w:p w14:paraId="5D94884E" w14:textId="77777777" w:rsidR="0095006B" w:rsidRDefault="0095006B" w:rsidP="00DB2A3C">
      <w:pPr>
        <w:spacing w:line="276" w:lineRule="auto"/>
        <w:jc w:val="center"/>
        <w:rPr>
          <w:b/>
          <w:bCs/>
          <w:sz w:val="28"/>
          <w:szCs w:val="28"/>
        </w:rPr>
      </w:pPr>
      <w:r w:rsidRPr="00DA50F6">
        <w:rPr>
          <w:b/>
          <w:bCs/>
          <w:sz w:val="28"/>
          <w:szCs w:val="28"/>
        </w:rPr>
        <w:t>Proyecto de Investigación "Soluciones informática para la gestión de los procesos universitarios a partir de plataformas de gobierno electrónico"</w:t>
      </w:r>
    </w:p>
    <w:p w14:paraId="5C206FFF" w14:textId="77777777" w:rsidR="009B2976" w:rsidRDefault="009B2976" w:rsidP="00DB2A3C">
      <w:pPr>
        <w:spacing w:line="276" w:lineRule="auto"/>
        <w:jc w:val="both"/>
      </w:pPr>
    </w:p>
    <w:p w14:paraId="5F45C2A1" w14:textId="5EA3F00A" w:rsidR="000F752F" w:rsidRDefault="00622B81" w:rsidP="00DB2A3C">
      <w:pPr>
        <w:spacing w:line="276" w:lineRule="auto"/>
        <w:jc w:val="center"/>
        <w:rPr>
          <w:sz w:val="28"/>
          <w:szCs w:val="28"/>
        </w:rPr>
      </w:pPr>
      <w:r>
        <w:rPr>
          <w:sz w:val="28"/>
          <w:szCs w:val="28"/>
        </w:rPr>
        <w:t>Santiago de Cuba, 2022</w:t>
      </w:r>
    </w:p>
    <w:p w14:paraId="04E4FB2D" w14:textId="79ABDF05" w:rsidR="000F752F" w:rsidRPr="00BB3A3D" w:rsidRDefault="007D32E0" w:rsidP="00DB2A3C">
      <w:pPr>
        <w:spacing w:line="276" w:lineRule="auto"/>
        <w:jc w:val="center"/>
        <w:rPr>
          <w:sz w:val="28"/>
          <w:szCs w:val="28"/>
        </w:rPr>
      </w:pPr>
      <w:r w:rsidRPr="00BB3A3D">
        <w:rPr>
          <w:sz w:val="28"/>
          <w:szCs w:val="28"/>
        </w:rPr>
        <w:t>“Año 6</w:t>
      </w:r>
      <w:r w:rsidR="00622B81">
        <w:rPr>
          <w:sz w:val="28"/>
          <w:szCs w:val="28"/>
        </w:rPr>
        <w:t>4</w:t>
      </w:r>
      <w:r w:rsidRPr="00BB3A3D">
        <w:rPr>
          <w:sz w:val="28"/>
          <w:szCs w:val="28"/>
        </w:rPr>
        <w:t xml:space="preserve"> de la Revolución”</w:t>
      </w:r>
    </w:p>
    <w:p w14:paraId="2F80BE09" w14:textId="77777777" w:rsidR="00506367" w:rsidRDefault="00B9421C" w:rsidP="00DB2A3C">
      <w:pPr>
        <w:spacing w:after="0" w:line="276" w:lineRule="auto"/>
        <w:rPr>
          <w:b/>
        </w:rPr>
      </w:pPr>
      <w:r>
        <w:rPr>
          <w:b/>
        </w:rPr>
        <w:br w:type="page"/>
      </w:r>
    </w:p>
    <w:p w14:paraId="246061C5" w14:textId="77777777" w:rsidR="00506367" w:rsidRDefault="00506367" w:rsidP="00DB2A3C">
      <w:pPr>
        <w:spacing w:after="0" w:line="276" w:lineRule="auto"/>
        <w:rPr>
          <w:b/>
        </w:rPr>
      </w:pPr>
    </w:p>
    <w:p w14:paraId="7FAFDE16" w14:textId="790733EF" w:rsidR="00BB3A3D" w:rsidRPr="004202C8" w:rsidRDefault="007D32E0" w:rsidP="00251C49">
      <w:pPr>
        <w:spacing w:after="0" w:line="360" w:lineRule="auto"/>
        <w:jc w:val="center"/>
      </w:pPr>
      <w:r w:rsidRPr="004202C8">
        <w:rPr>
          <w:b/>
        </w:rPr>
        <w:t>Resumen</w:t>
      </w:r>
    </w:p>
    <w:p w14:paraId="75F923EC" w14:textId="15B0EA92" w:rsidR="00EB16C3" w:rsidRDefault="00EB16C3" w:rsidP="00DB2A3C">
      <w:pPr>
        <w:spacing w:line="276" w:lineRule="auto"/>
        <w:jc w:val="both"/>
      </w:pPr>
      <w:r>
        <w:t xml:space="preserve">La población requiere respuestas inmediatas y acciones en tiempo real de diferentes servicios </w:t>
      </w:r>
      <w:r w:rsidR="007B67A9" w:rsidRPr="007B67A9">
        <w:t>institucionales</w:t>
      </w:r>
      <w:r>
        <w:t xml:space="preserve"> (Ej.: Salud</w:t>
      </w:r>
      <w:r w:rsidRPr="007B67A9">
        <w:t xml:space="preserve">, </w:t>
      </w:r>
      <w:r w:rsidR="007B67A9" w:rsidRPr="007B67A9">
        <w:t>Legalidad</w:t>
      </w:r>
      <w:r>
        <w:t xml:space="preserve">, Seguridad, entre otros). En los momentos actuales de desarrollo tecnológico y científico, los canales tradicionales de gestión no pueden satisfacer la demanda pico </w:t>
      </w:r>
      <w:r w:rsidR="000914AD">
        <w:t>de</w:t>
      </w:r>
      <w:r>
        <w:t xml:space="preserve"> búsqueda de información</w:t>
      </w:r>
      <w:r w:rsidR="006F3B4B">
        <w:t xml:space="preserve"> por parte de la población</w:t>
      </w:r>
      <w:r>
        <w:t xml:space="preserve">. Para resolver esta necesidad han sido creados los asistentes virtuales (Agentes Conversacionales) o robots conversacionales. Los asistentes virtuales son programas que intenta imitar la conversación que puede proveer un ser humano, además de concebirse como herramientas digitales que permiten la interacción hombre máquina. Los mismos son ampliamente utilizados en el sector empresarial, salud y gobierno porque garantizan una atención al usuario las 24 horas. </w:t>
      </w:r>
    </w:p>
    <w:p w14:paraId="71E412EA" w14:textId="2D30F5DC" w:rsidR="00EB16C3" w:rsidRDefault="00EB16C3" w:rsidP="00DB2A3C">
      <w:pPr>
        <w:spacing w:line="276" w:lineRule="auto"/>
        <w:jc w:val="both"/>
      </w:pPr>
      <w:r>
        <w:t>A pesar de los grandes beneficios que proporcionan los asistentes virtuales, la creación del conocimiento que usan para dar respuestas a las preguntas y la interacción con los usuarios es laboriosa y costosa. Esto es debido a la necesidad de reunir especialista</w:t>
      </w:r>
      <w:r w:rsidR="00114981">
        <w:t>s</w:t>
      </w:r>
      <w:r>
        <w:t xml:space="preserve"> y aglutinar la información necesaria para estos asistentes virtuales, además de que este </w:t>
      </w:r>
      <w:r w:rsidR="007B67A9">
        <w:t>arduo</w:t>
      </w:r>
      <w:r>
        <w:t xml:space="preserve"> proceso puede dificultar la creación de los asistentes virtuales. </w:t>
      </w:r>
    </w:p>
    <w:p w14:paraId="55B6876E" w14:textId="77777777" w:rsidR="00EB16C3" w:rsidRDefault="00EB16C3" w:rsidP="00DB2A3C">
      <w:pPr>
        <w:spacing w:line="276" w:lineRule="auto"/>
        <w:jc w:val="both"/>
      </w:pPr>
      <w:r>
        <w:t xml:space="preserve">En esta investigación se propone el diseño e implementación de una herramienta para la creación, entrenamiento y despliegue de asistentes virtuales, reduciendo la necesidad de la interacción con especialistas. Para la creación de esta herramienta y el despliegue de los asistentes virtuales se emplea el lenguaje de programación Python y el marco de trabajo Rasa especializado en la creación de asistentes virtuales. </w:t>
      </w:r>
    </w:p>
    <w:p w14:paraId="4BA0F34D" w14:textId="1856BDA6" w:rsidR="00E919C2" w:rsidRDefault="00CF5419" w:rsidP="00DB2A3C">
      <w:pPr>
        <w:spacing w:line="276" w:lineRule="auto"/>
        <w:jc w:val="both"/>
      </w:pPr>
      <w:r>
        <w:t xml:space="preserve"> </w:t>
      </w:r>
    </w:p>
    <w:p w14:paraId="43D748AB" w14:textId="77777777" w:rsidR="00CF5419" w:rsidRPr="004202C8" w:rsidRDefault="00CF5419" w:rsidP="00DB2A3C">
      <w:pPr>
        <w:spacing w:line="276" w:lineRule="auto"/>
        <w:jc w:val="both"/>
        <w:rPr>
          <w:b/>
        </w:rPr>
      </w:pPr>
    </w:p>
    <w:p w14:paraId="1FBAA1F2" w14:textId="77777777" w:rsidR="00CD66DF" w:rsidRPr="00BB2979" w:rsidRDefault="00CD66DF" w:rsidP="00DB2A3C">
      <w:pPr>
        <w:spacing w:after="0" w:line="276" w:lineRule="auto"/>
        <w:rPr>
          <w:b/>
        </w:rPr>
      </w:pPr>
      <w:r w:rsidRPr="00BB2979">
        <w:rPr>
          <w:b/>
        </w:rPr>
        <w:br w:type="page"/>
      </w:r>
    </w:p>
    <w:p w14:paraId="6ACCDEBA" w14:textId="0904FF16" w:rsidR="000F752F" w:rsidRPr="004202C8" w:rsidRDefault="007D32E0" w:rsidP="008E726D">
      <w:pPr>
        <w:spacing w:line="276" w:lineRule="auto"/>
        <w:jc w:val="center"/>
        <w:rPr>
          <w:b/>
          <w:lang w:val="en-US"/>
        </w:rPr>
      </w:pPr>
      <w:r w:rsidRPr="004202C8">
        <w:rPr>
          <w:b/>
          <w:lang w:val="en-US"/>
        </w:rPr>
        <w:lastRenderedPageBreak/>
        <w:t>Abstract</w:t>
      </w:r>
    </w:p>
    <w:p w14:paraId="508979EF" w14:textId="3BAFA5AE" w:rsidR="00BB3A3D" w:rsidRPr="004202C8" w:rsidRDefault="00BB3A3D" w:rsidP="00DB2A3C">
      <w:pPr>
        <w:spacing w:line="276" w:lineRule="auto"/>
        <w:jc w:val="both"/>
        <w:rPr>
          <w:lang w:val="en-US"/>
        </w:rPr>
      </w:pPr>
      <w:r w:rsidRPr="004202C8">
        <w:rPr>
          <w:lang w:val="en-US"/>
        </w:rPr>
        <w:t>Title: “</w:t>
      </w:r>
      <w:r w:rsidR="0088318A" w:rsidRPr="0088318A">
        <w:rPr>
          <w:lang w:val="en-US"/>
        </w:rPr>
        <w:t>Digital tool for automatic building of a Virtual Assistants knowledge</w:t>
      </w:r>
      <w:r w:rsidRPr="004202C8">
        <w:rPr>
          <w:lang w:val="en-US"/>
        </w:rPr>
        <w:t>”</w:t>
      </w:r>
      <w:r w:rsidR="00D558F9" w:rsidRPr="004202C8">
        <w:rPr>
          <w:lang w:val="en-US"/>
        </w:rPr>
        <w:t>.</w:t>
      </w:r>
    </w:p>
    <w:p w14:paraId="64488E81" w14:textId="77777777" w:rsidR="001061AB" w:rsidRPr="001061AB" w:rsidRDefault="001061AB" w:rsidP="00DB2A3C">
      <w:pPr>
        <w:spacing w:after="0" w:line="276" w:lineRule="auto"/>
        <w:jc w:val="both"/>
        <w:rPr>
          <w:lang w:val="en-US"/>
        </w:rPr>
      </w:pPr>
      <w:r w:rsidRPr="001061AB">
        <w:rPr>
          <w:lang w:val="en-US"/>
        </w:rPr>
        <w:t xml:space="preserve">The population requires immediate responses and real-time actions from different institutional services (eg, Health, Legality, Security, among others). In the current moments of technological and scientific development, the traditional management channels cannot satisfy the peak demand and the search for information. To solve this need, virtual assistants (Conversational Agents) or conversational robots have been created. Virtual assistants are programs that try to imitate the conversation that a human being can provide, in addition to being conceived as digital tools that allow human-machine interaction. They are widely used in the business, health and government sectors because they guarantee 24-hour customer service. </w:t>
      </w:r>
    </w:p>
    <w:p w14:paraId="4E8FC6F3" w14:textId="77777777" w:rsidR="001061AB" w:rsidRPr="001061AB" w:rsidRDefault="001061AB" w:rsidP="00DB2A3C">
      <w:pPr>
        <w:spacing w:after="0" w:line="276" w:lineRule="auto"/>
        <w:jc w:val="both"/>
        <w:rPr>
          <w:lang w:val="en-US"/>
        </w:rPr>
      </w:pPr>
      <w:r w:rsidRPr="001061AB">
        <w:rPr>
          <w:lang w:val="en-US"/>
        </w:rPr>
        <w:t xml:space="preserve">Despite the great benefits virtual assistants provide, creating the knowledge they use to answer questions and interact with users is time-consuming and expensive. This is due to the need to gather specialists and bring together the necessary information for these virtual assistants, in addition to the fact that this arduous process can make it difficult to create virtual assistants. </w:t>
      </w:r>
    </w:p>
    <w:p w14:paraId="4BE8E0FA" w14:textId="7CD03B2E" w:rsidR="00D94134" w:rsidRPr="00CD66DF" w:rsidRDefault="001061AB" w:rsidP="00DB2A3C">
      <w:pPr>
        <w:spacing w:after="0" w:line="276" w:lineRule="auto"/>
        <w:jc w:val="both"/>
        <w:rPr>
          <w:lang w:val="en-US"/>
        </w:rPr>
      </w:pPr>
      <w:r w:rsidRPr="001061AB">
        <w:rPr>
          <w:lang w:val="en-US"/>
        </w:rPr>
        <w:t>This research proposes the design and implementation of a tool for the creation, training and deployment of virtual assistants, reducing the need for interaction with specialists. For the creation of this tool and the deployment of virtual assistants, the Python programming language and the Rasa framework specialized in the creation of virtual assistants are used.</w:t>
      </w:r>
      <w:r w:rsidR="00D94134" w:rsidRPr="00CD66DF">
        <w:rPr>
          <w:lang w:val="en-US"/>
        </w:rPr>
        <w:br w:type="page"/>
      </w:r>
    </w:p>
    <w:sdt>
      <w:sdtPr>
        <w:rPr>
          <w:rFonts w:asciiTheme="minorHAnsi" w:eastAsiaTheme="minorHAnsi" w:hAnsiTheme="minorHAnsi" w:cstheme="minorBidi"/>
          <w:b w:val="0"/>
          <w:bCs w:val="0"/>
          <w:sz w:val="22"/>
          <w:szCs w:val="22"/>
        </w:rPr>
        <w:id w:val="-114300900"/>
        <w:docPartObj>
          <w:docPartGallery w:val="Table of Contents"/>
          <w:docPartUnique/>
        </w:docPartObj>
      </w:sdtPr>
      <w:sdtEndPr>
        <w:rPr>
          <w:rFonts w:ascii="Arial" w:hAnsi="Arial" w:cs="Arial"/>
          <w:sz w:val="24"/>
          <w:szCs w:val="24"/>
        </w:rPr>
      </w:sdtEndPr>
      <w:sdtContent>
        <w:p w14:paraId="3A8029BA" w14:textId="4341CD13" w:rsidR="00D94134" w:rsidRPr="00154B85" w:rsidRDefault="00154B85" w:rsidP="00D62F93">
          <w:pPr>
            <w:pStyle w:val="Encabezadodelista"/>
            <w:spacing w:line="360" w:lineRule="auto"/>
            <w:jc w:val="center"/>
            <w:rPr>
              <w:rFonts w:ascii="Arial Black" w:hAnsi="Arial Black" w:cs="Arial"/>
              <w:sz w:val="36"/>
              <w:szCs w:val="36"/>
            </w:rPr>
          </w:pPr>
          <w:r>
            <w:rPr>
              <w:rFonts w:ascii="Arial Black" w:hAnsi="Arial Black" w:cs="Arial"/>
              <w:sz w:val="36"/>
              <w:szCs w:val="36"/>
            </w:rPr>
            <w:t>Í</w:t>
          </w:r>
          <w:r w:rsidR="00D94134" w:rsidRPr="00154B85">
            <w:rPr>
              <w:rFonts w:ascii="Arial Black" w:hAnsi="Arial Black" w:cs="Arial"/>
              <w:sz w:val="36"/>
              <w:szCs w:val="36"/>
            </w:rPr>
            <w:t>ndice</w:t>
          </w:r>
        </w:p>
        <w:p w14:paraId="4366FFE8" w14:textId="0B33E949" w:rsidR="00D62F93" w:rsidRDefault="00D94134" w:rsidP="00D62F93">
          <w:pPr>
            <w:pStyle w:val="TDC1"/>
            <w:rPr>
              <w:rFonts w:asciiTheme="minorHAnsi" w:eastAsiaTheme="minorEastAsia" w:hAnsiTheme="minorHAnsi" w:cstheme="minorBidi"/>
              <w:noProof/>
              <w:sz w:val="22"/>
              <w:szCs w:val="22"/>
              <w:lang w:eastAsia="es-ES"/>
            </w:rPr>
          </w:pPr>
          <w:r w:rsidRPr="002F3237">
            <w:fldChar w:fldCharType="begin"/>
          </w:r>
          <w:r w:rsidRPr="002F3237">
            <w:rPr>
              <w:rStyle w:val="Enlacedelndice"/>
              <w:webHidden/>
            </w:rPr>
            <w:instrText>TOC \z \o "1-3" \u \h</w:instrText>
          </w:r>
          <w:r w:rsidRPr="002F3237">
            <w:rPr>
              <w:rStyle w:val="Enlacedelndice"/>
            </w:rPr>
            <w:fldChar w:fldCharType="separate"/>
          </w:r>
          <w:hyperlink w:anchor="_Toc118481737" w:history="1">
            <w:r w:rsidR="00D62F93" w:rsidRPr="008C4C09">
              <w:rPr>
                <w:rStyle w:val="Hipervnculo"/>
                <w:rFonts w:ascii="Arial Black" w:hAnsi="Arial Black"/>
                <w:b/>
                <w:noProof/>
              </w:rPr>
              <w:t>Capítulo 1. Marco Referencial</w:t>
            </w:r>
            <w:r w:rsidR="00D62F93">
              <w:rPr>
                <w:noProof/>
                <w:webHidden/>
              </w:rPr>
              <w:tab/>
            </w:r>
            <w:r w:rsidR="00D62F93">
              <w:rPr>
                <w:noProof/>
                <w:webHidden/>
              </w:rPr>
              <w:fldChar w:fldCharType="begin"/>
            </w:r>
            <w:r w:rsidR="00D62F93">
              <w:rPr>
                <w:noProof/>
                <w:webHidden/>
              </w:rPr>
              <w:instrText xml:space="preserve"> PAGEREF _Toc118481737 \h </w:instrText>
            </w:r>
            <w:r w:rsidR="00D62F93">
              <w:rPr>
                <w:noProof/>
                <w:webHidden/>
              </w:rPr>
            </w:r>
            <w:r w:rsidR="00D62F93">
              <w:rPr>
                <w:noProof/>
                <w:webHidden/>
              </w:rPr>
              <w:fldChar w:fldCharType="separate"/>
            </w:r>
            <w:r w:rsidR="00912099">
              <w:rPr>
                <w:noProof/>
                <w:webHidden/>
              </w:rPr>
              <w:t>9</w:t>
            </w:r>
            <w:r w:rsidR="00D62F93">
              <w:rPr>
                <w:noProof/>
                <w:webHidden/>
              </w:rPr>
              <w:fldChar w:fldCharType="end"/>
            </w:r>
          </w:hyperlink>
        </w:p>
        <w:p w14:paraId="61742FE3" w14:textId="63E267C2" w:rsidR="00D62F93" w:rsidRDefault="00D62F93" w:rsidP="00D62F93">
          <w:pPr>
            <w:pStyle w:val="TDC2"/>
            <w:tabs>
              <w:tab w:val="left" w:pos="880"/>
              <w:tab w:val="right" w:leader="dot" w:pos="8494"/>
            </w:tabs>
            <w:spacing w:line="360" w:lineRule="auto"/>
            <w:rPr>
              <w:rFonts w:asciiTheme="minorHAnsi" w:eastAsiaTheme="minorEastAsia" w:hAnsiTheme="minorHAnsi" w:cstheme="minorBidi"/>
              <w:noProof/>
              <w:sz w:val="22"/>
              <w:szCs w:val="22"/>
              <w:lang w:eastAsia="es-ES"/>
            </w:rPr>
          </w:pPr>
          <w:hyperlink w:anchor="_Toc118481738" w:history="1">
            <w:r w:rsidRPr="008C4C09">
              <w:rPr>
                <w:rStyle w:val="Hipervnculo"/>
                <w:b/>
                <w:noProof/>
              </w:rPr>
              <w:t>1.1</w:t>
            </w:r>
            <w:r>
              <w:rPr>
                <w:rFonts w:asciiTheme="minorHAnsi" w:eastAsiaTheme="minorEastAsia" w:hAnsiTheme="minorHAnsi" w:cstheme="minorBidi"/>
                <w:noProof/>
                <w:sz w:val="22"/>
                <w:szCs w:val="22"/>
                <w:lang w:eastAsia="es-ES"/>
              </w:rPr>
              <w:tab/>
            </w:r>
            <w:r w:rsidRPr="008C4C09">
              <w:rPr>
                <w:rStyle w:val="Hipervnculo"/>
                <w:b/>
                <w:noProof/>
              </w:rPr>
              <w:t>Las plataformas para desarrollar robots conversacionales</w:t>
            </w:r>
            <w:r>
              <w:rPr>
                <w:noProof/>
                <w:webHidden/>
              </w:rPr>
              <w:tab/>
            </w:r>
            <w:r>
              <w:rPr>
                <w:noProof/>
                <w:webHidden/>
              </w:rPr>
              <w:fldChar w:fldCharType="begin"/>
            </w:r>
            <w:r>
              <w:rPr>
                <w:noProof/>
                <w:webHidden/>
              </w:rPr>
              <w:instrText xml:space="preserve"> PAGEREF _Toc118481738 \h </w:instrText>
            </w:r>
            <w:r>
              <w:rPr>
                <w:noProof/>
                <w:webHidden/>
              </w:rPr>
            </w:r>
            <w:r>
              <w:rPr>
                <w:noProof/>
                <w:webHidden/>
              </w:rPr>
              <w:fldChar w:fldCharType="separate"/>
            </w:r>
            <w:r w:rsidR="00912099">
              <w:rPr>
                <w:noProof/>
                <w:webHidden/>
              </w:rPr>
              <w:t>9</w:t>
            </w:r>
            <w:r>
              <w:rPr>
                <w:noProof/>
                <w:webHidden/>
              </w:rPr>
              <w:fldChar w:fldCharType="end"/>
            </w:r>
          </w:hyperlink>
        </w:p>
        <w:p w14:paraId="415DF1AE" w14:textId="23A730DC" w:rsidR="00D62F93" w:rsidRDefault="00D62F93" w:rsidP="00D62F93">
          <w:pPr>
            <w:pStyle w:val="TDC2"/>
            <w:tabs>
              <w:tab w:val="left" w:pos="880"/>
              <w:tab w:val="right" w:leader="dot" w:pos="8494"/>
            </w:tabs>
            <w:spacing w:line="360" w:lineRule="auto"/>
            <w:rPr>
              <w:rFonts w:asciiTheme="minorHAnsi" w:eastAsiaTheme="minorEastAsia" w:hAnsiTheme="minorHAnsi" w:cstheme="minorBidi"/>
              <w:noProof/>
              <w:sz w:val="22"/>
              <w:szCs w:val="22"/>
              <w:lang w:eastAsia="es-ES"/>
            </w:rPr>
          </w:pPr>
          <w:hyperlink w:anchor="_Toc118481739" w:history="1">
            <w:r w:rsidRPr="008C4C09">
              <w:rPr>
                <w:rStyle w:val="Hipervnculo"/>
                <w:b/>
                <w:noProof/>
              </w:rPr>
              <w:t>1.2</w:t>
            </w:r>
            <w:r>
              <w:rPr>
                <w:rFonts w:asciiTheme="minorHAnsi" w:eastAsiaTheme="minorEastAsia" w:hAnsiTheme="minorHAnsi" w:cstheme="minorBidi"/>
                <w:noProof/>
                <w:sz w:val="22"/>
                <w:szCs w:val="22"/>
                <w:lang w:eastAsia="es-ES"/>
              </w:rPr>
              <w:tab/>
            </w:r>
            <w:r w:rsidRPr="008C4C09">
              <w:rPr>
                <w:rStyle w:val="Hipervnculo"/>
                <w:b/>
                <w:noProof/>
              </w:rPr>
              <w:t>Breve historia de los agentes conversacionales</w:t>
            </w:r>
            <w:r>
              <w:rPr>
                <w:noProof/>
                <w:webHidden/>
              </w:rPr>
              <w:tab/>
            </w:r>
            <w:r>
              <w:rPr>
                <w:noProof/>
                <w:webHidden/>
              </w:rPr>
              <w:fldChar w:fldCharType="begin"/>
            </w:r>
            <w:r>
              <w:rPr>
                <w:noProof/>
                <w:webHidden/>
              </w:rPr>
              <w:instrText xml:space="preserve"> PAGEREF _Toc118481739 \h </w:instrText>
            </w:r>
            <w:r>
              <w:rPr>
                <w:noProof/>
                <w:webHidden/>
              </w:rPr>
            </w:r>
            <w:r>
              <w:rPr>
                <w:noProof/>
                <w:webHidden/>
              </w:rPr>
              <w:fldChar w:fldCharType="separate"/>
            </w:r>
            <w:r w:rsidR="00912099">
              <w:rPr>
                <w:noProof/>
                <w:webHidden/>
              </w:rPr>
              <w:t>9</w:t>
            </w:r>
            <w:r>
              <w:rPr>
                <w:noProof/>
                <w:webHidden/>
              </w:rPr>
              <w:fldChar w:fldCharType="end"/>
            </w:r>
          </w:hyperlink>
        </w:p>
        <w:p w14:paraId="4C0D6E5C" w14:textId="01704B36" w:rsidR="00D62F93" w:rsidRDefault="00D62F93" w:rsidP="00D62F93">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481740" w:history="1">
            <w:r w:rsidRPr="008C4C09">
              <w:rPr>
                <w:rStyle w:val="Hipervnculo"/>
                <w:b/>
                <w:noProof/>
              </w:rPr>
              <w:t>1.2.1 Estado del arte de los marcos para desarrollar robot conversacional</w:t>
            </w:r>
            <w:r>
              <w:rPr>
                <w:noProof/>
                <w:webHidden/>
              </w:rPr>
              <w:tab/>
            </w:r>
            <w:r>
              <w:rPr>
                <w:noProof/>
                <w:webHidden/>
              </w:rPr>
              <w:fldChar w:fldCharType="begin"/>
            </w:r>
            <w:r>
              <w:rPr>
                <w:noProof/>
                <w:webHidden/>
              </w:rPr>
              <w:instrText xml:space="preserve"> PAGEREF _Toc118481740 \h </w:instrText>
            </w:r>
            <w:r>
              <w:rPr>
                <w:noProof/>
                <w:webHidden/>
              </w:rPr>
            </w:r>
            <w:r>
              <w:rPr>
                <w:noProof/>
                <w:webHidden/>
              </w:rPr>
              <w:fldChar w:fldCharType="separate"/>
            </w:r>
            <w:r w:rsidR="00912099">
              <w:rPr>
                <w:noProof/>
                <w:webHidden/>
              </w:rPr>
              <w:t>10</w:t>
            </w:r>
            <w:r>
              <w:rPr>
                <w:noProof/>
                <w:webHidden/>
              </w:rPr>
              <w:fldChar w:fldCharType="end"/>
            </w:r>
          </w:hyperlink>
        </w:p>
        <w:p w14:paraId="3A4FAA92" w14:textId="03336473" w:rsidR="00D62F93" w:rsidRDefault="00D62F93" w:rsidP="00D62F93">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481741" w:history="1">
            <w:r w:rsidRPr="008C4C09">
              <w:rPr>
                <w:rStyle w:val="Hipervnculo"/>
                <w:b/>
                <w:noProof/>
              </w:rPr>
              <w:t>Azure Bot Service</w:t>
            </w:r>
            <w:r>
              <w:rPr>
                <w:noProof/>
                <w:webHidden/>
              </w:rPr>
              <w:tab/>
            </w:r>
            <w:r>
              <w:rPr>
                <w:noProof/>
                <w:webHidden/>
              </w:rPr>
              <w:fldChar w:fldCharType="begin"/>
            </w:r>
            <w:r>
              <w:rPr>
                <w:noProof/>
                <w:webHidden/>
              </w:rPr>
              <w:instrText xml:space="preserve"> PAGEREF _Toc118481741 \h </w:instrText>
            </w:r>
            <w:r>
              <w:rPr>
                <w:noProof/>
                <w:webHidden/>
              </w:rPr>
            </w:r>
            <w:r>
              <w:rPr>
                <w:noProof/>
                <w:webHidden/>
              </w:rPr>
              <w:fldChar w:fldCharType="separate"/>
            </w:r>
            <w:r w:rsidR="00912099">
              <w:rPr>
                <w:noProof/>
                <w:webHidden/>
              </w:rPr>
              <w:t>10</w:t>
            </w:r>
            <w:r>
              <w:rPr>
                <w:noProof/>
                <w:webHidden/>
              </w:rPr>
              <w:fldChar w:fldCharType="end"/>
            </w:r>
          </w:hyperlink>
        </w:p>
        <w:p w14:paraId="1D4F7324" w14:textId="7827B491" w:rsidR="00D62F93" w:rsidRDefault="00D62F93" w:rsidP="00D62F93">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481742" w:history="1">
            <w:r w:rsidRPr="008C4C09">
              <w:rPr>
                <w:rStyle w:val="Hipervnculo"/>
                <w:b/>
                <w:noProof/>
              </w:rPr>
              <w:t>DialogFlow</w:t>
            </w:r>
            <w:r>
              <w:rPr>
                <w:noProof/>
                <w:webHidden/>
              </w:rPr>
              <w:tab/>
            </w:r>
            <w:r>
              <w:rPr>
                <w:noProof/>
                <w:webHidden/>
              </w:rPr>
              <w:fldChar w:fldCharType="begin"/>
            </w:r>
            <w:r>
              <w:rPr>
                <w:noProof/>
                <w:webHidden/>
              </w:rPr>
              <w:instrText xml:space="preserve"> PAGEREF _Toc118481742 \h </w:instrText>
            </w:r>
            <w:r>
              <w:rPr>
                <w:noProof/>
                <w:webHidden/>
              </w:rPr>
            </w:r>
            <w:r>
              <w:rPr>
                <w:noProof/>
                <w:webHidden/>
              </w:rPr>
              <w:fldChar w:fldCharType="separate"/>
            </w:r>
            <w:r w:rsidR="00912099">
              <w:rPr>
                <w:noProof/>
                <w:webHidden/>
              </w:rPr>
              <w:t>11</w:t>
            </w:r>
            <w:r>
              <w:rPr>
                <w:noProof/>
                <w:webHidden/>
              </w:rPr>
              <w:fldChar w:fldCharType="end"/>
            </w:r>
          </w:hyperlink>
        </w:p>
        <w:p w14:paraId="0C00E63A" w14:textId="10BAB806" w:rsidR="00D62F93" w:rsidRDefault="00D62F93" w:rsidP="00D62F93">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481743" w:history="1">
            <w:r w:rsidRPr="008C4C09">
              <w:rPr>
                <w:rStyle w:val="Hipervnculo"/>
                <w:b/>
                <w:noProof/>
              </w:rPr>
              <w:t>BotPress</w:t>
            </w:r>
            <w:r>
              <w:rPr>
                <w:noProof/>
                <w:webHidden/>
              </w:rPr>
              <w:tab/>
            </w:r>
            <w:r>
              <w:rPr>
                <w:noProof/>
                <w:webHidden/>
              </w:rPr>
              <w:fldChar w:fldCharType="begin"/>
            </w:r>
            <w:r>
              <w:rPr>
                <w:noProof/>
                <w:webHidden/>
              </w:rPr>
              <w:instrText xml:space="preserve"> PAGEREF _Toc118481743 \h </w:instrText>
            </w:r>
            <w:r>
              <w:rPr>
                <w:noProof/>
                <w:webHidden/>
              </w:rPr>
            </w:r>
            <w:r>
              <w:rPr>
                <w:noProof/>
                <w:webHidden/>
              </w:rPr>
              <w:fldChar w:fldCharType="separate"/>
            </w:r>
            <w:r w:rsidR="00912099">
              <w:rPr>
                <w:noProof/>
                <w:webHidden/>
              </w:rPr>
              <w:t>13</w:t>
            </w:r>
            <w:r>
              <w:rPr>
                <w:noProof/>
                <w:webHidden/>
              </w:rPr>
              <w:fldChar w:fldCharType="end"/>
            </w:r>
          </w:hyperlink>
        </w:p>
        <w:p w14:paraId="198CF0C0" w14:textId="39BD5A81" w:rsidR="00D62F93" w:rsidRDefault="00D62F93" w:rsidP="00D62F93">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481744" w:history="1">
            <w:r w:rsidRPr="008C4C09">
              <w:rPr>
                <w:rStyle w:val="Hipervnculo"/>
                <w:b/>
                <w:bCs/>
                <w:noProof/>
              </w:rPr>
              <w:t>Plato Research Dialogue System</w:t>
            </w:r>
            <w:r>
              <w:rPr>
                <w:noProof/>
                <w:webHidden/>
              </w:rPr>
              <w:tab/>
            </w:r>
            <w:r>
              <w:rPr>
                <w:noProof/>
                <w:webHidden/>
              </w:rPr>
              <w:fldChar w:fldCharType="begin"/>
            </w:r>
            <w:r>
              <w:rPr>
                <w:noProof/>
                <w:webHidden/>
              </w:rPr>
              <w:instrText xml:space="preserve"> PAGEREF _Toc118481744 \h </w:instrText>
            </w:r>
            <w:r>
              <w:rPr>
                <w:noProof/>
                <w:webHidden/>
              </w:rPr>
            </w:r>
            <w:r>
              <w:rPr>
                <w:noProof/>
                <w:webHidden/>
              </w:rPr>
              <w:fldChar w:fldCharType="separate"/>
            </w:r>
            <w:r w:rsidR="00912099">
              <w:rPr>
                <w:noProof/>
                <w:webHidden/>
              </w:rPr>
              <w:t>14</w:t>
            </w:r>
            <w:r>
              <w:rPr>
                <w:noProof/>
                <w:webHidden/>
              </w:rPr>
              <w:fldChar w:fldCharType="end"/>
            </w:r>
          </w:hyperlink>
        </w:p>
        <w:p w14:paraId="4EFCB9A2" w14:textId="02125EDA" w:rsidR="00D62F93" w:rsidRDefault="00D62F93" w:rsidP="00D62F93">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481745" w:history="1">
            <w:r w:rsidRPr="008C4C09">
              <w:rPr>
                <w:rStyle w:val="Hipervnculo"/>
                <w:b/>
                <w:noProof/>
                <w:lang w:eastAsia="es-ES"/>
              </w:rPr>
              <w:t>Conclusión sobre las plataformas para la creación de Asistentes Virtuales</w:t>
            </w:r>
            <w:r>
              <w:rPr>
                <w:noProof/>
                <w:webHidden/>
              </w:rPr>
              <w:tab/>
            </w:r>
            <w:r>
              <w:rPr>
                <w:noProof/>
                <w:webHidden/>
              </w:rPr>
              <w:fldChar w:fldCharType="begin"/>
            </w:r>
            <w:r>
              <w:rPr>
                <w:noProof/>
                <w:webHidden/>
              </w:rPr>
              <w:instrText xml:space="preserve"> PAGEREF _Toc118481745 \h </w:instrText>
            </w:r>
            <w:r>
              <w:rPr>
                <w:noProof/>
                <w:webHidden/>
              </w:rPr>
            </w:r>
            <w:r>
              <w:rPr>
                <w:noProof/>
                <w:webHidden/>
              </w:rPr>
              <w:fldChar w:fldCharType="separate"/>
            </w:r>
            <w:r w:rsidR="00912099">
              <w:rPr>
                <w:noProof/>
                <w:webHidden/>
              </w:rPr>
              <w:t>16</w:t>
            </w:r>
            <w:r>
              <w:rPr>
                <w:noProof/>
                <w:webHidden/>
              </w:rPr>
              <w:fldChar w:fldCharType="end"/>
            </w:r>
          </w:hyperlink>
        </w:p>
        <w:p w14:paraId="506A6B6B" w14:textId="0AD75019" w:rsidR="00D62F93" w:rsidRDefault="00D62F93" w:rsidP="00D62F93">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481746" w:history="1">
            <w:r w:rsidRPr="008C4C09">
              <w:rPr>
                <w:rStyle w:val="Hipervnculo"/>
                <w:b/>
                <w:bCs/>
                <w:noProof/>
              </w:rPr>
              <w:t>Python</w:t>
            </w:r>
            <w:r>
              <w:rPr>
                <w:noProof/>
                <w:webHidden/>
              </w:rPr>
              <w:tab/>
            </w:r>
            <w:r>
              <w:rPr>
                <w:noProof/>
                <w:webHidden/>
              </w:rPr>
              <w:fldChar w:fldCharType="begin"/>
            </w:r>
            <w:r>
              <w:rPr>
                <w:noProof/>
                <w:webHidden/>
              </w:rPr>
              <w:instrText xml:space="preserve"> PAGEREF _Toc118481746 \h </w:instrText>
            </w:r>
            <w:r>
              <w:rPr>
                <w:noProof/>
                <w:webHidden/>
              </w:rPr>
            </w:r>
            <w:r>
              <w:rPr>
                <w:noProof/>
                <w:webHidden/>
              </w:rPr>
              <w:fldChar w:fldCharType="separate"/>
            </w:r>
            <w:r w:rsidR="00912099">
              <w:rPr>
                <w:noProof/>
                <w:webHidden/>
              </w:rPr>
              <w:t>17</w:t>
            </w:r>
            <w:r>
              <w:rPr>
                <w:noProof/>
                <w:webHidden/>
              </w:rPr>
              <w:fldChar w:fldCharType="end"/>
            </w:r>
          </w:hyperlink>
        </w:p>
        <w:p w14:paraId="1DA7D378" w14:textId="0BBDA743" w:rsidR="00D62F93" w:rsidRDefault="00D62F93" w:rsidP="00D62F93">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481747" w:history="1">
            <w:r w:rsidRPr="008C4C09">
              <w:rPr>
                <w:rStyle w:val="Hipervnculo"/>
                <w:b/>
                <w:bCs/>
                <w:noProof/>
              </w:rPr>
              <w:t>PyCharm Community</w:t>
            </w:r>
            <w:r>
              <w:rPr>
                <w:noProof/>
                <w:webHidden/>
              </w:rPr>
              <w:tab/>
            </w:r>
            <w:r>
              <w:rPr>
                <w:noProof/>
                <w:webHidden/>
              </w:rPr>
              <w:fldChar w:fldCharType="begin"/>
            </w:r>
            <w:r>
              <w:rPr>
                <w:noProof/>
                <w:webHidden/>
              </w:rPr>
              <w:instrText xml:space="preserve"> PAGEREF _Toc118481747 \h </w:instrText>
            </w:r>
            <w:r>
              <w:rPr>
                <w:noProof/>
                <w:webHidden/>
              </w:rPr>
            </w:r>
            <w:r>
              <w:rPr>
                <w:noProof/>
                <w:webHidden/>
              </w:rPr>
              <w:fldChar w:fldCharType="separate"/>
            </w:r>
            <w:r w:rsidR="00912099">
              <w:rPr>
                <w:noProof/>
                <w:webHidden/>
              </w:rPr>
              <w:t>17</w:t>
            </w:r>
            <w:r>
              <w:rPr>
                <w:noProof/>
                <w:webHidden/>
              </w:rPr>
              <w:fldChar w:fldCharType="end"/>
            </w:r>
          </w:hyperlink>
        </w:p>
        <w:p w14:paraId="4A687623" w14:textId="262908B0" w:rsidR="00D62F93" w:rsidRDefault="00D62F93" w:rsidP="00D62F93">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481748" w:history="1">
            <w:r w:rsidRPr="008C4C09">
              <w:rPr>
                <w:rStyle w:val="Hipervnculo"/>
                <w:b/>
                <w:bCs/>
                <w:noProof/>
              </w:rPr>
              <w:t>RASA</w:t>
            </w:r>
            <w:r>
              <w:rPr>
                <w:noProof/>
                <w:webHidden/>
              </w:rPr>
              <w:tab/>
            </w:r>
            <w:r>
              <w:rPr>
                <w:noProof/>
                <w:webHidden/>
              </w:rPr>
              <w:fldChar w:fldCharType="begin"/>
            </w:r>
            <w:r>
              <w:rPr>
                <w:noProof/>
                <w:webHidden/>
              </w:rPr>
              <w:instrText xml:space="preserve"> PAGEREF _Toc118481748 \h </w:instrText>
            </w:r>
            <w:r>
              <w:rPr>
                <w:noProof/>
                <w:webHidden/>
              </w:rPr>
            </w:r>
            <w:r>
              <w:rPr>
                <w:noProof/>
                <w:webHidden/>
              </w:rPr>
              <w:fldChar w:fldCharType="separate"/>
            </w:r>
            <w:r w:rsidR="00912099">
              <w:rPr>
                <w:noProof/>
                <w:webHidden/>
              </w:rPr>
              <w:t>18</w:t>
            </w:r>
            <w:r>
              <w:rPr>
                <w:noProof/>
                <w:webHidden/>
              </w:rPr>
              <w:fldChar w:fldCharType="end"/>
            </w:r>
          </w:hyperlink>
        </w:p>
        <w:p w14:paraId="24890ADD" w14:textId="03E17254" w:rsidR="00D62F93" w:rsidRDefault="00D62F93" w:rsidP="00D62F93">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481749" w:history="1">
            <w:r w:rsidRPr="008C4C09">
              <w:rPr>
                <w:rStyle w:val="Hipervnculo"/>
                <w:b/>
                <w:bCs/>
                <w:noProof/>
              </w:rPr>
              <w:t>MongoDB</w:t>
            </w:r>
            <w:r>
              <w:rPr>
                <w:noProof/>
                <w:webHidden/>
              </w:rPr>
              <w:tab/>
            </w:r>
            <w:r>
              <w:rPr>
                <w:noProof/>
                <w:webHidden/>
              </w:rPr>
              <w:fldChar w:fldCharType="begin"/>
            </w:r>
            <w:r>
              <w:rPr>
                <w:noProof/>
                <w:webHidden/>
              </w:rPr>
              <w:instrText xml:space="preserve"> PAGEREF _Toc118481749 \h </w:instrText>
            </w:r>
            <w:r>
              <w:rPr>
                <w:noProof/>
                <w:webHidden/>
              </w:rPr>
            </w:r>
            <w:r>
              <w:rPr>
                <w:noProof/>
                <w:webHidden/>
              </w:rPr>
              <w:fldChar w:fldCharType="separate"/>
            </w:r>
            <w:r w:rsidR="00912099">
              <w:rPr>
                <w:noProof/>
                <w:webHidden/>
              </w:rPr>
              <w:t>18</w:t>
            </w:r>
            <w:r>
              <w:rPr>
                <w:noProof/>
                <w:webHidden/>
              </w:rPr>
              <w:fldChar w:fldCharType="end"/>
            </w:r>
          </w:hyperlink>
        </w:p>
        <w:p w14:paraId="38727436" w14:textId="3D30125C" w:rsidR="00D62F93" w:rsidRDefault="00D62F93" w:rsidP="00D62F93">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481750" w:history="1">
            <w:r w:rsidRPr="008C4C09">
              <w:rPr>
                <w:rStyle w:val="Hipervnculo"/>
                <w:b/>
                <w:bCs/>
                <w:noProof/>
              </w:rPr>
              <w:t>YAML</w:t>
            </w:r>
            <w:r>
              <w:rPr>
                <w:noProof/>
                <w:webHidden/>
              </w:rPr>
              <w:tab/>
            </w:r>
            <w:r>
              <w:rPr>
                <w:noProof/>
                <w:webHidden/>
              </w:rPr>
              <w:fldChar w:fldCharType="begin"/>
            </w:r>
            <w:r>
              <w:rPr>
                <w:noProof/>
                <w:webHidden/>
              </w:rPr>
              <w:instrText xml:space="preserve"> PAGEREF _Toc118481750 \h </w:instrText>
            </w:r>
            <w:r>
              <w:rPr>
                <w:noProof/>
                <w:webHidden/>
              </w:rPr>
            </w:r>
            <w:r>
              <w:rPr>
                <w:noProof/>
                <w:webHidden/>
              </w:rPr>
              <w:fldChar w:fldCharType="separate"/>
            </w:r>
            <w:r w:rsidR="00912099">
              <w:rPr>
                <w:noProof/>
                <w:webHidden/>
              </w:rPr>
              <w:t>18</w:t>
            </w:r>
            <w:r>
              <w:rPr>
                <w:noProof/>
                <w:webHidden/>
              </w:rPr>
              <w:fldChar w:fldCharType="end"/>
            </w:r>
          </w:hyperlink>
        </w:p>
        <w:p w14:paraId="19E110BD" w14:textId="5BAE0FA7" w:rsidR="00D62F93" w:rsidRDefault="00D62F93" w:rsidP="00D62F93">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481751" w:history="1">
            <w:r w:rsidRPr="008C4C09">
              <w:rPr>
                <w:rStyle w:val="Hipervnculo"/>
                <w:b/>
                <w:bCs/>
                <w:noProof/>
              </w:rPr>
              <w:t>GIT</w:t>
            </w:r>
            <w:r>
              <w:rPr>
                <w:noProof/>
                <w:webHidden/>
              </w:rPr>
              <w:tab/>
            </w:r>
            <w:r>
              <w:rPr>
                <w:noProof/>
                <w:webHidden/>
              </w:rPr>
              <w:fldChar w:fldCharType="begin"/>
            </w:r>
            <w:r>
              <w:rPr>
                <w:noProof/>
                <w:webHidden/>
              </w:rPr>
              <w:instrText xml:space="preserve"> PAGEREF _Toc118481751 \h </w:instrText>
            </w:r>
            <w:r>
              <w:rPr>
                <w:noProof/>
                <w:webHidden/>
              </w:rPr>
            </w:r>
            <w:r>
              <w:rPr>
                <w:noProof/>
                <w:webHidden/>
              </w:rPr>
              <w:fldChar w:fldCharType="separate"/>
            </w:r>
            <w:r w:rsidR="00912099">
              <w:rPr>
                <w:noProof/>
                <w:webHidden/>
              </w:rPr>
              <w:t>19</w:t>
            </w:r>
            <w:r>
              <w:rPr>
                <w:noProof/>
                <w:webHidden/>
              </w:rPr>
              <w:fldChar w:fldCharType="end"/>
            </w:r>
          </w:hyperlink>
        </w:p>
        <w:p w14:paraId="6A4BE352" w14:textId="458BEC24" w:rsidR="00D62F93" w:rsidRDefault="00D62F93" w:rsidP="00D62F93">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481752" w:history="1">
            <w:r w:rsidRPr="008C4C09">
              <w:rPr>
                <w:rStyle w:val="Hipervnculo"/>
                <w:b/>
                <w:noProof/>
              </w:rPr>
              <w:t>1.4 Metodología de desarrollo de software</w:t>
            </w:r>
            <w:r>
              <w:rPr>
                <w:noProof/>
                <w:webHidden/>
              </w:rPr>
              <w:tab/>
            </w:r>
            <w:r>
              <w:rPr>
                <w:noProof/>
                <w:webHidden/>
              </w:rPr>
              <w:fldChar w:fldCharType="begin"/>
            </w:r>
            <w:r>
              <w:rPr>
                <w:noProof/>
                <w:webHidden/>
              </w:rPr>
              <w:instrText xml:space="preserve"> PAGEREF _Toc118481752 \h </w:instrText>
            </w:r>
            <w:r>
              <w:rPr>
                <w:noProof/>
                <w:webHidden/>
              </w:rPr>
            </w:r>
            <w:r>
              <w:rPr>
                <w:noProof/>
                <w:webHidden/>
              </w:rPr>
              <w:fldChar w:fldCharType="separate"/>
            </w:r>
            <w:r w:rsidR="00912099">
              <w:rPr>
                <w:noProof/>
                <w:webHidden/>
              </w:rPr>
              <w:t>19</w:t>
            </w:r>
            <w:r>
              <w:rPr>
                <w:noProof/>
                <w:webHidden/>
              </w:rPr>
              <w:fldChar w:fldCharType="end"/>
            </w:r>
          </w:hyperlink>
        </w:p>
        <w:p w14:paraId="7C5CB79F" w14:textId="1F7C394F" w:rsidR="00D62F93" w:rsidRDefault="00D62F93" w:rsidP="00D62F93">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481753" w:history="1">
            <w:r w:rsidRPr="008C4C09">
              <w:rPr>
                <w:rStyle w:val="Hipervnculo"/>
                <w:b/>
                <w:bCs/>
                <w:noProof/>
              </w:rPr>
              <w:t>Conclusiones del capítulo</w:t>
            </w:r>
            <w:r>
              <w:rPr>
                <w:noProof/>
                <w:webHidden/>
              </w:rPr>
              <w:tab/>
            </w:r>
            <w:r>
              <w:rPr>
                <w:noProof/>
                <w:webHidden/>
              </w:rPr>
              <w:fldChar w:fldCharType="begin"/>
            </w:r>
            <w:r>
              <w:rPr>
                <w:noProof/>
                <w:webHidden/>
              </w:rPr>
              <w:instrText xml:space="preserve"> PAGEREF _Toc118481753 \h </w:instrText>
            </w:r>
            <w:r>
              <w:rPr>
                <w:noProof/>
                <w:webHidden/>
              </w:rPr>
            </w:r>
            <w:r>
              <w:rPr>
                <w:noProof/>
                <w:webHidden/>
              </w:rPr>
              <w:fldChar w:fldCharType="separate"/>
            </w:r>
            <w:r w:rsidR="00912099">
              <w:rPr>
                <w:noProof/>
                <w:webHidden/>
              </w:rPr>
              <w:t>20</w:t>
            </w:r>
            <w:r>
              <w:rPr>
                <w:noProof/>
                <w:webHidden/>
              </w:rPr>
              <w:fldChar w:fldCharType="end"/>
            </w:r>
          </w:hyperlink>
        </w:p>
        <w:p w14:paraId="0BFD521D" w14:textId="0DCF6ABF" w:rsidR="00D62F93" w:rsidRDefault="00D62F93" w:rsidP="00D62F93">
          <w:pPr>
            <w:pStyle w:val="TDC1"/>
            <w:rPr>
              <w:rFonts w:asciiTheme="minorHAnsi" w:eastAsiaTheme="minorEastAsia" w:hAnsiTheme="minorHAnsi" w:cstheme="minorBidi"/>
              <w:noProof/>
              <w:sz w:val="22"/>
              <w:szCs w:val="22"/>
              <w:lang w:eastAsia="es-ES"/>
            </w:rPr>
          </w:pPr>
          <w:hyperlink w:anchor="_Toc118481754" w:history="1">
            <w:r w:rsidRPr="008C4C09">
              <w:rPr>
                <w:rStyle w:val="Hipervnculo"/>
                <w:rFonts w:ascii="Arial Black" w:hAnsi="Arial Black"/>
                <w:b/>
                <w:noProof/>
              </w:rPr>
              <w:t>Capítulo 2. Planificación y Diseño</w:t>
            </w:r>
            <w:r>
              <w:rPr>
                <w:noProof/>
                <w:webHidden/>
              </w:rPr>
              <w:tab/>
            </w:r>
            <w:r>
              <w:rPr>
                <w:noProof/>
                <w:webHidden/>
              </w:rPr>
              <w:fldChar w:fldCharType="begin"/>
            </w:r>
            <w:r>
              <w:rPr>
                <w:noProof/>
                <w:webHidden/>
              </w:rPr>
              <w:instrText xml:space="preserve"> PAGEREF _Toc118481754 \h </w:instrText>
            </w:r>
            <w:r>
              <w:rPr>
                <w:noProof/>
                <w:webHidden/>
              </w:rPr>
            </w:r>
            <w:r>
              <w:rPr>
                <w:noProof/>
                <w:webHidden/>
              </w:rPr>
              <w:fldChar w:fldCharType="separate"/>
            </w:r>
            <w:r w:rsidR="00912099">
              <w:rPr>
                <w:noProof/>
                <w:webHidden/>
              </w:rPr>
              <w:t>21</w:t>
            </w:r>
            <w:r>
              <w:rPr>
                <w:noProof/>
                <w:webHidden/>
              </w:rPr>
              <w:fldChar w:fldCharType="end"/>
            </w:r>
          </w:hyperlink>
        </w:p>
        <w:p w14:paraId="1043E60C" w14:textId="2B256C33" w:rsidR="00D62F93" w:rsidRDefault="00D62F93" w:rsidP="00D62F93">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481755" w:history="1">
            <w:r w:rsidRPr="008C4C09">
              <w:rPr>
                <w:rStyle w:val="Hipervnculo"/>
                <w:b/>
                <w:noProof/>
              </w:rPr>
              <w:t>2.1 Propuesta del Sistema</w:t>
            </w:r>
            <w:r>
              <w:rPr>
                <w:noProof/>
                <w:webHidden/>
              </w:rPr>
              <w:tab/>
            </w:r>
            <w:r>
              <w:rPr>
                <w:noProof/>
                <w:webHidden/>
              </w:rPr>
              <w:fldChar w:fldCharType="begin"/>
            </w:r>
            <w:r>
              <w:rPr>
                <w:noProof/>
                <w:webHidden/>
              </w:rPr>
              <w:instrText xml:space="preserve"> PAGEREF _Toc118481755 \h </w:instrText>
            </w:r>
            <w:r>
              <w:rPr>
                <w:noProof/>
                <w:webHidden/>
              </w:rPr>
            </w:r>
            <w:r>
              <w:rPr>
                <w:noProof/>
                <w:webHidden/>
              </w:rPr>
              <w:fldChar w:fldCharType="separate"/>
            </w:r>
            <w:r w:rsidR="00912099">
              <w:rPr>
                <w:noProof/>
                <w:webHidden/>
              </w:rPr>
              <w:t>21</w:t>
            </w:r>
            <w:r>
              <w:rPr>
                <w:noProof/>
                <w:webHidden/>
              </w:rPr>
              <w:fldChar w:fldCharType="end"/>
            </w:r>
          </w:hyperlink>
        </w:p>
        <w:p w14:paraId="17DD2717" w14:textId="0EBDD816" w:rsidR="00D62F93" w:rsidRDefault="00D62F93" w:rsidP="00D62F93">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481756" w:history="1">
            <w:r w:rsidRPr="008C4C09">
              <w:rPr>
                <w:rStyle w:val="Hipervnculo"/>
                <w:b/>
                <w:noProof/>
              </w:rPr>
              <w:t>2.2 Usuarios del Sistema</w:t>
            </w:r>
            <w:r>
              <w:rPr>
                <w:noProof/>
                <w:webHidden/>
              </w:rPr>
              <w:tab/>
            </w:r>
            <w:r>
              <w:rPr>
                <w:noProof/>
                <w:webHidden/>
              </w:rPr>
              <w:fldChar w:fldCharType="begin"/>
            </w:r>
            <w:r>
              <w:rPr>
                <w:noProof/>
                <w:webHidden/>
              </w:rPr>
              <w:instrText xml:space="preserve"> PAGEREF _Toc118481756 \h </w:instrText>
            </w:r>
            <w:r>
              <w:rPr>
                <w:noProof/>
                <w:webHidden/>
              </w:rPr>
            </w:r>
            <w:r>
              <w:rPr>
                <w:noProof/>
                <w:webHidden/>
              </w:rPr>
              <w:fldChar w:fldCharType="separate"/>
            </w:r>
            <w:r w:rsidR="00912099">
              <w:rPr>
                <w:noProof/>
                <w:webHidden/>
              </w:rPr>
              <w:t>22</w:t>
            </w:r>
            <w:r>
              <w:rPr>
                <w:noProof/>
                <w:webHidden/>
              </w:rPr>
              <w:fldChar w:fldCharType="end"/>
            </w:r>
          </w:hyperlink>
        </w:p>
        <w:p w14:paraId="1A3150D5" w14:textId="3406FFFD" w:rsidR="00D62F93" w:rsidRDefault="00D62F93" w:rsidP="00D62F93">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481757" w:history="1">
            <w:r w:rsidRPr="008C4C09">
              <w:rPr>
                <w:rStyle w:val="Hipervnculo"/>
                <w:b/>
                <w:noProof/>
              </w:rPr>
              <w:t>2.3 Planificación del desarrollo del Sistema</w:t>
            </w:r>
            <w:r>
              <w:rPr>
                <w:noProof/>
                <w:webHidden/>
              </w:rPr>
              <w:tab/>
            </w:r>
            <w:r>
              <w:rPr>
                <w:noProof/>
                <w:webHidden/>
              </w:rPr>
              <w:fldChar w:fldCharType="begin"/>
            </w:r>
            <w:r>
              <w:rPr>
                <w:noProof/>
                <w:webHidden/>
              </w:rPr>
              <w:instrText xml:space="preserve"> PAGEREF _Toc118481757 \h </w:instrText>
            </w:r>
            <w:r>
              <w:rPr>
                <w:noProof/>
                <w:webHidden/>
              </w:rPr>
            </w:r>
            <w:r>
              <w:rPr>
                <w:noProof/>
                <w:webHidden/>
              </w:rPr>
              <w:fldChar w:fldCharType="separate"/>
            </w:r>
            <w:r w:rsidR="00912099">
              <w:rPr>
                <w:noProof/>
                <w:webHidden/>
              </w:rPr>
              <w:t>22</w:t>
            </w:r>
            <w:r>
              <w:rPr>
                <w:noProof/>
                <w:webHidden/>
              </w:rPr>
              <w:fldChar w:fldCharType="end"/>
            </w:r>
          </w:hyperlink>
        </w:p>
        <w:p w14:paraId="70F6CD0C" w14:textId="4AF45DEC" w:rsidR="00D62F93" w:rsidRDefault="00D62F93" w:rsidP="00D62F93">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481758" w:history="1">
            <w:r w:rsidRPr="008C4C09">
              <w:rPr>
                <w:rStyle w:val="Hipervnculo"/>
                <w:b/>
                <w:noProof/>
              </w:rPr>
              <w:t>2.3.1. Requisitos Funcionales</w:t>
            </w:r>
            <w:r>
              <w:rPr>
                <w:noProof/>
                <w:webHidden/>
              </w:rPr>
              <w:tab/>
            </w:r>
            <w:r>
              <w:rPr>
                <w:noProof/>
                <w:webHidden/>
              </w:rPr>
              <w:fldChar w:fldCharType="begin"/>
            </w:r>
            <w:r>
              <w:rPr>
                <w:noProof/>
                <w:webHidden/>
              </w:rPr>
              <w:instrText xml:space="preserve"> PAGEREF _Toc118481758 \h </w:instrText>
            </w:r>
            <w:r>
              <w:rPr>
                <w:noProof/>
                <w:webHidden/>
              </w:rPr>
            </w:r>
            <w:r>
              <w:rPr>
                <w:noProof/>
                <w:webHidden/>
              </w:rPr>
              <w:fldChar w:fldCharType="separate"/>
            </w:r>
            <w:r w:rsidR="00912099">
              <w:rPr>
                <w:noProof/>
                <w:webHidden/>
              </w:rPr>
              <w:t>22</w:t>
            </w:r>
            <w:r>
              <w:rPr>
                <w:noProof/>
                <w:webHidden/>
              </w:rPr>
              <w:fldChar w:fldCharType="end"/>
            </w:r>
          </w:hyperlink>
        </w:p>
        <w:p w14:paraId="4725451D" w14:textId="47F2691C" w:rsidR="00D62F93" w:rsidRDefault="00D62F93" w:rsidP="00D62F93">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481759" w:history="1">
            <w:r w:rsidRPr="008C4C09">
              <w:rPr>
                <w:rStyle w:val="Hipervnculo"/>
                <w:b/>
                <w:bCs/>
                <w:noProof/>
              </w:rPr>
              <w:t>2.3.2. Requisitos no Funcionales</w:t>
            </w:r>
            <w:r>
              <w:rPr>
                <w:noProof/>
                <w:webHidden/>
              </w:rPr>
              <w:tab/>
            </w:r>
            <w:r>
              <w:rPr>
                <w:noProof/>
                <w:webHidden/>
              </w:rPr>
              <w:fldChar w:fldCharType="begin"/>
            </w:r>
            <w:r>
              <w:rPr>
                <w:noProof/>
                <w:webHidden/>
              </w:rPr>
              <w:instrText xml:space="preserve"> PAGEREF _Toc118481759 \h </w:instrText>
            </w:r>
            <w:r>
              <w:rPr>
                <w:noProof/>
                <w:webHidden/>
              </w:rPr>
            </w:r>
            <w:r>
              <w:rPr>
                <w:noProof/>
                <w:webHidden/>
              </w:rPr>
              <w:fldChar w:fldCharType="separate"/>
            </w:r>
            <w:r w:rsidR="00912099">
              <w:rPr>
                <w:noProof/>
                <w:webHidden/>
              </w:rPr>
              <w:t>23</w:t>
            </w:r>
            <w:r>
              <w:rPr>
                <w:noProof/>
                <w:webHidden/>
              </w:rPr>
              <w:fldChar w:fldCharType="end"/>
            </w:r>
          </w:hyperlink>
        </w:p>
        <w:p w14:paraId="7BD937D5" w14:textId="45A63D54" w:rsidR="00D62F93" w:rsidRDefault="00D62F93" w:rsidP="00D62F93">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481760" w:history="1">
            <w:r w:rsidRPr="008C4C09">
              <w:rPr>
                <w:rStyle w:val="Hipervnculo"/>
                <w:b/>
                <w:noProof/>
              </w:rPr>
              <w:t>2.3.3. Historias técnicas</w:t>
            </w:r>
            <w:r>
              <w:rPr>
                <w:noProof/>
                <w:webHidden/>
              </w:rPr>
              <w:tab/>
            </w:r>
            <w:r>
              <w:rPr>
                <w:noProof/>
                <w:webHidden/>
              </w:rPr>
              <w:fldChar w:fldCharType="begin"/>
            </w:r>
            <w:r>
              <w:rPr>
                <w:noProof/>
                <w:webHidden/>
              </w:rPr>
              <w:instrText xml:space="preserve"> PAGEREF _Toc118481760 \h </w:instrText>
            </w:r>
            <w:r>
              <w:rPr>
                <w:noProof/>
                <w:webHidden/>
              </w:rPr>
            </w:r>
            <w:r>
              <w:rPr>
                <w:noProof/>
                <w:webHidden/>
              </w:rPr>
              <w:fldChar w:fldCharType="separate"/>
            </w:r>
            <w:r w:rsidR="00912099">
              <w:rPr>
                <w:noProof/>
                <w:webHidden/>
              </w:rPr>
              <w:t>24</w:t>
            </w:r>
            <w:r>
              <w:rPr>
                <w:noProof/>
                <w:webHidden/>
              </w:rPr>
              <w:fldChar w:fldCharType="end"/>
            </w:r>
          </w:hyperlink>
        </w:p>
        <w:p w14:paraId="573FDF76" w14:textId="279E08B3" w:rsidR="00D62F93" w:rsidRDefault="00D62F93" w:rsidP="00D62F93">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481761" w:history="1">
            <w:r w:rsidRPr="008C4C09">
              <w:rPr>
                <w:rStyle w:val="Hipervnculo"/>
                <w:b/>
                <w:noProof/>
              </w:rPr>
              <w:t>2.3.4. Historias de usuario</w:t>
            </w:r>
            <w:r>
              <w:rPr>
                <w:noProof/>
                <w:webHidden/>
              </w:rPr>
              <w:tab/>
            </w:r>
            <w:r>
              <w:rPr>
                <w:noProof/>
                <w:webHidden/>
              </w:rPr>
              <w:fldChar w:fldCharType="begin"/>
            </w:r>
            <w:r>
              <w:rPr>
                <w:noProof/>
                <w:webHidden/>
              </w:rPr>
              <w:instrText xml:space="preserve"> PAGEREF _Toc118481761 \h </w:instrText>
            </w:r>
            <w:r>
              <w:rPr>
                <w:noProof/>
                <w:webHidden/>
              </w:rPr>
            </w:r>
            <w:r>
              <w:rPr>
                <w:noProof/>
                <w:webHidden/>
              </w:rPr>
              <w:fldChar w:fldCharType="separate"/>
            </w:r>
            <w:r w:rsidR="00912099">
              <w:rPr>
                <w:noProof/>
                <w:webHidden/>
              </w:rPr>
              <w:t>24</w:t>
            </w:r>
            <w:r>
              <w:rPr>
                <w:noProof/>
                <w:webHidden/>
              </w:rPr>
              <w:fldChar w:fldCharType="end"/>
            </w:r>
          </w:hyperlink>
        </w:p>
        <w:p w14:paraId="486CA016" w14:textId="1619D401" w:rsidR="00D62F93" w:rsidRDefault="00D62F93" w:rsidP="00D62F93">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481762" w:history="1">
            <w:r w:rsidRPr="008C4C09">
              <w:rPr>
                <w:rStyle w:val="Hipervnculo"/>
                <w:b/>
                <w:noProof/>
              </w:rPr>
              <w:t>2.3.6. Arquitectura del Sistema</w:t>
            </w:r>
            <w:r>
              <w:rPr>
                <w:noProof/>
                <w:webHidden/>
              </w:rPr>
              <w:tab/>
            </w:r>
            <w:r>
              <w:rPr>
                <w:noProof/>
                <w:webHidden/>
              </w:rPr>
              <w:fldChar w:fldCharType="begin"/>
            </w:r>
            <w:r>
              <w:rPr>
                <w:noProof/>
                <w:webHidden/>
              </w:rPr>
              <w:instrText xml:space="preserve"> PAGEREF _Toc118481762 \h </w:instrText>
            </w:r>
            <w:r>
              <w:rPr>
                <w:noProof/>
                <w:webHidden/>
              </w:rPr>
            </w:r>
            <w:r>
              <w:rPr>
                <w:noProof/>
                <w:webHidden/>
              </w:rPr>
              <w:fldChar w:fldCharType="separate"/>
            </w:r>
            <w:r w:rsidR="00912099">
              <w:rPr>
                <w:noProof/>
                <w:webHidden/>
              </w:rPr>
              <w:t>26</w:t>
            </w:r>
            <w:r>
              <w:rPr>
                <w:noProof/>
                <w:webHidden/>
              </w:rPr>
              <w:fldChar w:fldCharType="end"/>
            </w:r>
          </w:hyperlink>
        </w:p>
        <w:p w14:paraId="0A464D41" w14:textId="6E43D980" w:rsidR="00D62F93" w:rsidRDefault="00D62F93" w:rsidP="00D62F93">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481763" w:history="1">
            <w:r w:rsidRPr="008C4C09">
              <w:rPr>
                <w:rStyle w:val="Hipervnculo"/>
                <w:b/>
                <w:bCs/>
                <w:noProof/>
              </w:rPr>
              <w:t>Conclusiones del capítulo</w:t>
            </w:r>
            <w:r>
              <w:rPr>
                <w:noProof/>
                <w:webHidden/>
              </w:rPr>
              <w:tab/>
            </w:r>
            <w:r>
              <w:rPr>
                <w:noProof/>
                <w:webHidden/>
              </w:rPr>
              <w:fldChar w:fldCharType="begin"/>
            </w:r>
            <w:r>
              <w:rPr>
                <w:noProof/>
                <w:webHidden/>
              </w:rPr>
              <w:instrText xml:space="preserve"> PAGEREF _Toc118481763 \h </w:instrText>
            </w:r>
            <w:r>
              <w:rPr>
                <w:noProof/>
                <w:webHidden/>
              </w:rPr>
            </w:r>
            <w:r>
              <w:rPr>
                <w:noProof/>
                <w:webHidden/>
              </w:rPr>
              <w:fldChar w:fldCharType="separate"/>
            </w:r>
            <w:r w:rsidR="00912099">
              <w:rPr>
                <w:noProof/>
                <w:webHidden/>
              </w:rPr>
              <w:t>28</w:t>
            </w:r>
            <w:r>
              <w:rPr>
                <w:noProof/>
                <w:webHidden/>
              </w:rPr>
              <w:fldChar w:fldCharType="end"/>
            </w:r>
          </w:hyperlink>
        </w:p>
        <w:p w14:paraId="460E613F" w14:textId="4BB9FE12" w:rsidR="00D62F93" w:rsidRDefault="00D62F93" w:rsidP="00D62F93">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481764" w:history="1">
            <w:r w:rsidRPr="008C4C09">
              <w:rPr>
                <w:rStyle w:val="Hipervnculo"/>
                <w:b/>
                <w:bCs/>
                <w:noProof/>
              </w:rPr>
              <w:t>3.1. Instalación de las herramientas utilizadas</w:t>
            </w:r>
            <w:r>
              <w:rPr>
                <w:noProof/>
                <w:webHidden/>
              </w:rPr>
              <w:tab/>
            </w:r>
            <w:r>
              <w:rPr>
                <w:noProof/>
                <w:webHidden/>
              </w:rPr>
              <w:fldChar w:fldCharType="begin"/>
            </w:r>
            <w:r>
              <w:rPr>
                <w:noProof/>
                <w:webHidden/>
              </w:rPr>
              <w:instrText xml:space="preserve"> PAGEREF _Toc118481764 \h </w:instrText>
            </w:r>
            <w:r>
              <w:rPr>
                <w:noProof/>
                <w:webHidden/>
              </w:rPr>
            </w:r>
            <w:r>
              <w:rPr>
                <w:noProof/>
                <w:webHidden/>
              </w:rPr>
              <w:fldChar w:fldCharType="separate"/>
            </w:r>
            <w:r w:rsidR="00912099">
              <w:rPr>
                <w:noProof/>
                <w:webHidden/>
              </w:rPr>
              <w:t>29</w:t>
            </w:r>
            <w:r>
              <w:rPr>
                <w:noProof/>
                <w:webHidden/>
              </w:rPr>
              <w:fldChar w:fldCharType="end"/>
            </w:r>
          </w:hyperlink>
        </w:p>
        <w:p w14:paraId="30B5954A" w14:textId="083CAC36" w:rsidR="00D62F93" w:rsidRDefault="00D62F93" w:rsidP="00D62F93">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481765" w:history="1">
            <w:r w:rsidRPr="008C4C09">
              <w:rPr>
                <w:rStyle w:val="Hipervnculo"/>
                <w:b/>
                <w:bCs/>
                <w:noProof/>
              </w:rPr>
              <w:t>3.2 Implementación de Funcionalidades</w:t>
            </w:r>
            <w:r>
              <w:rPr>
                <w:noProof/>
                <w:webHidden/>
              </w:rPr>
              <w:tab/>
            </w:r>
            <w:r>
              <w:rPr>
                <w:noProof/>
                <w:webHidden/>
              </w:rPr>
              <w:fldChar w:fldCharType="begin"/>
            </w:r>
            <w:r>
              <w:rPr>
                <w:noProof/>
                <w:webHidden/>
              </w:rPr>
              <w:instrText xml:space="preserve"> PAGEREF _Toc118481765 \h </w:instrText>
            </w:r>
            <w:r>
              <w:rPr>
                <w:noProof/>
                <w:webHidden/>
              </w:rPr>
            </w:r>
            <w:r>
              <w:rPr>
                <w:noProof/>
                <w:webHidden/>
              </w:rPr>
              <w:fldChar w:fldCharType="separate"/>
            </w:r>
            <w:r w:rsidR="00912099">
              <w:rPr>
                <w:noProof/>
                <w:webHidden/>
              </w:rPr>
              <w:t>30</w:t>
            </w:r>
            <w:r>
              <w:rPr>
                <w:noProof/>
                <w:webHidden/>
              </w:rPr>
              <w:fldChar w:fldCharType="end"/>
            </w:r>
          </w:hyperlink>
        </w:p>
        <w:p w14:paraId="412D04D6" w14:textId="2113F63A" w:rsidR="00D62F93" w:rsidRDefault="00D62F93" w:rsidP="00D62F93">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481766" w:history="1">
            <w:r w:rsidRPr="008C4C09">
              <w:rPr>
                <w:rStyle w:val="Hipervnculo"/>
                <w:b/>
                <w:bCs/>
                <w:noProof/>
              </w:rPr>
              <w:t>3.3 Análisis económico</w:t>
            </w:r>
            <w:r>
              <w:rPr>
                <w:noProof/>
                <w:webHidden/>
              </w:rPr>
              <w:tab/>
            </w:r>
            <w:r>
              <w:rPr>
                <w:noProof/>
                <w:webHidden/>
              </w:rPr>
              <w:fldChar w:fldCharType="begin"/>
            </w:r>
            <w:r>
              <w:rPr>
                <w:noProof/>
                <w:webHidden/>
              </w:rPr>
              <w:instrText xml:space="preserve"> PAGEREF _Toc118481766 \h </w:instrText>
            </w:r>
            <w:r>
              <w:rPr>
                <w:noProof/>
                <w:webHidden/>
              </w:rPr>
            </w:r>
            <w:r>
              <w:rPr>
                <w:noProof/>
                <w:webHidden/>
              </w:rPr>
              <w:fldChar w:fldCharType="separate"/>
            </w:r>
            <w:r w:rsidR="00912099">
              <w:rPr>
                <w:noProof/>
                <w:webHidden/>
              </w:rPr>
              <w:t>33</w:t>
            </w:r>
            <w:r>
              <w:rPr>
                <w:noProof/>
                <w:webHidden/>
              </w:rPr>
              <w:fldChar w:fldCharType="end"/>
            </w:r>
          </w:hyperlink>
        </w:p>
        <w:p w14:paraId="771F4E1F" w14:textId="5E9BDFEF" w:rsidR="00D62F93" w:rsidRDefault="00D62F93" w:rsidP="00D62F93">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481767" w:history="1">
            <w:r w:rsidRPr="008C4C09">
              <w:rPr>
                <w:rStyle w:val="Hipervnculo"/>
                <w:b/>
                <w:bCs/>
                <w:noProof/>
              </w:rPr>
              <w:t>3.3.1. Estimación de costo y tiempo</w:t>
            </w:r>
            <w:r>
              <w:rPr>
                <w:noProof/>
                <w:webHidden/>
              </w:rPr>
              <w:tab/>
            </w:r>
            <w:r>
              <w:rPr>
                <w:noProof/>
                <w:webHidden/>
              </w:rPr>
              <w:fldChar w:fldCharType="begin"/>
            </w:r>
            <w:r>
              <w:rPr>
                <w:noProof/>
                <w:webHidden/>
              </w:rPr>
              <w:instrText xml:space="preserve"> PAGEREF _Toc118481767 \h </w:instrText>
            </w:r>
            <w:r>
              <w:rPr>
                <w:noProof/>
                <w:webHidden/>
              </w:rPr>
            </w:r>
            <w:r>
              <w:rPr>
                <w:noProof/>
                <w:webHidden/>
              </w:rPr>
              <w:fldChar w:fldCharType="separate"/>
            </w:r>
            <w:r w:rsidR="00912099">
              <w:rPr>
                <w:noProof/>
                <w:webHidden/>
              </w:rPr>
              <w:t>33</w:t>
            </w:r>
            <w:r>
              <w:rPr>
                <w:noProof/>
                <w:webHidden/>
              </w:rPr>
              <w:fldChar w:fldCharType="end"/>
            </w:r>
          </w:hyperlink>
        </w:p>
        <w:p w14:paraId="0704E6F0" w14:textId="750362AC" w:rsidR="00D62F93" w:rsidRDefault="00D62F93" w:rsidP="00D62F93">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481768" w:history="1">
            <w:r w:rsidRPr="008C4C09">
              <w:rPr>
                <w:rStyle w:val="Hipervnculo"/>
                <w:b/>
                <w:bCs/>
                <w:noProof/>
              </w:rPr>
              <w:t>3.4 Pruebas al sistema</w:t>
            </w:r>
            <w:r>
              <w:rPr>
                <w:noProof/>
                <w:webHidden/>
              </w:rPr>
              <w:tab/>
            </w:r>
            <w:r>
              <w:rPr>
                <w:noProof/>
                <w:webHidden/>
              </w:rPr>
              <w:fldChar w:fldCharType="begin"/>
            </w:r>
            <w:r>
              <w:rPr>
                <w:noProof/>
                <w:webHidden/>
              </w:rPr>
              <w:instrText xml:space="preserve"> PAGEREF _Toc118481768 \h </w:instrText>
            </w:r>
            <w:r>
              <w:rPr>
                <w:noProof/>
                <w:webHidden/>
              </w:rPr>
            </w:r>
            <w:r>
              <w:rPr>
                <w:noProof/>
                <w:webHidden/>
              </w:rPr>
              <w:fldChar w:fldCharType="separate"/>
            </w:r>
            <w:r w:rsidR="00912099">
              <w:rPr>
                <w:noProof/>
                <w:webHidden/>
              </w:rPr>
              <w:t>37</w:t>
            </w:r>
            <w:r>
              <w:rPr>
                <w:noProof/>
                <w:webHidden/>
              </w:rPr>
              <w:fldChar w:fldCharType="end"/>
            </w:r>
          </w:hyperlink>
        </w:p>
        <w:p w14:paraId="621C3969" w14:textId="365B34FE" w:rsidR="00D62F93" w:rsidRDefault="00D62F93" w:rsidP="00D62F93">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481769" w:history="1">
            <w:r w:rsidRPr="008C4C09">
              <w:rPr>
                <w:rStyle w:val="Hipervnculo"/>
                <w:b/>
                <w:bCs/>
                <w:noProof/>
              </w:rPr>
              <w:t>Conclusiones del capítulo</w:t>
            </w:r>
            <w:r>
              <w:rPr>
                <w:noProof/>
                <w:webHidden/>
              </w:rPr>
              <w:tab/>
            </w:r>
            <w:r>
              <w:rPr>
                <w:noProof/>
                <w:webHidden/>
              </w:rPr>
              <w:fldChar w:fldCharType="begin"/>
            </w:r>
            <w:r>
              <w:rPr>
                <w:noProof/>
                <w:webHidden/>
              </w:rPr>
              <w:instrText xml:space="preserve"> PAGEREF _Toc118481769 \h </w:instrText>
            </w:r>
            <w:r>
              <w:rPr>
                <w:noProof/>
                <w:webHidden/>
              </w:rPr>
            </w:r>
            <w:r>
              <w:rPr>
                <w:noProof/>
                <w:webHidden/>
              </w:rPr>
              <w:fldChar w:fldCharType="separate"/>
            </w:r>
            <w:r w:rsidR="00912099">
              <w:rPr>
                <w:noProof/>
                <w:webHidden/>
              </w:rPr>
              <w:t>40</w:t>
            </w:r>
            <w:r>
              <w:rPr>
                <w:noProof/>
                <w:webHidden/>
              </w:rPr>
              <w:fldChar w:fldCharType="end"/>
            </w:r>
          </w:hyperlink>
        </w:p>
        <w:p w14:paraId="6FD36222" w14:textId="5A829DC0" w:rsidR="00D62F93" w:rsidRDefault="00D62F93" w:rsidP="00D62F93">
          <w:pPr>
            <w:pStyle w:val="TDC1"/>
            <w:rPr>
              <w:rFonts w:asciiTheme="minorHAnsi" w:eastAsiaTheme="minorEastAsia" w:hAnsiTheme="minorHAnsi" w:cstheme="minorBidi"/>
              <w:noProof/>
              <w:sz w:val="22"/>
              <w:szCs w:val="22"/>
              <w:lang w:eastAsia="es-ES"/>
            </w:rPr>
          </w:pPr>
          <w:hyperlink w:anchor="_Toc118481770" w:history="1">
            <w:r w:rsidRPr="008C4C09">
              <w:rPr>
                <w:rStyle w:val="Hipervnculo"/>
                <w:rFonts w:ascii="Arial Black" w:hAnsi="Arial Black"/>
                <w:noProof/>
              </w:rPr>
              <w:t>Conclusiones</w:t>
            </w:r>
            <w:r>
              <w:rPr>
                <w:noProof/>
                <w:webHidden/>
              </w:rPr>
              <w:tab/>
            </w:r>
            <w:r>
              <w:rPr>
                <w:noProof/>
                <w:webHidden/>
              </w:rPr>
              <w:fldChar w:fldCharType="begin"/>
            </w:r>
            <w:r>
              <w:rPr>
                <w:noProof/>
                <w:webHidden/>
              </w:rPr>
              <w:instrText xml:space="preserve"> PAGEREF _Toc118481770 \h </w:instrText>
            </w:r>
            <w:r>
              <w:rPr>
                <w:noProof/>
                <w:webHidden/>
              </w:rPr>
            </w:r>
            <w:r>
              <w:rPr>
                <w:noProof/>
                <w:webHidden/>
              </w:rPr>
              <w:fldChar w:fldCharType="separate"/>
            </w:r>
            <w:r w:rsidR="00912099">
              <w:rPr>
                <w:noProof/>
                <w:webHidden/>
              </w:rPr>
              <w:t>41</w:t>
            </w:r>
            <w:r>
              <w:rPr>
                <w:noProof/>
                <w:webHidden/>
              </w:rPr>
              <w:fldChar w:fldCharType="end"/>
            </w:r>
          </w:hyperlink>
        </w:p>
        <w:p w14:paraId="1B68AF42" w14:textId="4804DE05" w:rsidR="00D62F93" w:rsidRDefault="00D62F93" w:rsidP="00D62F93">
          <w:pPr>
            <w:pStyle w:val="TDC1"/>
            <w:rPr>
              <w:rFonts w:asciiTheme="minorHAnsi" w:eastAsiaTheme="minorEastAsia" w:hAnsiTheme="minorHAnsi" w:cstheme="minorBidi"/>
              <w:noProof/>
              <w:sz w:val="22"/>
              <w:szCs w:val="22"/>
              <w:lang w:eastAsia="es-ES"/>
            </w:rPr>
          </w:pPr>
          <w:hyperlink w:anchor="_Toc118481771" w:history="1">
            <w:r w:rsidRPr="008C4C09">
              <w:rPr>
                <w:rStyle w:val="Hipervnculo"/>
                <w:rFonts w:ascii="Arial Black" w:hAnsi="Arial Black"/>
                <w:noProof/>
              </w:rPr>
              <w:t>Recomendaciones</w:t>
            </w:r>
            <w:r>
              <w:rPr>
                <w:noProof/>
                <w:webHidden/>
              </w:rPr>
              <w:tab/>
            </w:r>
            <w:r>
              <w:rPr>
                <w:noProof/>
                <w:webHidden/>
              </w:rPr>
              <w:fldChar w:fldCharType="begin"/>
            </w:r>
            <w:r>
              <w:rPr>
                <w:noProof/>
                <w:webHidden/>
              </w:rPr>
              <w:instrText xml:space="preserve"> PAGEREF _Toc118481771 \h </w:instrText>
            </w:r>
            <w:r>
              <w:rPr>
                <w:noProof/>
                <w:webHidden/>
              </w:rPr>
            </w:r>
            <w:r>
              <w:rPr>
                <w:noProof/>
                <w:webHidden/>
              </w:rPr>
              <w:fldChar w:fldCharType="separate"/>
            </w:r>
            <w:r w:rsidR="00912099">
              <w:rPr>
                <w:noProof/>
                <w:webHidden/>
              </w:rPr>
              <w:t>41</w:t>
            </w:r>
            <w:r>
              <w:rPr>
                <w:noProof/>
                <w:webHidden/>
              </w:rPr>
              <w:fldChar w:fldCharType="end"/>
            </w:r>
          </w:hyperlink>
        </w:p>
        <w:p w14:paraId="1A184907" w14:textId="38E10913" w:rsidR="00D62F93" w:rsidRDefault="00D62F93" w:rsidP="00D62F93">
          <w:pPr>
            <w:pStyle w:val="TDC1"/>
            <w:rPr>
              <w:rFonts w:asciiTheme="minorHAnsi" w:eastAsiaTheme="minorEastAsia" w:hAnsiTheme="minorHAnsi" w:cstheme="minorBidi"/>
              <w:noProof/>
              <w:sz w:val="22"/>
              <w:szCs w:val="22"/>
              <w:lang w:eastAsia="es-ES"/>
            </w:rPr>
          </w:pPr>
          <w:hyperlink w:anchor="_Toc118481772" w:history="1">
            <w:r w:rsidRPr="008C4C09">
              <w:rPr>
                <w:rStyle w:val="Hipervnculo"/>
                <w:rFonts w:ascii="Arial Black" w:hAnsi="Arial Black"/>
                <w:noProof/>
              </w:rPr>
              <w:t>Anexos</w:t>
            </w:r>
            <w:r>
              <w:rPr>
                <w:noProof/>
                <w:webHidden/>
              </w:rPr>
              <w:tab/>
            </w:r>
            <w:r>
              <w:rPr>
                <w:noProof/>
                <w:webHidden/>
              </w:rPr>
              <w:fldChar w:fldCharType="begin"/>
            </w:r>
            <w:r>
              <w:rPr>
                <w:noProof/>
                <w:webHidden/>
              </w:rPr>
              <w:instrText xml:space="preserve"> PAGEREF _Toc118481772 \h </w:instrText>
            </w:r>
            <w:r>
              <w:rPr>
                <w:noProof/>
                <w:webHidden/>
              </w:rPr>
            </w:r>
            <w:r>
              <w:rPr>
                <w:noProof/>
                <w:webHidden/>
              </w:rPr>
              <w:fldChar w:fldCharType="separate"/>
            </w:r>
            <w:r w:rsidR="00912099">
              <w:rPr>
                <w:noProof/>
                <w:webHidden/>
              </w:rPr>
              <w:t>44</w:t>
            </w:r>
            <w:r>
              <w:rPr>
                <w:noProof/>
                <w:webHidden/>
              </w:rPr>
              <w:fldChar w:fldCharType="end"/>
            </w:r>
          </w:hyperlink>
        </w:p>
        <w:p w14:paraId="30B6410C" w14:textId="4844BE32" w:rsidR="00D62F93" w:rsidRDefault="00D62F93" w:rsidP="00D62F93">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481773" w:history="1">
            <w:r w:rsidRPr="008C4C09">
              <w:rPr>
                <w:rStyle w:val="Hipervnculo"/>
                <w:b/>
                <w:bCs/>
                <w:noProof/>
              </w:rPr>
              <w:t>Instalación</w:t>
            </w:r>
            <w:r>
              <w:rPr>
                <w:noProof/>
                <w:webHidden/>
              </w:rPr>
              <w:tab/>
            </w:r>
            <w:r>
              <w:rPr>
                <w:noProof/>
                <w:webHidden/>
              </w:rPr>
              <w:fldChar w:fldCharType="begin"/>
            </w:r>
            <w:r>
              <w:rPr>
                <w:noProof/>
                <w:webHidden/>
              </w:rPr>
              <w:instrText xml:space="preserve"> PAGEREF _Toc118481773 \h </w:instrText>
            </w:r>
            <w:r>
              <w:rPr>
                <w:noProof/>
                <w:webHidden/>
              </w:rPr>
            </w:r>
            <w:r>
              <w:rPr>
                <w:noProof/>
                <w:webHidden/>
              </w:rPr>
              <w:fldChar w:fldCharType="separate"/>
            </w:r>
            <w:r w:rsidR="00912099">
              <w:rPr>
                <w:noProof/>
                <w:webHidden/>
              </w:rPr>
              <w:t>44</w:t>
            </w:r>
            <w:r>
              <w:rPr>
                <w:noProof/>
                <w:webHidden/>
              </w:rPr>
              <w:fldChar w:fldCharType="end"/>
            </w:r>
          </w:hyperlink>
        </w:p>
        <w:p w14:paraId="5AEA4957" w14:textId="355BAE13" w:rsidR="00D62F93" w:rsidRDefault="00D62F93" w:rsidP="00D62F93">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481774" w:history="1">
            <w:r w:rsidRPr="008C4C09">
              <w:rPr>
                <w:rStyle w:val="Hipervnculo"/>
                <w:b/>
                <w:bCs/>
                <w:noProof/>
              </w:rPr>
              <w:t>Iniciando el sistema</w:t>
            </w:r>
            <w:r>
              <w:rPr>
                <w:noProof/>
                <w:webHidden/>
              </w:rPr>
              <w:tab/>
            </w:r>
            <w:r>
              <w:rPr>
                <w:noProof/>
                <w:webHidden/>
              </w:rPr>
              <w:fldChar w:fldCharType="begin"/>
            </w:r>
            <w:r>
              <w:rPr>
                <w:noProof/>
                <w:webHidden/>
              </w:rPr>
              <w:instrText xml:space="preserve"> PAGEREF _Toc118481774 \h </w:instrText>
            </w:r>
            <w:r>
              <w:rPr>
                <w:noProof/>
                <w:webHidden/>
              </w:rPr>
            </w:r>
            <w:r>
              <w:rPr>
                <w:noProof/>
                <w:webHidden/>
              </w:rPr>
              <w:fldChar w:fldCharType="separate"/>
            </w:r>
            <w:r w:rsidR="00912099">
              <w:rPr>
                <w:noProof/>
                <w:webHidden/>
              </w:rPr>
              <w:t>44</w:t>
            </w:r>
            <w:r>
              <w:rPr>
                <w:noProof/>
                <w:webHidden/>
              </w:rPr>
              <w:fldChar w:fldCharType="end"/>
            </w:r>
          </w:hyperlink>
        </w:p>
        <w:p w14:paraId="690C8298" w14:textId="26C1007A" w:rsidR="00D62F93" w:rsidRDefault="00D62F93" w:rsidP="00D62F93">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481775" w:history="1">
            <w:r w:rsidRPr="008C4C09">
              <w:rPr>
                <w:rStyle w:val="Hipervnculo"/>
                <w:b/>
                <w:bCs/>
                <w:noProof/>
              </w:rPr>
              <w:t>Opción 1. Crear Asistente Virtual</w:t>
            </w:r>
            <w:r>
              <w:rPr>
                <w:noProof/>
                <w:webHidden/>
              </w:rPr>
              <w:tab/>
            </w:r>
            <w:r>
              <w:rPr>
                <w:noProof/>
                <w:webHidden/>
              </w:rPr>
              <w:fldChar w:fldCharType="begin"/>
            </w:r>
            <w:r>
              <w:rPr>
                <w:noProof/>
                <w:webHidden/>
              </w:rPr>
              <w:instrText xml:space="preserve"> PAGEREF _Toc118481775 \h </w:instrText>
            </w:r>
            <w:r>
              <w:rPr>
                <w:noProof/>
                <w:webHidden/>
              </w:rPr>
            </w:r>
            <w:r>
              <w:rPr>
                <w:noProof/>
                <w:webHidden/>
              </w:rPr>
              <w:fldChar w:fldCharType="separate"/>
            </w:r>
            <w:r w:rsidR="00912099">
              <w:rPr>
                <w:noProof/>
                <w:webHidden/>
              </w:rPr>
              <w:t>45</w:t>
            </w:r>
            <w:r>
              <w:rPr>
                <w:noProof/>
                <w:webHidden/>
              </w:rPr>
              <w:fldChar w:fldCharType="end"/>
            </w:r>
          </w:hyperlink>
        </w:p>
        <w:p w14:paraId="1FFAE1F4" w14:textId="7F0E4F87" w:rsidR="00D62F93" w:rsidRDefault="00D62F93" w:rsidP="00D62F93">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481776" w:history="1">
            <w:r w:rsidRPr="008C4C09">
              <w:rPr>
                <w:rStyle w:val="Hipervnculo"/>
                <w:b/>
                <w:bCs/>
                <w:noProof/>
              </w:rPr>
              <w:t>Opción 2. Generar Conocimiento</w:t>
            </w:r>
            <w:r>
              <w:rPr>
                <w:noProof/>
                <w:webHidden/>
              </w:rPr>
              <w:tab/>
            </w:r>
            <w:r>
              <w:rPr>
                <w:noProof/>
                <w:webHidden/>
              </w:rPr>
              <w:fldChar w:fldCharType="begin"/>
            </w:r>
            <w:r>
              <w:rPr>
                <w:noProof/>
                <w:webHidden/>
              </w:rPr>
              <w:instrText xml:space="preserve"> PAGEREF _Toc118481776 \h </w:instrText>
            </w:r>
            <w:r>
              <w:rPr>
                <w:noProof/>
                <w:webHidden/>
              </w:rPr>
            </w:r>
            <w:r>
              <w:rPr>
                <w:noProof/>
                <w:webHidden/>
              </w:rPr>
              <w:fldChar w:fldCharType="separate"/>
            </w:r>
            <w:r w:rsidR="00912099">
              <w:rPr>
                <w:noProof/>
                <w:webHidden/>
              </w:rPr>
              <w:t>46</w:t>
            </w:r>
            <w:r>
              <w:rPr>
                <w:noProof/>
                <w:webHidden/>
              </w:rPr>
              <w:fldChar w:fldCharType="end"/>
            </w:r>
          </w:hyperlink>
        </w:p>
        <w:p w14:paraId="76BB1438" w14:textId="2937701A" w:rsidR="00D62F93" w:rsidRDefault="00D62F93" w:rsidP="00D62F93">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481777" w:history="1">
            <w:r w:rsidRPr="008C4C09">
              <w:rPr>
                <w:rStyle w:val="Hipervnculo"/>
                <w:b/>
                <w:bCs/>
                <w:noProof/>
              </w:rPr>
              <w:t>Algoritmos implementados para idioma español</w:t>
            </w:r>
            <w:r>
              <w:rPr>
                <w:noProof/>
                <w:webHidden/>
              </w:rPr>
              <w:tab/>
            </w:r>
            <w:r>
              <w:rPr>
                <w:noProof/>
                <w:webHidden/>
              </w:rPr>
              <w:fldChar w:fldCharType="begin"/>
            </w:r>
            <w:r>
              <w:rPr>
                <w:noProof/>
                <w:webHidden/>
              </w:rPr>
              <w:instrText xml:space="preserve"> PAGEREF _Toc118481777 \h </w:instrText>
            </w:r>
            <w:r>
              <w:rPr>
                <w:noProof/>
                <w:webHidden/>
              </w:rPr>
            </w:r>
            <w:r>
              <w:rPr>
                <w:noProof/>
                <w:webHidden/>
              </w:rPr>
              <w:fldChar w:fldCharType="separate"/>
            </w:r>
            <w:r w:rsidR="00912099">
              <w:rPr>
                <w:noProof/>
                <w:webHidden/>
              </w:rPr>
              <w:t>46</w:t>
            </w:r>
            <w:r>
              <w:rPr>
                <w:noProof/>
                <w:webHidden/>
              </w:rPr>
              <w:fldChar w:fldCharType="end"/>
            </w:r>
          </w:hyperlink>
        </w:p>
        <w:p w14:paraId="0203AC99" w14:textId="4174321B" w:rsidR="00D62F93" w:rsidRDefault="00D62F93" w:rsidP="00D62F93">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481778" w:history="1">
            <w:r w:rsidRPr="008C4C09">
              <w:rPr>
                <w:rStyle w:val="Hipervnculo"/>
                <w:b/>
                <w:bCs/>
                <w:noProof/>
              </w:rPr>
              <w:t>Opción 3. Entrenar Asistente Virtual</w:t>
            </w:r>
            <w:r>
              <w:rPr>
                <w:noProof/>
                <w:webHidden/>
              </w:rPr>
              <w:tab/>
            </w:r>
            <w:r>
              <w:rPr>
                <w:noProof/>
                <w:webHidden/>
              </w:rPr>
              <w:fldChar w:fldCharType="begin"/>
            </w:r>
            <w:r>
              <w:rPr>
                <w:noProof/>
                <w:webHidden/>
              </w:rPr>
              <w:instrText xml:space="preserve"> PAGEREF _Toc118481778 \h </w:instrText>
            </w:r>
            <w:r>
              <w:rPr>
                <w:noProof/>
                <w:webHidden/>
              </w:rPr>
            </w:r>
            <w:r>
              <w:rPr>
                <w:noProof/>
                <w:webHidden/>
              </w:rPr>
              <w:fldChar w:fldCharType="separate"/>
            </w:r>
            <w:r w:rsidR="00912099">
              <w:rPr>
                <w:noProof/>
                <w:webHidden/>
              </w:rPr>
              <w:t>51</w:t>
            </w:r>
            <w:r>
              <w:rPr>
                <w:noProof/>
                <w:webHidden/>
              </w:rPr>
              <w:fldChar w:fldCharType="end"/>
            </w:r>
          </w:hyperlink>
        </w:p>
        <w:p w14:paraId="62010D9F" w14:textId="6B07E085" w:rsidR="00D62F93" w:rsidRDefault="00D62F93" w:rsidP="00D62F93">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481779" w:history="1">
            <w:r w:rsidRPr="008C4C09">
              <w:rPr>
                <w:rStyle w:val="Hipervnculo"/>
                <w:b/>
                <w:bCs/>
                <w:noProof/>
              </w:rPr>
              <w:t>Opción 4. Probar Asistente Virtual</w:t>
            </w:r>
            <w:r>
              <w:rPr>
                <w:noProof/>
                <w:webHidden/>
              </w:rPr>
              <w:tab/>
            </w:r>
            <w:r>
              <w:rPr>
                <w:noProof/>
                <w:webHidden/>
              </w:rPr>
              <w:fldChar w:fldCharType="begin"/>
            </w:r>
            <w:r>
              <w:rPr>
                <w:noProof/>
                <w:webHidden/>
              </w:rPr>
              <w:instrText xml:space="preserve"> PAGEREF _Toc118481779 \h </w:instrText>
            </w:r>
            <w:r>
              <w:rPr>
                <w:noProof/>
                <w:webHidden/>
              </w:rPr>
            </w:r>
            <w:r>
              <w:rPr>
                <w:noProof/>
                <w:webHidden/>
              </w:rPr>
              <w:fldChar w:fldCharType="separate"/>
            </w:r>
            <w:r w:rsidR="00912099">
              <w:rPr>
                <w:noProof/>
                <w:webHidden/>
              </w:rPr>
              <w:t>53</w:t>
            </w:r>
            <w:r>
              <w:rPr>
                <w:noProof/>
                <w:webHidden/>
              </w:rPr>
              <w:fldChar w:fldCharType="end"/>
            </w:r>
          </w:hyperlink>
        </w:p>
        <w:p w14:paraId="2593F2BA" w14:textId="5D7474C3" w:rsidR="00D94134" w:rsidRPr="004202C8" w:rsidRDefault="00D94134" w:rsidP="00D62F93">
          <w:pPr>
            <w:pStyle w:val="TDC2"/>
            <w:tabs>
              <w:tab w:val="right" w:leader="dot" w:pos="8504"/>
            </w:tabs>
            <w:spacing w:line="360" w:lineRule="auto"/>
            <w:jc w:val="both"/>
          </w:pPr>
          <w:r w:rsidRPr="002F3237">
            <w:rPr>
              <w:rStyle w:val="Enlacedelndice"/>
            </w:rPr>
            <w:fldChar w:fldCharType="end"/>
          </w:r>
        </w:p>
      </w:sdtContent>
    </w:sdt>
    <w:p w14:paraId="29B8FBB2" w14:textId="77777777" w:rsidR="00FB4A84" w:rsidRDefault="00FB4A84">
      <w:pPr>
        <w:spacing w:after="0" w:line="240" w:lineRule="auto"/>
        <w:rPr>
          <w:rFonts w:ascii="Arial Black" w:hAnsi="Arial Black"/>
          <w:b/>
          <w:bCs/>
          <w:sz w:val="36"/>
          <w:szCs w:val="36"/>
        </w:rPr>
      </w:pPr>
      <w:bookmarkStart w:id="0" w:name="_Toc55321859"/>
      <w:bookmarkStart w:id="1" w:name="_Toc59178735"/>
      <w:r>
        <w:rPr>
          <w:rFonts w:ascii="Arial Black" w:hAnsi="Arial Black"/>
          <w:b/>
          <w:bCs/>
          <w:sz w:val="36"/>
          <w:szCs w:val="36"/>
        </w:rPr>
        <w:br w:type="page"/>
      </w:r>
    </w:p>
    <w:p w14:paraId="01FCAEE6" w14:textId="1C23EFF3" w:rsidR="000F752F" w:rsidRPr="00F11B21" w:rsidRDefault="007D32E0" w:rsidP="00ED7FC9">
      <w:pPr>
        <w:spacing w:after="0" w:line="360" w:lineRule="auto"/>
        <w:jc w:val="center"/>
        <w:rPr>
          <w:rFonts w:ascii="Arial Black" w:hAnsi="Arial Black"/>
          <w:b/>
          <w:bCs/>
          <w:sz w:val="36"/>
          <w:szCs w:val="36"/>
        </w:rPr>
      </w:pPr>
      <w:r w:rsidRPr="00F11B21">
        <w:rPr>
          <w:rFonts w:ascii="Arial Black" w:hAnsi="Arial Black"/>
          <w:b/>
          <w:bCs/>
          <w:sz w:val="36"/>
          <w:szCs w:val="36"/>
        </w:rPr>
        <w:lastRenderedPageBreak/>
        <w:t>I</w:t>
      </w:r>
      <w:bookmarkEnd w:id="0"/>
      <w:r w:rsidRPr="00F11B21">
        <w:rPr>
          <w:rFonts w:ascii="Arial Black" w:hAnsi="Arial Black"/>
          <w:b/>
          <w:bCs/>
          <w:sz w:val="36"/>
          <w:szCs w:val="36"/>
        </w:rPr>
        <w:t>ntroducción</w:t>
      </w:r>
      <w:bookmarkEnd w:id="1"/>
    </w:p>
    <w:p w14:paraId="3186A5DB" w14:textId="6AF253D5" w:rsidR="007A4C6F" w:rsidRPr="007A4C6F" w:rsidRDefault="007A4C6F" w:rsidP="00DB2A3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Un </w:t>
      </w:r>
      <w:r w:rsidR="00FB5BC4">
        <w:rPr>
          <w:rFonts w:eastAsia="Times New Roman"/>
          <w:lang w:eastAsia="es-ES"/>
        </w:rPr>
        <w:t xml:space="preserve">Asistente virtual </w:t>
      </w:r>
      <w:r w:rsidR="00FB5BC4">
        <w:rPr>
          <w:color w:val="000000"/>
        </w:rPr>
        <w:t>(AV)</w:t>
      </w:r>
      <w:r w:rsidR="00FB5BC4" w:rsidRPr="004202C8">
        <w:rPr>
          <w:rStyle w:val="Destacado"/>
          <w:i w:val="0"/>
          <w:color w:val="000000"/>
        </w:rPr>
        <w:t xml:space="preserve"> </w:t>
      </w:r>
      <w:r w:rsidRPr="007A4C6F">
        <w:rPr>
          <w:rFonts w:eastAsia="Times New Roman"/>
          <w:lang w:eastAsia="es-ES"/>
        </w:rPr>
        <w:t xml:space="preserve">es un programa </w:t>
      </w:r>
      <w:r w:rsidR="00C11323">
        <w:rPr>
          <w:rFonts w:eastAsia="Times New Roman"/>
          <w:lang w:eastAsia="es-ES"/>
        </w:rPr>
        <w:t>informático</w:t>
      </w:r>
      <w:r w:rsidRPr="007A4C6F">
        <w:rPr>
          <w:rFonts w:eastAsia="Times New Roman"/>
          <w:lang w:eastAsia="es-ES"/>
        </w:rPr>
        <w:t xml:space="preserve"> que permite a los seres humanos interactuar con la tecnología utilizando una variedad de métodos de entrada (voz, texto, gestos, tacto, etc.) y que suele estar disponible las 24 horas, los 7 días a la semana y los 365 días del año</w:t>
      </w:r>
      <w:r w:rsidR="001A3240">
        <w:rPr>
          <w:rFonts w:eastAsia="Times New Roman"/>
          <w:lang w:eastAsia="es-ES"/>
        </w:rPr>
        <w:t>. [1]</w:t>
      </w:r>
      <w:r w:rsidR="00B26C62">
        <w:rPr>
          <w:rFonts w:eastAsia="Times New Roman"/>
          <w:lang w:eastAsia="es-ES"/>
        </w:rPr>
        <w:t xml:space="preserve"> </w:t>
      </w:r>
    </w:p>
    <w:p w14:paraId="255640FB" w14:textId="6F1B3412" w:rsidR="007A4C6F" w:rsidRPr="007A4C6F" w:rsidRDefault="007A4C6F" w:rsidP="00DB2A3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Durante muchos años, los </w:t>
      </w:r>
      <w:r w:rsidR="00D05405">
        <w:rPr>
          <w:rFonts w:eastAsia="Times New Roman"/>
          <w:lang w:eastAsia="es-ES"/>
        </w:rPr>
        <w:t>asistentes virtuales</w:t>
      </w:r>
      <w:r w:rsidRPr="007A4C6F">
        <w:rPr>
          <w:rFonts w:eastAsia="Times New Roman"/>
          <w:lang w:eastAsia="es-ES"/>
        </w:rPr>
        <w:t xml:space="preserve"> se utilizaron sólo en entornos de servicio al cliente, pero ahora se han añadido otros casos de uso</w:t>
      </w:r>
      <w:r w:rsidR="00A50423">
        <w:rPr>
          <w:rFonts w:eastAsia="Times New Roman"/>
          <w:lang w:eastAsia="es-ES"/>
        </w:rPr>
        <w:t xml:space="preserve"> principalmente</w:t>
      </w:r>
      <w:r w:rsidRPr="007A4C6F">
        <w:rPr>
          <w:rFonts w:eastAsia="Times New Roman"/>
          <w:lang w:eastAsia="es-ES"/>
        </w:rPr>
        <w:t xml:space="preserve"> dentro de las empresas para mejorar la experiencia del cliente y la eficiencia empresarial.</w:t>
      </w:r>
      <w:r>
        <w:rPr>
          <w:rFonts w:eastAsia="Times New Roman"/>
          <w:lang w:eastAsia="es-ES"/>
        </w:rPr>
        <w:t xml:space="preserve"> </w:t>
      </w:r>
      <w:r w:rsidRPr="007A4C6F">
        <w:rPr>
          <w:rFonts w:eastAsia="Times New Roman"/>
          <w:lang w:eastAsia="es-ES"/>
        </w:rPr>
        <w:t xml:space="preserve">Los </w:t>
      </w:r>
      <w:r w:rsidR="007F3969">
        <w:rPr>
          <w:rFonts w:eastAsia="Times New Roman"/>
          <w:lang w:eastAsia="es-ES"/>
        </w:rPr>
        <w:t>asistentes virtuales</w:t>
      </w:r>
      <w:r w:rsidRPr="007A4C6F">
        <w:rPr>
          <w:rFonts w:eastAsia="Times New Roman"/>
          <w:lang w:eastAsia="es-ES"/>
        </w:rPr>
        <w:t xml:space="preserve"> son cada vez más populares y se conocen por una variedad de nombres diferentes: </w:t>
      </w:r>
      <w:r w:rsidR="006560C9">
        <w:rPr>
          <w:rFonts w:eastAsia="Times New Roman"/>
          <w:i/>
          <w:lang w:eastAsia="es-ES"/>
        </w:rPr>
        <w:t xml:space="preserve">robot </w:t>
      </w:r>
      <w:r w:rsidRPr="007A4C6F">
        <w:rPr>
          <w:rFonts w:eastAsia="Times New Roman"/>
          <w:i/>
          <w:lang w:eastAsia="es-ES"/>
        </w:rPr>
        <w:t>conversacional de</w:t>
      </w:r>
      <w:r w:rsidR="009C38FB">
        <w:rPr>
          <w:rFonts w:eastAsia="Times New Roman"/>
          <w:i/>
          <w:lang w:eastAsia="es-ES"/>
        </w:rPr>
        <w:t xml:space="preserve"> inteligencia artificial</w:t>
      </w:r>
      <w:r w:rsidRPr="007A4C6F">
        <w:rPr>
          <w:rFonts w:eastAsia="Times New Roman"/>
          <w:i/>
          <w:lang w:eastAsia="es-ES"/>
        </w:rPr>
        <w:t xml:space="preserve">, asistente virtual inteligente, </w:t>
      </w:r>
      <w:r w:rsidR="00E22ED8">
        <w:rPr>
          <w:rFonts w:eastAsia="Times New Roman"/>
          <w:i/>
          <w:lang w:eastAsia="es-ES"/>
        </w:rPr>
        <w:t>asistente digital</w:t>
      </w:r>
      <w:r w:rsidRPr="007A4C6F">
        <w:rPr>
          <w:rFonts w:eastAsia="Times New Roman"/>
          <w:lang w:eastAsia="es-ES"/>
        </w:rPr>
        <w:t>, entre otros.</w:t>
      </w:r>
      <w:r w:rsidR="00B26C62">
        <w:rPr>
          <w:rFonts w:eastAsia="Times New Roman"/>
          <w:lang w:eastAsia="es-ES"/>
        </w:rPr>
        <w:t xml:space="preserve"> </w:t>
      </w:r>
      <w:r w:rsidR="00B26C62">
        <w:rPr>
          <w:color w:val="000000"/>
        </w:rPr>
        <w:t>[</w:t>
      </w:r>
      <w:r w:rsidR="001A3240">
        <w:rPr>
          <w:color w:val="000000"/>
        </w:rPr>
        <w:t>1</w:t>
      </w:r>
      <w:r w:rsidR="00B26C62" w:rsidRPr="004202C8">
        <w:rPr>
          <w:color w:val="000000"/>
        </w:rPr>
        <w:t>]</w:t>
      </w:r>
    </w:p>
    <w:p w14:paraId="40006C56" w14:textId="6E2B2E9B" w:rsidR="00B839AF" w:rsidRDefault="003B7FDB" w:rsidP="00DB2A3C">
      <w:pPr>
        <w:shd w:val="clear" w:color="auto" w:fill="FFFFFF"/>
        <w:suppressAutoHyphens w:val="0"/>
        <w:spacing w:after="300" w:line="276" w:lineRule="auto"/>
        <w:jc w:val="both"/>
        <w:rPr>
          <w:rFonts w:eastAsia="Times New Roman"/>
          <w:lang w:eastAsia="es-ES"/>
        </w:rPr>
      </w:pPr>
      <w:r>
        <w:rPr>
          <w:rFonts w:eastAsia="Times New Roman"/>
          <w:lang w:eastAsia="es-ES"/>
        </w:rPr>
        <w:t>A</w:t>
      </w:r>
      <w:r w:rsidR="007A4C6F" w:rsidRPr="007A4C6F">
        <w:rPr>
          <w:rFonts w:eastAsia="Times New Roman"/>
          <w:lang w:eastAsia="es-ES"/>
        </w:rPr>
        <w:t xml:space="preserve">sí como los </w:t>
      </w:r>
      <w:r w:rsidR="00E27DBB">
        <w:rPr>
          <w:rFonts w:eastAsia="Times New Roman"/>
          <w:lang w:eastAsia="es-ES"/>
        </w:rPr>
        <w:t>robot</w:t>
      </w:r>
      <w:r w:rsidR="001A3240">
        <w:rPr>
          <w:rFonts w:eastAsia="Times New Roman"/>
          <w:lang w:eastAsia="es-ES"/>
        </w:rPr>
        <w:t>s</w:t>
      </w:r>
      <w:r w:rsidR="00E27DBB">
        <w:rPr>
          <w:rFonts w:eastAsia="Times New Roman"/>
          <w:lang w:eastAsia="es-ES"/>
        </w:rPr>
        <w:t xml:space="preserve"> conversacional</w:t>
      </w:r>
      <w:r w:rsidR="001A3240">
        <w:rPr>
          <w:rFonts w:eastAsia="Times New Roman"/>
          <w:lang w:eastAsia="es-ES"/>
        </w:rPr>
        <w:t>e</w:t>
      </w:r>
      <w:r w:rsidR="007A4C6F" w:rsidRPr="007A4C6F">
        <w:rPr>
          <w:rFonts w:eastAsia="Times New Roman"/>
          <w:lang w:eastAsia="es-ES"/>
        </w:rPr>
        <w:t>s se conocen por una variedad de nombres diferentes, también suelen tener diferentes grados de inteligencia.</w:t>
      </w:r>
      <w:r w:rsidR="004E4B00">
        <w:rPr>
          <w:rFonts w:eastAsia="Times New Roman"/>
          <w:lang w:eastAsia="es-ES"/>
        </w:rPr>
        <w:t xml:space="preserve"> </w:t>
      </w:r>
      <w:r w:rsidR="007A4C6F" w:rsidRPr="007A4C6F">
        <w:rPr>
          <w:rFonts w:eastAsia="Times New Roman"/>
          <w:lang w:eastAsia="es-ES"/>
        </w:rPr>
        <w:t xml:space="preserve">Un </w:t>
      </w:r>
      <w:r w:rsidR="001A3240">
        <w:rPr>
          <w:rFonts w:eastAsia="Times New Roman"/>
          <w:lang w:eastAsia="es-ES"/>
        </w:rPr>
        <w:t>agente</w:t>
      </w:r>
      <w:r w:rsidR="00E27DBB">
        <w:rPr>
          <w:rFonts w:eastAsia="Times New Roman"/>
          <w:lang w:eastAsia="es-ES"/>
        </w:rPr>
        <w:t xml:space="preserve"> conversacional</w:t>
      </w:r>
      <w:r w:rsidR="007A4C6F" w:rsidRPr="007A4C6F">
        <w:rPr>
          <w:rFonts w:eastAsia="Times New Roman"/>
          <w:lang w:eastAsia="es-ES"/>
        </w:rPr>
        <w:t xml:space="preserve"> básico es apenas un poco más avanzado que una solución de </w:t>
      </w:r>
      <w:r w:rsidR="00CE5B14">
        <w:rPr>
          <w:rFonts w:eastAsia="Times New Roman"/>
          <w:lang w:eastAsia="es-ES"/>
        </w:rPr>
        <w:t>interfaz gráfica interactiva (front-end)</w:t>
      </w:r>
      <w:r w:rsidR="00A75769">
        <w:rPr>
          <w:rFonts w:eastAsia="Times New Roman"/>
          <w:lang w:eastAsia="es-ES"/>
        </w:rPr>
        <w:t xml:space="preserve"> </w:t>
      </w:r>
      <w:r w:rsidR="007A4C6F" w:rsidRPr="007A4C6F">
        <w:rPr>
          <w:rFonts w:eastAsia="Times New Roman"/>
          <w:lang w:eastAsia="es-ES"/>
        </w:rPr>
        <w:t>para responder a preguntas frecuentes (FAQs).</w:t>
      </w:r>
    </w:p>
    <w:p w14:paraId="1B590029" w14:textId="58859554" w:rsidR="004C5427" w:rsidRPr="006A3DCE" w:rsidRDefault="007A4C6F" w:rsidP="00DB2A3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Luego están los </w:t>
      </w:r>
      <w:r w:rsidR="003238D3">
        <w:rPr>
          <w:rFonts w:eastAsia="Times New Roman"/>
          <w:lang w:eastAsia="es-ES"/>
        </w:rPr>
        <w:t>agentes</w:t>
      </w:r>
      <w:r w:rsidR="00E27DBB">
        <w:rPr>
          <w:rFonts w:eastAsia="Times New Roman"/>
          <w:lang w:eastAsia="es-ES"/>
        </w:rPr>
        <w:t xml:space="preserve"> conversacional</w:t>
      </w:r>
      <w:r w:rsidR="003238D3">
        <w:rPr>
          <w:rFonts w:eastAsia="Times New Roman"/>
          <w:lang w:eastAsia="es-ES"/>
        </w:rPr>
        <w:t>e</w:t>
      </w:r>
      <w:r w:rsidRPr="007A4C6F">
        <w:rPr>
          <w:rFonts w:eastAsia="Times New Roman"/>
          <w:lang w:eastAsia="es-ES"/>
        </w:rPr>
        <w:t xml:space="preserve">s construidos en algunos de los </w:t>
      </w:r>
      <w:r w:rsidR="00E27DBB">
        <w:rPr>
          <w:rFonts w:eastAsia="Times New Roman"/>
          <w:lang w:eastAsia="es-ES"/>
        </w:rPr>
        <w:t>marcos</w:t>
      </w:r>
      <w:r w:rsidRPr="007A4C6F">
        <w:rPr>
          <w:rFonts w:eastAsia="Times New Roman"/>
          <w:lang w:eastAsia="es-ES"/>
        </w:rPr>
        <w:t xml:space="preserve"> </w:t>
      </w:r>
      <w:r w:rsidR="003238D3">
        <w:rPr>
          <w:rFonts w:eastAsia="Times New Roman"/>
          <w:lang w:eastAsia="es-ES"/>
        </w:rPr>
        <w:t>para desarrollar asistentes virtuales</w:t>
      </w:r>
      <w:r w:rsidRPr="007A4C6F">
        <w:rPr>
          <w:rFonts w:eastAsia="Times New Roman"/>
          <w:lang w:eastAsia="es-ES"/>
        </w:rPr>
        <w:t xml:space="preserve"> disponibles en el mercado. Estos pueden ofrecer características más avanzadas como el de recogida de datos u otras capacidades transaccionales simples, como por ejemplo tomar un pedido para una pizza.</w:t>
      </w:r>
      <w:r w:rsidR="0096016C">
        <w:rPr>
          <w:rFonts w:eastAsia="Times New Roman"/>
          <w:lang w:eastAsia="es-ES"/>
        </w:rPr>
        <w:t xml:space="preserve"> </w:t>
      </w:r>
      <w:r w:rsidRPr="007A4C6F">
        <w:rPr>
          <w:rFonts w:eastAsia="Times New Roman"/>
          <w:lang w:eastAsia="es-ES"/>
        </w:rPr>
        <w:t xml:space="preserve">Sin embargo, sólo los </w:t>
      </w:r>
      <w:r w:rsidR="007F3969">
        <w:rPr>
          <w:rFonts w:eastAsia="Times New Roman"/>
          <w:lang w:eastAsia="es-ES"/>
        </w:rPr>
        <w:t>asistentes virtuales</w:t>
      </w:r>
      <w:r w:rsidRPr="007A4C6F">
        <w:rPr>
          <w:rFonts w:eastAsia="Times New Roman"/>
          <w:lang w:eastAsia="es-ES"/>
        </w:rPr>
        <w:t xml:space="preserve"> con </w:t>
      </w:r>
      <w:r w:rsidR="00D81AE7" w:rsidRPr="00D81AE7">
        <w:rPr>
          <w:rFonts w:eastAsia="Times New Roman"/>
          <w:lang w:eastAsia="es-ES"/>
        </w:rPr>
        <w:t>inteligencia artificial</w:t>
      </w:r>
      <w:r w:rsidRPr="00D81AE7">
        <w:rPr>
          <w:rFonts w:eastAsia="Times New Roman"/>
          <w:lang w:eastAsia="es-ES"/>
        </w:rPr>
        <w:t xml:space="preserve"> </w:t>
      </w:r>
      <w:r w:rsidRPr="007A4C6F">
        <w:rPr>
          <w:rFonts w:eastAsia="Times New Roman"/>
          <w:lang w:eastAsia="es-ES"/>
        </w:rPr>
        <w:t>tienen la capacidad de ofrecer una experiencia conversacional sofisticada que la mayoría</w:t>
      </w:r>
      <w:r w:rsidR="00A50423">
        <w:rPr>
          <w:rFonts w:eastAsia="Times New Roman"/>
          <w:lang w:eastAsia="es-ES"/>
        </w:rPr>
        <w:t xml:space="preserve"> desea </w:t>
      </w:r>
      <w:r w:rsidR="009C3B26">
        <w:rPr>
          <w:rFonts w:eastAsia="Times New Roman"/>
          <w:lang w:eastAsia="es-ES"/>
        </w:rPr>
        <w:t>incorporar a su trabajo</w:t>
      </w:r>
      <w:r w:rsidRPr="007A4C6F">
        <w:rPr>
          <w:rFonts w:eastAsia="Times New Roman"/>
          <w:lang w:eastAsia="es-ES"/>
        </w:rPr>
        <w:t>.</w:t>
      </w:r>
      <w:r w:rsidR="0096016C">
        <w:rPr>
          <w:rFonts w:eastAsia="Times New Roman"/>
          <w:lang w:eastAsia="es-ES"/>
        </w:rPr>
        <w:t xml:space="preserve"> </w:t>
      </w:r>
      <w:r w:rsidR="009C6CD8">
        <w:rPr>
          <w:color w:val="000000"/>
        </w:rPr>
        <w:t>[1</w:t>
      </w:r>
      <w:r w:rsidR="0096016C" w:rsidRPr="004202C8">
        <w:rPr>
          <w:color w:val="000000"/>
        </w:rPr>
        <w:t>]</w:t>
      </w:r>
    </w:p>
    <w:p w14:paraId="44B888C1" w14:textId="49511CE3" w:rsidR="001D003E" w:rsidRPr="004202C8" w:rsidRDefault="0068736F" w:rsidP="00DB2A3C">
      <w:pPr>
        <w:pStyle w:val="Textoindependiente"/>
        <w:jc w:val="both"/>
        <w:rPr>
          <w:color w:val="000000"/>
        </w:rPr>
      </w:pPr>
      <w:r>
        <w:rPr>
          <w:color w:val="000000"/>
        </w:rPr>
        <w:t xml:space="preserve">Una </w:t>
      </w:r>
      <w:r w:rsidR="00A971A7">
        <w:rPr>
          <w:color w:val="000000"/>
        </w:rPr>
        <w:t>a</w:t>
      </w:r>
      <w:r w:rsidR="007D32E0" w:rsidRPr="004202C8">
        <w:rPr>
          <w:color w:val="000000"/>
        </w:rPr>
        <w:t xml:space="preserve">tención al cliente pronta, </w:t>
      </w:r>
      <w:r w:rsidR="007B67A9">
        <w:rPr>
          <w:color w:val="000000"/>
        </w:rPr>
        <w:t>particular</w:t>
      </w:r>
      <w:r w:rsidR="007D32E0" w:rsidRPr="004202C8">
        <w:rPr>
          <w:color w:val="000000"/>
        </w:rPr>
        <w:t xml:space="preserve"> y eficaz, servicio de venta, asistencia y acompañamiento puntual, así como ser una valiosa fuente de datos e información que nos pueden da</w:t>
      </w:r>
      <w:r w:rsidR="00AE11CA">
        <w:rPr>
          <w:color w:val="000000"/>
        </w:rPr>
        <w:t>r un panorama vital del negocio</w:t>
      </w:r>
      <w:r w:rsidR="00170D60">
        <w:rPr>
          <w:color w:val="000000"/>
        </w:rPr>
        <w:t xml:space="preserve"> son otras de las </w:t>
      </w:r>
      <w:r w:rsidR="009F61AF">
        <w:rPr>
          <w:color w:val="000000"/>
        </w:rPr>
        <w:t>ventajas</w:t>
      </w:r>
      <w:r w:rsidR="00170D60">
        <w:rPr>
          <w:color w:val="000000"/>
        </w:rPr>
        <w:t xml:space="preserve"> que brinda el uso de los </w:t>
      </w:r>
      <w:r w:rsidR="008D2237">
        <w:rPr>
          <w:color w:val="000000"/>
        </w:rPr>
        <w:t>asistentes virtuales</w:t>
      </w:r>
      <w:r w:rsidR="00AE11CA">
        <w:rPr>
          <w:color w:val="000000"/>
        </w:rPr>
        <w:t>.</w:t>
      </w:r>
      <w:r w:rsidR="00324BB9">
        <w:rPr>
          <w:color w:val="000000"/>
        </w:rPr>
        <w:t xml:space="preserve"> </w:t>
      </w:r>
      <w:r w:rsidR="00E47ACB">
        <w:rPr>
          <w:color w:val="000000"/>
        </w:rPr>
        <w:t>Además, también</w:t>
      </w:r>
      <w:r w:rsidR="007D32E0" w:rsidRPr="004202C8">
        <w:rPr>
          <w:rStyle w:val="Destacado"/>
          <w:i w:val="0"/>
          <w:color w:val="000000"/>
        </w:rPr>
        <w:t xml:space="preserve"> </w:t>
      </w:r>
      <w:r w:rsidR="007D32E0" w:rsidRPr="004202C8">
        <w:rPr>
          <w:color w:val="000000"/>
        </w:rPr>
        <w:t xml:space="preserve">pueden identificar de manera eficiente el comportamiento y las necesidades de los clientes </w:t>
      </w:r>
      <w:r w:rsidR="007D32E0" w:rsidRPr="004202C8">
        <w:rPr>
          <w:color w:val="000000"/>
          <w:lang w:val="es-MX"/>
        </w:rPr>
        <w:t>a partir de un conocimiento previamente dado e incluso llegar a entrenarse a</w:t>
      </w:r>
      <w:r w:rsidR="007D32E0" w:rsidRPr="004202C8">
        <w:rPr>
          <w:color w:val="000000"/>
        </w:rPr>
        <w:t xml:space="preserve"> partir de las conversaciones, pueden recopilar datos importantes para </w:t>
      </w:r>
      <w:r w:rsidR="007D32E0" w:rsidRPr="004202C8">
        <w:rPr>
          <w:color w:val="000000"/>
          <w:lang w:val="es-MX"/>
        </w:rPr>
        <w:t>una mejor experiencia con el usuario.</w:t>
      </w:r>
      <w:r w:rsidR="000D052A">
        <w:rPr>
          <w:color w:val="000000"/>
          <w:lang w:val="es-MX"/>
        </w:rPr>
        <w:t xml:space="preserve"> </w:t>
      </w:r>
      <w:r w:rsidR="007D32E0" w:rsidRPr="004202C8">
        <w:rPr>
          <w:color w:val="000000"/>
        </w:rPr>
        <w:t>Con estos datos, los sistemas cognitivos que utilizan I</w:t>
      </w:r>
      <w:r w:rsidR="00441A3E">
        <w:rPr>
          <w:color w:val="000000"/>
        </w:rPr>
        <w:t xml:space="preserve">nteligencia </w:t>
      </w:r>
      <w:r w:rsidR="007D32E0" w:rsidRPr="004202C8">
        <w:rPr>
          <w:color w:val="000000"/>
        </w:rPr>
        <w:t>A</w:t>
      </w:r>
      <w:r w:rsidR="00441A3E">
        <w:rPr>
          <w:color w:val="000000"/>
        </w:rPr>
        <w:t>rtificial</w:t>
      </w:r>
      <w:r w:rsidR="00110FA8">
        <w:rPr>
          <w:color w:val="000000"/>
        </w:rPr>
        <w:t xml:space="preserve"> (IA)</w:t>
      </w:r>
      <w:r w:rsidR="007D32E0" w:rsidRPr="004202C8">
        <w:rPr>
          <w:color w:val="000000"/>
        </w:rPr>
        <w:t xml:space="preserve"> son capaces de depurar, ordenar, analizar y hacer referencias cruzadas de información, poniéndola disponible para diferentes usos: optimización de sitios web corporativos y redes sociales; redacción de mensajes, personalizados o destinados a un sector específico;</w:t>
      </w:r>
      <w:r w:rsidR="007D32E0" w:rsidRPr="004202C8">
        <w:rPr>
          <w:color w:val="000000"/>
          <w:lang w:val="es-MX"/>
        </w:rPr>
        <w:t xml:space="preserve"> llegando a </w:t>
      </w:r>
      <w:r w:rsidR="007D32E0" w:rsidRPr="004202C8">
        <w:rPr>
          <w:color w:val="000000"/>
        </w:rPr>
        <w:t>mejora</w:t>
      </w:r>
      <w:r w:rsidR="007D32E0" w:rsidRPr="004202C8">
        <w:rPr>
          <w:color w:val="000000"/>
          <w:lang w:val="es-MX"/>
        </w:rPr>
        <w:t>r</w:t>
      </w:r>
      <w:r w:rsidR="007D32E0" w:rsidRPr="004202C8">
        <w:rPr>
          <w:color w:val="000000"/>
        </w:rPr>
        <w:t xml:space="preserve"> el propio </w:t>
      </w:r>
      <w:r w:rsidR="00E27DBB">
        <w:rPr>
          <w:color w:val="000000"/>
        </w:rPr>
        <w:t>robot conversacional</w:t>
      </w:r>
      <w:r w:rsidR="007D32E0" w:rsidRPr="004202C8">
        <w:rPr>
          <w:color w:val="000000"/>
        </w:rPr>
        <w:t>.</w:t>
      </w:r>
      <w:r w:rsidR="00552524" w:rsidRPr="004202C8">
        <w:rPr>
          <w:color w:val="000000"/>
        </w:rPr>
        <w:t xml:space="preserve"> [</w:t>
      </w:r>
      <w:r w:rsidR="002D2B45">
        <w:rPr>
          <w:color w:val="000000"/>
        </w:rPr>
        <w:t>2</w:t>
      </w:r>
      <w:r w:rsidR="00552524" w:rsidRPr="004202C8">
        <w:rPr>
          <w:color w:val="000000"/>
        </w:rPr>
        <w:t>]</w:t>
      </w:r>
    </w:p>
    <w:p w14:paraId="6BD850A2" w14:textId="70B9D495" w:rsidR="008441AE" w:rsidRDefault="008441AE" w:rsidP="00DB2A3C">
      <w:pPr>
        <w:pStyle w:val="Textoindependiente"/>
        <w:jc w:val="both"/>
        <w:rPr>
          <w:color w:val="000000"/>
          <w:lang w:val="es-MX"/>
        </w:rPr>
      </w:pPr>
      <w:r w:rsidRPr="004202C8">
        <w:rPr>
          <w:color w:val="000000"/>
          <w:lang w:val="es-MX"/>
        </w:rPr>
        <w:t>En nuestro país actualmente esta tecnología no es muy explotada, aunque han existido</w:t>
      </w:r>
      <w:r>
        <w:rPr>
          <w:color w:val="000000"/>
          <w:lang w:val="es-MX"/>
        </w:rPr>
        <w:t>,</w:t>
      </w:r>
      <w:r w:rsidRPr="004202C8">
        <w:rPr>
          <w:color w:val="000000"/>
          <w:lang w:val="es-MX"/>
        </w:rPr>
        <w:t xml:space="preserve"> como es el ejemplo de Amanda (Usada para información sobre las elecciones en Cuba) [</w:t>
      </w:r>
      <w:r w:rsidR="00CC753E">
        <w:rPr>
          <w:color w:val="000000"/>
          <w:lang w:val="es-MX"/>
        </w:rPr>
        <w:t>3</w:t>
      </w:r>
      <w:r w:rsidRPr="004202C8">
        <w:rPr>
          <w:color w:val="000000"/>
          <w:lang w:val="es-MX"/>
        </w:rPr>
        <w:t>]</w:t>
      </w:r>
      <w:r>
        <w:rPr>
          <w:color w:val="000000"/>
          <w:lang w:val="es-MX"/>
        </w:rPr>
        <w:t xml:space="preserve">; ELIZ que es un asistente virtual para la plataforma ENZONA la cual brinda información sobre los servicios de la aplicación; La revista Alma Mater tiene un chatbot donde se puede recibir el boletín de </w:t>
      </w:r>
      <w:r>
        <w:rPr>
          <w:color w:val="000000"/>
          <w:lang w:val="es-MX"/>
        </w:rPr>
        <w:lastRenderedPageBreak/>
        <w:t>publicaciones semanales, aclara dudas o medidas sobre la Covid-19 y el estado de las alertas ciclónicas en el país, enviar sugerencias u opiniones</w:t>
      </w:r>
      <w:r w:rsidR="00AE2CE7" w:rsidRPr="00AE2CE7">
        <w:rPr>
          <w:color w:val="000000"/>
        </w:rPr>
        <w:t xml:space="preserve"> </w:t>
      </w:r>
      <w:r w:rsidR="00AE2CE7">
        <w:rPr>
          <w:color w:val="000000"/>
        </w:rPr>
        <w:t>[4]</w:t>
      </w:r>
      <w:r w:rsidRPr="004202C8">
        <w:rPr>
          <w:color w:val="000000"/>
          <w:lang w:val="es-MX"/>
        </w:rPr>
        <w:t>.</w:t>
      </w:r>
      <w:r>
        <w:rPr>
          <w:color w:val="000000"/>
          <w:lang w:val="es-MX"/>
        </w:rPr>
        <w:t xml:space="preserve"> El centro de soporte de la Universidad de Ciencias Informáticas (UCI) posee un bot llamado “C.S. Chatbot” para la atención al cliente, donde </w:t>
      </w:r>
      <w:r w:rsidR="00AB56AD">
        <w:rPr>
          <w:color w:val="000000"/>
          <w:lang w:val="es-MX"/>
        </w:rPr>
        <w:t>da respuestas a</w:t>
      </w:r>
      <w:r>
        <w:rPr>
          <w:color w:val="000000"/>
          <w:lang w:val="es-MX"/>
        </w:rPr>
        <w:t xml:space="preserve"> </w:t>
      </w:r>
      <w:r w:rsidR="00AB56AD">
        <w:rPr>
          <w:color w:val="000000"/>
          <w:lang w:val="es-MX"/>
        </w:rPr>
        <w:t>diferentes</w:t>
      </w:r>
      <w:r>
        <w:rPr>
          <w:color w:val="000000"/>
          <w:lang w:val="es-MX"/>
        </w:rPr>
        <w:t xml:space="preserve"> cuestiones</w:t>
      </w:r>
      <w:r w:rsidR="00AB56AD">
        <w:rPr>
          <w:color w:val="000000"/>
          <w:lang w:val="es-MX"/>
        </w:rPr>
        <w:t xml:space="preserve"> como </w:t>
      </w:r>
      <w:r w:rsidR="00F23831">
        <w:rPr>
          <w:color w:val="000000"/>
          <w:lang w:val="es-MX"/>
        </w:rPr>
        <w:t>por ejemplo</w:t>
      </w:r>
      <w:r w:rsidR="00B63695">
        <w:rPr>
          <w:color w:val="000000"/>
          <w:lang w:val="es-MX"/>
        </w:rPr>
        <w:t xml:space="preserve"> </w:t>
      </w:r>
      <w:r w:rsidR="00AB56AD">
        <w:rPr>
          <w:color w:val="000000"/>
          <w:lang w:val="es-MX"/>
        </w:rPr>
        <w:t>l</w:t>
      </w:r>
      <w:r w:rsidR="00B63695">
        <w:rPr>
          <w:color w:val="000000"/>
          <w:lang w:val="es-MX"/>
        </w:rPr>
        <w:t>a</w:t>
      </w:r>
      <w:r w:rsidR="00AB56AD">
        <w:rPr>
          <w:color w:val="000000"/>
          <w:lang w:val="es-MX"/>
        </w:rPr>
        <w:t>s</w:t>
      </w:r>
      <w:r>
        <w:rPr>
          <w:color w:val="000000"/>
          <w:lang w:val="es-MX"/>
        </w:rPr>
        <w:t xml:space="preserve"> incidencias reportadas por los usuarios</w:t>
      </w:r>
      <w:r w:rsidR="008A7CA3">
        <w:rPr>
          <w:color w:val="000000"/>
          <w:lang w:val="es-MX"/>
        </w:rPr>
        <w:t xml:space="preserve"> </w:t>
      </w:r>
      <w:r w:rsidR="00121E95">
        <w:rPr>
          <w:color w:val="000000"/>
          <w:lang w:val="es-MX"/>
        </w:rPr>
        <w:t>[5]</w:t>
      </w:r>
      <w:r>
        <w:rPr>
          <w:color w:val="000000"/>
          <w:lang w:val="es-MX"/>
        </w:rPr>
        <w:t>.</w:t>
      </w:r>
    </w:p>
    <w:p w14:paraId="649A57A7" w14:textId="463C1539" w:rsidR="008441AE" w:rsidRDefault="008441AE" w:rsidP="00DB2A3C">
      <w:pPr>
        <w:pStyle w:val="Textoindependiente"/>
        <w:jc w:val="both"/>
        <w:rPr>
          <w:color w:val="000000"/>
          <w:lang w:val="es-MX"/>
        </w:rPr>
      </w:pPr>
      <w:r w:rsidRPr="004202C8">
        <w:rPr>
          <w:color w:val="000000"/>
          <w:lang w:val="es-MX"/>
        </w:rPr>
        <w:t>Las personas necesitan satisfacer dudas sobre cualquier tema constantemente y las entidades han buscado formas para ello con el uso de personal especializado que debe estar disponibles las 24</w:t>
      </w:r>
      <w:r>
        <w:rPr>
          <w:color w:val="000000"/>
          <w:lang w:val="es-MX"/>
        </w:rPr>
        <w:t xml:space="preserve"> </w:t>
      </w:r>
      <w:r w:rsidRPr="004202C8">
        <w:rPr>
          <w:color w:val="000000"/>
          <w:lang w:val="es-MX"/>
        </w:rPr>
        <w:t>h</w:t>
      </w:r>
      <w:r>
        <w:rPr>
          <w:color w:val="000000"/>
          <w:lang w:val="es-MX"/>
        </w:rPr>
        <w:t>oras</w:t>
      </w:r>
      <w:r w:rsidRPr="004202C8">
        <w:rPr>
          <w:color w:val="000000"/>
          <w:lang w:val="es-MX"/>
        </w:rPr>
        <w:t>. Muchas veces este personal no puede atenderlos por hora</w:t>
      </w:r>
      <w:r>
        <w:rPr>
          <w:color w:val="000000"/>
          <w:lang w:val="es-MX"/>
        </w:rPr>
        <w:t xml:space="preserve">rio o problemas con el servicio el cual </w:t>
      </w:r>
      <w:r w:rsidRPr="004202C8">
        <w:rPr>
          <w:color w:val="000000"/>
          <w:lang w:val="es-MX"/>
        </w:rPr>
        <w:t xml:space="preserve">genera altos costos. Las personas muchas veces tienen que moverse grandes distancias para acceder a la información que necesitan. </w:t>
      </w:r>
    </w:p>
    <w:p w14:paraId="70F06BDC" w14:textId="20C708F2" w:rsidR="008441AE" w:rsidRDefault="008441AE" w:rsidP="00DB2A3C">
      <w:pPr>
        <w:pStyle w:val="Textoindependiente"/>
        <w:jc w:val="both"/>
        <w:rPr>
          <w:color w:val="000000"/>
          <w:lang w:val="es-MX"/>
        </w:rPr>
      </w:pPr>
      <w:r w:rsidRPr="004202C8">
        <w:rPr>
          <w:color w:val="000000"/>
          <w:lang w:val="es-MX"/>
        </w:rPr>
        <w:t xml:space="preserve">Los </w:t>
      </w:r>
      <w:r>
        <w:rPr>
          <w:color w:val="000000"/>
          <w:lang w:val="es-MX"/>
        </w:rPr>
        <w:t>robots conversacionale</w:t>
      </w:r>
      <w:r w:rsidRPr="004202C8">
        <w:rPr>
          <w:color w:val="000000"/>
          <w:lang w:val="es-MX"/>
        </w:rPr>
        <w:t>s pueden resolver las necesidades antes expuestas,</w:t>
      </w:r>
      <w:r>
        <w:rPr>
          <w:color w:val="000000"/>
          <w:lang w:val="es-MX"/>
        </w:rPr>
        <w:t xml:space="preserve"> dar las ventajas que se han mencionado mejorando así las formas de trabajo con el cliente;</w:t>
      </w:r>
      <w:r w:rsidRPr="004202C8">
        <w:rPr>
          <w:color w:val="000000"/>
          <w:lang w:val="es-MX"/>
        </w:rPr>
        <w:t xml:space="preserve"> pero necesitan el conocimiento necesario para ello.</w:t>
      </w:r>
    </w:p>
    <w:p w14:paraId="0EAEFA24" w14:textId="5FDC715B" w:rsidR="00E909C1" w:rsidRPr="00E909C1" w:rsidRDefault="00E909C1" w:rsidP="00E909C1">
      <w:pPr>
        <w:pStyle w:val="Textocomentario"/>
        <w:spacing w:line="276" w:lineRule="auto"/>
        <w:jc w:val="both"/>
        <w:rPr>
          <w:sz w:val="24"/>
          <w:szCs w:val="24"/>
        </w:rPr>
      </w:pPr>
      <w:r w:rsidRPr="001B04F6">
        <w:rPr>
          <w:sz w:val="24"/>
          <w:szCs w:val="24"/>
        </w:rPr>
        <w:t xml:space="preserve">Un asistente virtual requiere de una base de conocimientos para poder generar las posibles respuestas a los clientes. Esta base de conocimiento puede crearse a partir del conocimiento de especialistas, que crean o reúnen el posible conocimiento que pueda servir para dar respuestas a las posibles preguntas o conversaciones de los usuarios. Otra opción es la indexación de grandes volúmenes de información que permita la inferencia de conocimiento a partir de minar la información almacenada en grandes fuentes de datos, como los que tienen empresas transnacionales como Amazon, Google y otras. Esta opción resulta muy costosa para países en desarrollo o empresas pequeñas o gobiernos locales. </w:t>
      </w:r>
    </w:p>
    <w:p w14:paraId="4B433B1E" w14:textId="4170941C" w:rsidR="00895E26" w:rsidRPr="00DB2A3C" w:rsidRDefault="006A09AD" w:rsidP="00DB2A3C">
      <w:pPr>
        <w:spacing w:after="0" w:line="360" w:lineRule="auto"/>
        <w:jc w:val="both"/>
        <w:rPr>
          <w:b/>
        </w:rPr>
      </w:pPr>
      <w:r w:rsidRPr="00345BFE">
        <w:rPr>
          <w:b/>
        </w:rPr>
        <w:t>Problema de la investigación:</w:t>
      </w:r>
    </w:p>
    <w:p w14:paraId="7108EAC1" w14:textId="7F1EAF18" w:rsidR="00516A80" w:rsidRPr="00994D46" w:rsidRDefault="001B04F6" w:rsidP="00127780">
      <w:pPr>
        <w:pStyle w:val="Textocomentario"/>
        <w:jc w:val="both"/>
        <w:rPr>
          <w:sz w:val="24"/>
          <w:szCs w:val="24"/>
        </w:rPr>
      </w:pPr>
      <w:r w:rsidRPr="001B04F6">
        <w:rPr>
          <w:sz w:val="24"/>
          <w:szCs w:val="24"/>
        </w:rPr>
        <w:t xml:space="preserve">La creación del conocimiento para </w:t>
      </w:r>
      <w:r w:rsidR="00CC7FEF">
        <w:rPr>
          <w:sz w:val="24"/>
          <w:szCs w:val="24"/>
        </w:rPr>
        <w:t>poder contar con una</w:t>
      </w:r>
      <w:r w:rsidRPr="001B04F6">
        <w:rPr>
          <w:sz w:val="24"/>
          <w:szCs w:val="24"/>
        </w:rPr>
        <w:t xml:space="preserve"> Base de Conocimiento que sirva a los asistentes virtuales es un reto que puede resultar</w:t>
      </w:r>
      <w:r w:rsidR="00994D46">
        <w:rPr>
          <w:sz w:val="24"/>
          <w:szCs w:val="24"/>
        </w:rPr>
        <w:t xml:space="preserve"> en</w:t>
      </w:r>
      <w:r w:rsidRPr="001B04F6">
        <w:rPr>
          <w:sz w:val="24"/>
          <w:szCs w:val="24"/>
        </w:rPr>
        <w:t xml:space="preserve"> costos en tiempo y </w:t>
      </w:r>
      <w:r w:rsidR="00994D46" w:rsidRPr="001B04F6">
        <w:rPr>
          <w:sz w:val="24"/>
          <w:szCs w:val="24"/>
        </w:rPr>
        <w:t>recursos</w:t>
      </w:r>
      <w:r w:rsidRPr="001B04F6">
        <w:rPr>
          <w:sz w:val="24"/>
          <w:szCs w:val="24"/>
        </w:rPr>
        <w:t>. El objetivo de esta investigación es</w:t>
      </w:r>
      <w:r w:rsidR="00994D46" w:rsidRPr="00994D46">
        <w:rPr>
          <w:sz w:val="24"/>
          <w:szCs w:val="24"/>
          <w:lang w:val="es-MX"/>
        </w:rPr>
        <w:t>, además de facilitar el desarrollo de asistentes virtuales</w:t>
      </w:r>
      <w:r w:rsidR="00D44D3A">
        <w:rPr>
          <w:sz w:val="24"/>
          <w:szCs w:val="24"/>
          <w:lang w:val="es-MX"/>
        </w:rPr>
        <w:t xml:space="preserve"> de tal manera que resulte en</w:t>
      </w:r>
      <w:r w:rsidR="00447C7E">
        <w:rPr>
          <w:sz w:val="24"/>
          <w:szCs w:val="24"/>
          <w:lang w:val="es-MX"/>
        </w:rPr>
        <w:t xml:space="preserve"> minimizar costos, recursos y trabajo manual, es</w:t>
      </w:r>
      <w:r w:rsidR="00994D46" w:rsidRPr="00994D46">
        <w:rPr>
          <w:sz w:val="24"/>
          <w:szCs w:val="24"/>
          <w:lang w:val="es-MX"/>
        </w:rPr>
        <w:t xml:space="preserve"> potenciar el uso de los mismos mejorando sus capacidades de respuesta.</w:t>
      </w:r>
    </w:p>
    <w:p w14:paraId="2FC3DBBF" w14:textId="76874489" w:rsidR="001814FE" w:rsidRPr="005D4A54" w:rsidRDefault="00D62942" w:rsidP="00DB2A3C">
      <w:pPr>
        <w:spacing w:line="276" w:lineRule="auto"/>
        <w:jc w:val="both"/>
        <w:rPr>
          <w:lang w:val="es-US"/>
        </w:rPr>
      </w:pPr>
      <w:r w:rsidRPr="00D62942">
        <w:rPr>
          <w:rFonts w:eastAsia="Times New Roman"/>
          <w:b/>
          <w:color w:val="000000"/>
          <w:lang w:eastAsia="es-ES"/>
        </w:rPr>
        <w:t>Objeto de Estudio</w:t>
      </w:r>
      <w:r>
        <w:rPr>
          <w:rFonts w:eastAsia="Times New Roman"/>
          <w:b/>
          <w:color w:val="000000"/>
          <w:lang w:eastAsia="es-ES"/>
        </w:rPr>
        <w:t xml:space="preserve">: </w:t>
      </w:r>
      <w:r w:rsidR="005D4A54" w:rsidRPr="005D4A54">
        <w:t>La gestión automatizada de</w:t>
      </w:r>
      <w:r w:rsidR="00223E59">
        <w:t>l</w:t>
      </w:r>
      <w:r w:rsidR="005D4A54" w:rsidRPr="005D4A54">
        <w:t xml:space="preserve"> conocimiento</w:t>
      </w:r>
      <w:r w:rsidR="00EC5A4A">
        <w:t xml:space="preserve"> y el procesamiento del lenguaje natural.</w:t>
      </w:r>
    </w:p>
    <w:p w14:paraId="290B88DD" w14:textId="00ED1015" w:rsidR="00FD2056" w:rsidRPr="001D003E" w:rsidRDefault="00FD2056" w:rsidP="00DB2A3C">
      <w:pPr>
        <w:spacing w:line="276" w:lineRule="auto"/>
        <w:jc w:val="both"/>
        <w:rPr>
          <w:color w:val="000000"/>
        </w:rPr>
      </w:pPr>
      <w:r w:rsidRPr="00FD2056">
        <w:rPr>
          <w:rFonts w:eastAsia="Times New Roman"/>
          <w:b/>
          <w:color w:val="000000"/>
          <w:lang w:eastAsia="es-ES"/>
        </w:rPr>
        <w:t>Campo de Estudio</w:t>
      </w:r>
      <w:r>
        <w:rPr>
          <w:rFonts w:eastAsia="Times New Roman"/>
          <w:b/>
          <w:color w:val="000000"/>
          <w:lang w:eastAsia="es-ES"/>
        </w:rPr>
        <w:t xml:space="preserve">: </w:t>
      </w:r>
      <w:r w:rsidR="00A03127">
        <w:rPr>
          <w:rFonts w:eastAsia="Times New Roman"/>
          <w:color w:val="000000"/>
        </w:rPr>
        <w:t>Los Asistentes Virtuales.</w:t>
      </w:r>
    </w:p>
    <w:p w14:paraId="6E868074" w14:textId="365AFBB5" w:rsidR="00C91D12" w:rsidRPr="001D003E" w:rsidRDefault="00C91D12" w:rsidP="002C63E9">
      <w:pPr>
        <w:spacing w:line="276" w:lineRule="auto"/>
        <w:jc w:val="both"/>
        <w:rPr>
          <w:color w:val="000000"/>
        </w:rPr>
      </w:pPr>
      <w:r w:rsidRPr="00345BFE">
        <w:rPr>
          <w:b/>
        </w:rPr>
        <w:t>Objetivo General</w:t>
      </w:r>
      <w:r w:rsidRPr="00D62942">
        <w:rPr>
          <w:b/>
        </w:rPr>
        <w:t>:</w:t>
      </w:r>
      <w:r w:rsidRPr="00345BFE">
        <w:rPr>
          <w:b/>
        </w:rPr>
        <w:t xml:space="preserve"> </w:t>
      </w:r>
      <w:r w:rsidR="0077128D" w:rsidRPr="0077128D">
        <w:rPr>
          <w:rFonts w:eastAsia="Times New Roman"/>
          <w:color w:val="000000"/>
        </w:rPr>
        <w:t>Desarrollar una aplicación informática que permita la gestión o construcción de conocimiento</w:t>
      </w:r>
      <w:r w:rsidR="00D41005">
        <w:rPr>
          <w:rFonts w:eastAsia="Times New Roman"/>
          <w:color w:val="000000"/>
        </w:rPr>
        <w:t xml:space="preserve"> de manera</w:t>
      </w:r>
      <w:r w:rsidR="0077128D" w:rsidRPr="0077128D">
        <w:rPr>
          <w:rFonts w:eastAsia="Times New Roman"/>
          <w:color w:val="000000"/>
        </w:rPr>
        <w:t xml:space="preserve"> automátic</w:t>
      </w:r>
      <w:r w:rsidR="00D41005">
        <w:rPr>
          <w:rFonts w:eastAsia="Times New Roman"/>
          <w:color w:val="000000"/>
        </w:rPr>
        <w:t>a</w:t>
      </w:r>
      <w:r w:rsidR="0077128D" w:rsidRPr="0077128D">
        <w:rPr>
          <w:rFonts w:eastAsia="Times New Roman"/>
          <w:color w:val="000000"/>
        </w:rPr>
        <w:t xml:space="preserve"> para Asistentes Virtuales, </w:t>
      </w:r>
      <w:r w:rsidR="00EB221D">
        <w:rPr>
          <w:rFonts w:eastAsia="Times New Roman"/>
          <w:color w:val="000000"/>
        </w:rPr>
        <w:t>para que</w:t>
      </w:r>
      <w:r w:rsidR="0077128D" w:rsidRPr="0077128D">
        <w:rPr>
          <w:rFonts w:eastAsia="Times New Roman"/>
          <w:color w:val="000000"/>
        </w:rPr>
        <w:t xml:space="preserve"> estos puedan ser más eficientes al responder cualquier duda o inquietud de los usuarios.</w:t>
      </w:r>
    </w:p>
    <w:p w14:paraId="2A068AB6" w14:textId="4E1AA336" w:rsidR="00150E3E" w:rsidRPr="00345BFE" w:rsidRDefault="00150E3E" w:rsidP="00A35300">
      <w:pPr>
        <w:spacing w:after="0" w:line="240" w:lineRule="auto"/>
        <w:rPr>
          <w:b/>
        </w:rPr>
      </w:pPr>
      <w:r w:rsidRPr="00345BFE">
        <w:rPr>
          <w:b/>
        </w:rPr>
        <w:t>Objetivo Específicos</w:t>
      </w:r>
    </w:p>
    <w:p w14:paraId="58043092" w14:textId="77777777" w:rsidR="00150E3E" w:rsidRDefault="00150E3E" w:rsidP="00DB2A3C">
      <w:pPr>
        <w:pStyle w:val="Prrafodelista"/>
        <w:numPr>
          <w:ilvl w:val="0"/>
          <w:numId w:val="1"/>
        </w:numPr>
        <w:suppressAutoHyphens w:val="0"/>
        <w:jc w:val="both"/>
      </w:pPr>
      <w:r>
        <w:t>Estudio del estado del arte de las herramientas para la creación de asistentes virtuales.</w:t>
      </w:r>
    </w:p>
    <w:p w14:paraId="33C843AE" w14:textId="529BF621" w:rsidR="00150E3E" w:rsidRDefault="00150E3E" w:rsidP="00DB2A3C">
      <w:pPr>
        <w:pStyle w:val="Prrafodelista"/>
        <w:numPr>
          <w:ilvl w:val="0"/>
          <w:numId w:val="1"/>
        </w:numPr>
        <w:suppressAutoHyphens w:val="0"/>
        <w:jc w:val="both"/>
      </w:pPr>
      <w:r w:rsidRPr="00345BFE">
        <w:lastRenderedPageBreak/>
        <w:t>Diseñar un prototipo de herramienta para la creación de conocimiento de un asistente virtual.</w:t>
      </w:r>
    </w:p>
    <w:p w14:paraId="443E2F99" w14:textId="5E98A36A" w:rsidR="003563AA" w:rsidRDefault="003563AA" w:rsidP="00DB2A3C">
      <w:pPr>
        <w:pStyle w:val="Prrafodelista"/>
        <w:numPr>
          <w:ilvl w:val="0"/>
          <w:numId w:val="1"/>
        </w:numPr>
        <w:suppressAutoHyphens w:val="0"/>
        <w:jc w:val="both"/>
      </w:pPr>
      <w:r>
        <w:t>Implementar el prototipo de herramienta diseñado.</w:t>
      </w:r>
    </w:p>
    <w:p w14:paraId="39EBC653" w14:textId="7DCB16AC" w:rsidR="003563AA" w:rsidRPr="00345BFE" w:rsidRDefault="003563AA" w:rsidP="00DB2A3C">
      <w:pPr>
        <w:pStyle w:val="Prrafodelista"/>
        <w:numPr>
          <w:ilvl w:val="0"/>
          <w:numId w:val="1"/>
        </w:numPr>
        <w:suppressAutoHyphens w:val="0"/>
        <w:jc w:val="both"/>
      </w:pPr>
      <w:r>
        <w:t>Probar el prototipo de herramienta diseñado en varias esferas del conocimiento humano.</w:t>
      </w:r>
    </w:p>
    <w:p w14:paraId="2B506E49" w14:textId="7A635FFF" w:rsidR="00152853" w:rsidRPr="002F3237" w:rsidRDefault="00150E3E" w:rsidP="00DB2A3C">
      <w:pPr>
        <w:pStyle w:val="Prrafodelista"/>
        <w:numPr>
          <w:ilvl w:val="0"/>
          <w:numId w:val="1"/>
        </w:numPr>
        <w:suppressAutoHyphens w:val="0"/>
        <w:jc w:val="both"/>
      </w:pPr>
      <w:r>
        <w:t>Desplegar la herramienta junto a un sistema de gestión para la creación de asistentes virtuales</w:t>
      </w:r>
      <w:r w:rsidRPr="00345BFE">
        <w:t xml:space="preserve">. </w:t>
      </w:r>
    </w:p>
    <w:p w14:paraId="01C25873" w14:textId="3B89AA20" w:rsidR="00FD2056" w:rsidRPr="00345BFE" w:rsidRDefault="00FD2056" w:rsidP="00DB2A3C">
      <w:pPr>
        <w:spacing w:line="276" w:lineRule="auto"/>
        <w:jc w:val="both"/>
        <w:rPr>
          <w:b/>
        </w:rPr>
      </w:pPr>
      <w:r w:rsidRPr="00345BFE">
        <w:rPr>
          <w:b/>
        </w:rPr>
        <w:t>Hipótesis:</w:t>
      </w:r>
    </w:p>
    <w:p w14:paraId="67180FC7" w14:textId="17BE5472" w:rsidR="00D91B2E" w:rsidRDefault="00AD038C" w:rsidP="00DB2A3C">
      <w:pPr>
        <w:spacing w:line="276" w:lineRule="auto"/>
        <w:jc w:val="both"/>
        <w:rPr>
          <w:bCs/>
        </w:rPr>
      </w:pPr>
      <w:r>
        <w:rPr>
          <w:bCs/>
        </w:rPr>
        <w:t>Se desarrollará</w:t>
      </w:r>
      <w:r w:rsidR="00440BCC" w:rsidRPr="002C4CAA">
        <w:rPr>
          <w:bCs/>
        </w:rPr>
        <w:t xml:space="preserve"> una aplicación informática </w:t>
      </w:r>
      <w:r w:rsidR="009618AB">
        <w:rPr>
          <w:bCs/>
        </w:rPr>
        <w:t>que construya el conocimiento</w:t>
      </w:r>
      <w:r w:rsidR="00440BCC" w:rsidRPr="002C4CAA">
        <w:rPr>
          <w:bCs/>
        </w:rPr>
        <w:t xml:space="preserve"> para </w:t>
      </w:r>
      <w:r w:rsidR="00693DEA">
        <w:rPr>
          <w:bCs/>
        </w:rPr>
        <w:t xml:space="preserve">el desarrollo de </w:t>
      </w:r>
      <w:r w:rsidR="0090345B">
        <w:rPr>
          <w:bCs/>
        </w:rPr>
        <w:t xml:space="preserve">asistentes virtuales </w:t>
      </w:r>
      <w:r w:rsidR="00440BCC" w:rsidRPr="002C4CAA">
        <w:rPr>
          <w:bCs/>
        </w:rPr>
        <w:t>de forma automática, que permita a los asistentes virtuales responder o evacuar cualquier duda de los usuarios</w:t>
      </w:r>
      <w:r w:rsidR="008D2D3C">
        <w:rPr>
          <w:bCs/>
        </w:rPr>
        <w:t xml:space="preserve"> eficientement</w:t>
      </w:r>
      <w:r w:rsidR="0051555E">
        <w:rPr>
          <w:bCs/>
        </w:rPr>
        <w:t>e.</w:t>
      </w:r>
    </w:p>
    <w:p w14:paraId="5FFFD2AC" w14:textId="7441F69C" w:rsidR="00321CF2" w:rsidRPr="00321CF2" w:rsidRDefault="00321CF2" w:rsidP="00DB2A3C">
      <w:pPr>
        <w:spacing w:after="0" w:line="360" w:lineRule="auto"/>
        <w:rPr>
          <w:b/>
        </w:rPr>
      </w:pPr>
      <w:r w:rsidRPr="00321CF2">
        <w:rPr>
          <w:b/>
        </w:rPr>
        <w:t>Métodos de investigación:</w:t>
      </w:r>
    </w:p>
    <w:p w14:paraId="64FAAF52" w14:textId="77777777" w:rsidR="0021645D" w:rsidRDefault="00321CF2" w:rsidP="00DB2A3C">
      <w:pPr>
        <w:pStyle w:val="Prrafodelista"/>
        <w:numPr>
          <w:ilvl w:val="0"/>
          <w:numId w:val="35"/>
        </w:numPr>
        <w:spacing w:after="0"/>
        <w:rPr>
          <w:bCs/>
        </w:rPr>
      </w:pPr>
      <w:r w:rsidRPr="0021645D">
        <w:rPr>
          <w:bCs/>
        </w:rPr>
        <w:t xml:space="preserve">Método histórico-lógico: se aplicó al realizar el análisis de la existencia de otros sistemas que den solución al problema en cuestión. </w:t>
      </w:r>
    </w:p>
    <w:p w14:paraId="08B5B1AA" w14:textId="2065304D" w:rsidR="00321CF2" w:rsidRPr="0021645D" w:rsidRDefault="00321CF2" w:rsidP="0021645D">
      <w:pPr>
        <w:pStyle w:val="Prrafodelista"/>
        <w:numPr>
          <w:ilvl w:val="0"/>
          <w:numId w:val="35"/>
        </w:numPr>
        <w:spacing w:after="0"/>
        <w:jc w:val="both"/>
        <w:rPr>
          <w:bCs/>
        </w:rPr>
      </w:pPr>
      <w:r w:rsidRPr="0021645D">
        <w:rPr>
          <w:bCs/>
        </w:rPr>
        <w:t xml:space="preserve">Método de análisis y síntesis: se aplicó al realizar el análisis de todo el </w:t>
      </w:r>
    </w:p>
    <w:p w14:paraId="3D6D6CAC" w14:textId="77777777" w:rsidR="00321CF2" w:rsidRPr="00321CF2" w:rsidRDefault="00321CF2" w:rsidP="0021645D">
      <w:pPr>
        <w:spacing w:after="0" w:line="276" w:lineRule="auto"/>
        <w:ind w:left="709"/>
        <w:jc w:val="both"/>
        <w:rPr>
          <w:bCs/>
        </w:rPr>
      </w:pPr>
      <w:r w:rsidRPr="00321CF2">
        <w:rPr>
          <w:bCs/>
        </w:rPr>
        <w:t xml:space="preserve">proceso llevado a cabo en el proyecto y sintetizar las ideas que fueron </w:t>
      </w:r>
    </w:p>
    <w:p w14:paraId="29EED8E1" w14:textId="65CF5377" w:rsidR="00321CF2" w:rsidRDefault="00321CF2" w:rsidP="0024590D">
      <w:pPr>
        <w:spacing w:after="0" w:line="360" w:lineRule="auto"/>
        <w:ind w:left="709"/>
        <w:jc w:val="both"/>
        <w:rPr>
          <w:bCs/>
        </w:rPr>
      </w:pPr>
      <w:r w:rsidRPr="00321CF2">
        <w:rPr>
          <w:bCs/>
        </w:rPr>
        <w:t>surgiendo; extrayendo los elementos comunes al objeto de estudio.</w:t>
      </w:r>
    </w:p>
    <w:p w14:paraId="144BF8B7" w14:textId="15C2A325" w:rsidR="00321CF2" w:rsidRPr="00321CF2" w:rsidRDefault="00321CF2" w:rsidP="00DB2A3C">
      <w:pPr>
        <w:spacing w:after="0" w:line="360" w:lineRule="auto"/>
        <w:jc w:val="both"/>
        <w:rPr>
          <w:b/>
        </w:rPr>
      </w:pPr>
      <w:r>
        <w:rPr>
          <w:b/>
        </w:rPr>
        <w:t>Estructura del informe:</w:t>
      </w:r>
    </w:p>
    <w:p w14:paraId="41F4E07C" w14:textId="0A40928D" w:rsidR="00321CF2" w:rsidRPr="00321CF2" w:rsidRDefault="00321CF2" w:rsidP="00DB2A3C">
      <w:pPr>
        <w:spacing w:after="0" w:line="276" w:lineRule="auto"/>
        <w:jc w:val="both"/>
        <w:rPr>
          <w:bCs/>
        </w:rPr>
      </w:pPr>
      <w:r w:rsidRPr="00FE3EBC">
        <w:rPr>
          <w:bCs/>
          <w:u w:val="single"/>
        </w:rPr>
        <w:t>Capítulo 1</w:t>
      </w:r>
      <w:r w:rsidR="00FE3EBC">
        <w:rPr>
          <w:bCs/>
          <w:u w:val="single"/>
        </w:rPr>
        <w:t>:</w:t>
      </w:r>
      <w:r w:rsidRPr="00321CF2">
        <w:rPr>
          <w:bCs/>
        </w:rPr>
        <w:t xml:space="preserve"> </w:t>
      </w:r>
      <w:r w:rsidR="00FE3EBC">
        <w:rPr>
          <w:bCs/>
        </w:rPr>
        <w:t>M</w:t>
      </w:r>
      <w:r w:rsidRPr="00321CF2">
        <w:rPr>
          <w:bCs/>
        </w:rPr>
        <w:t xml:space="preserve">uestra el marco de referencia, en el cual se analizan los </w:t>
      </w:r>
    </w:p>
    <w:p w14:paraId="5F9DA542" w14:textId="46026DC3" w:rsidR="00321CF2" w:rsidRDefault="00321CF2" w:rsidP="00DB2A3C">
      <w:pPr>
        <w:spacing w:after="0" w:line="276" w:lineRule="auto"/>
        <w:jc w:val="both"/>
        <w:rPr>
          <w:bCs/>
        </w:rPr>
      </w:pPr>
      <w:r w:rsidRPr="00321CF2">
        <w:rPr>
          <w:bCs/>
        </w:rPr>
        <w:t>diferentes aspectos teóricos y su fundamentación</w:t>
      </w:r>
      <w:r w:rsidR="00FE3EBC">
        <w:rPr>
          <w:bCs/>
        </w:rPr>
        <w:t>.</w:t>
      </w:r>
    </w:p>
    <w:p w14:paraId="548E753F" w14:textId="0B20A6A5" w:rsidR="00321CF2" w:rsidRPr="00321CF2" w:rsidRDefault="00321CF2" w:rsidP="00DB2A3C">
      <w:pPr>
        <w:spacing w:after="0" w:line="276" w:lineRule="auto"/>
        <w:jc w:val="both"/>
        <w:rPr>
          <w:bCs/>
        </w:rPr>
      </w:pPr>
      <w:r w:rsidRPr="00FE3EBC">
        <w:rPr>
          <w:bCs/>
          <w:u w:val="single"/>
        </w:rPr>
        <w:t>Capítulo 2</w:t>
      </w:r>
      <w:r w:rsidR="00FE3EBC">
        <w:rPr>
          <w:bCs/>
          <w:u w:val="single"/>
        </w:rPr>
        <w:t>:</w:t>
      </w:r>
      <w:r w:rsidRPr="00321CF2">
        <w:rPr>
          <w:bCs/>
        </w:rPr>
        <w:t xml:space="preserve"> </w:t>
      </w:r>
      <w:r w:rsidR="00FE3EBC">
        <w:rPr>
          <w:bCs/>
        </w:rPr>
        <w:t>P</w:t>
      </w:r>
      <w:r w:rsidRPr="00321CF2">
        <w:rPr>
          <w:bCs/>
        </w:rPr>
        <w:t>lantea la propuesta del sistema, entre otros elementos que proporciona la metodología utilizada</w:t>
      </w:r>
      <w:r w:rsidR="00FE3EBC">
        <w:rPr>
          <w:bCs/>
        </w:rPr>
        <w:t>.</w:t>
      </w:r>
    </w:p>
    <w:p w14:paraId="7834CAC0" w14:textId="4DBCDBD8" w:rsidR="00321CF2" w:rsidRPr="00321CF2" w:rsidRDefault="00321CF2" w:rsidP="00DB2A3C">
      <w:pPr>
        <w:spacing w:after="0" w:line="276" w:lineRule="auto"/>
        <w:jc w:val="both"/>
        <w:rPr>
          <w:bCs/>
        </w:rPr>
      </w:pPr>
      <w:r w:rsidRPr="00FE3EBC">
        <w:rPr>
          <w:bCs/>
          <w:u w:val="single"/>
        </w:rPr>
        <w:t>Capítulo 3</w:t>
      </w:r>
      <w:r w:rsidR="00FE3EBC">
        <w:rPr>
          <w:bCs/>
          <w:u w:val="single"/>
        </w:rPr>
        <w:t>:</w:t>
      </w:r>
      <w:r w:rsidRPr="00321CF2">
        <w:rPr>
          <w:bCs/>
        </w:rPr>
        <w:t xml:space="preserve"> </w:t>
      </w:r>
      <w:r w:rsidR="00FE3EBC">
        <w:rPr>
          <w:bCs/>
        </w:rPr>
        <w:t>M</w:t>
      </w:r>
      <w:r w:rsidRPr="00321CF2">
        <w:rPr>
          <w:bCs/>
        </w:rPr>
        <w:t xml:space="preserve">uestra la implementación del sistema, las pruebas realizadas, los </w:t>
      </w:r>
    </w:p>
    <w:p w14:paraId="65ACC81C" w14:textId="77777777" w:rsidR="00D85CB6" w:rsidRDefault="00321CF2" w:rsidP="00DB2A3C">
      <w:pPr>
        <w:spacing w:after="0" w:line="276" w:lineRule="auto"/>
        <w:jc w:val="both"/>
        <w:rPr>
          <w:bCs/>
        </w:rPr>
      </w:pPr>
      <w:r w:rsidRPr="00321CF2">
        <w:rPr>
          <w:bCs/>
        </w:rPr>
        <w:t>posibles resultados a obtener</w:t>
      </w:r>
      <w:r w:rsidR="00D85CB6">
        <w:rPr>
          <w:bCs/>
        </w:rPr>
        <w:t>.</w:t>
      </w:r>
    </w:p>
    <w:p w14:paraId="36AAE4E6" w14:textId="3966BE3F" w:rsidR="00D91B2E" w:rsidRPr="00816CAA" w:rsidRDefault="00321CF2" w:rsidP="00816CAA">
      <w:pPr>
        <w:spacing w:after="0" w:line="360" w:lineRule="auto"/>
        <w:jc w:val="both"/>
        <w:rPr>
          <w:bCs/>
        </w:rPr>
      </w:pPr>
      <w:r w:rsidRPr="00D85CB6">
        <w:rPr>
          <w:bCs/>
          <w:u w:val="single"/>
        </w:rPr>
        <w:t>Conclusiones</w:t>
      </w:r>
      <w:r w:rsidR="003A1F4E">
        <w:rPr>
          <w:bCs/>
          <w:u w:val="single"/>
        </w:rPr>
        <w:t xml:space="preserve">, </w:t>
      </w:r>
      <w:r w:rsidRPr="00D85CB6">
        <w:rPr>
          <w:bCs/>
          <w:u w:val="single"/>
        </w:rPr>
        <w:t>Recomendaciones</w:t>
      </w:r>
      <w:r w:rsidR="003A1F4E">
        <w:rPr>
          <w:bCs/>
        </w:rPr>
        <w:t xml:space="preserve">, </w:t>
      </w:r>
      <w:r w:rsidR="00CE0AFA" w:rsidRPr="00CE0AFA">
        <w:rPr>
          <w:bCs/>
          <w:u w:val="single"/>
        </w:rPr>
        <w:t>Referencias</w:t>
      </w:r>
      <w:r w:rsidR="00CE0AFA">
        <w:rPr>
          <w:bCs/>
          <w:u w:val="single"/>
        </w:rPr>
        <w:t xml:space="preserve"> </w:t>
      </w:r>
      <w:r w:rsidRPr="00D85CB6">
        <w:rPr>
          <w:bCs/>
          <w:u w:val="single"/>
        </w:rPr>
        <w:t>Bibliográficas y Anexos</w:t>
      </w:r>
      <w:r w:rsidR="00D32BB6">
        <w:rPr>
          <w:bCs/>
          <w:u w:val="single"/>
        </w:rPr>
        <w:t>.</w:t>
      </w:r>
    </w:p>
    <w:p w14:paraId="32974F1B" w14:textId="019DC0A2" w:rsidR="002B50EA" w:rsidRDefault="002B50EA" w:rsidP="002B50EA">
      <w:pPr>
        <w:spacing w:after="0" w:line="360" w:lineRule="auto"/>
        <w:jc w:val="both"/>
        <w:rPr>
          <w:b/>
        </w:rPr>
      </w:pPr>
      <w:r>
        <w:rPr>
          <w:b/>
        </w:rPr>
        <w:t>Aportes de la investigación:</w:t>
      </w:r>
    </w:p>
    <w:p w14:paraId="38A45A33" w14:textId="5B47AA93" w:rsidR="005A1A6D" w:rsidRPr="005A1A6D" w:rsidRDefault="005A1A6D" w:rsidP="005A1A6D">
      <w:pPr>
        <w:pStyle w:val="Prrafodelista"/>
        <w:numPr>
          <w:ilvl w:val="0"/>
          <w:numId w:val="36"/>
        </w:numPr>
        <w:spacing w:after="0"/>
        <w:jc w:val="both"/>
        <w:rPr>
          <w:bCs/>
        </w:rPr>
      </w:pPr>
      <w:r w:rsidRPr="005A1A6D">
        <w:rPr>
          <w:bCs/>
        </w:rPr>
        <w:t xml:space="preserve">Un sistema que a partir de datos proporcionados </w:t>
      </w:r>
      <w:r w:rsidR="00F967CA">
        <w:rPr>
          <w:bCs/>
        </w:rPr>
        <w:t>genere o construya</w:t>
      </w:r>
      <w:r w:rsidRPr="005A1A6D">
        <w:rPr>
          <w:bCs/>
        </w:rPr>
        <w:t xml:space="preserve"> automáticamente la estructura de conocimiento</w:t>
      </w:r>
      <w:r w:rsidR="00340CE4">
        <w:rPr>
          <w:bCs/>
        </w:rPr>
        <w:t xml:space="preserve"> para asistentes virtuales</w:t>
      </w:r>
      <w:r w:rsidR="00682D5B">
        <w:rPr>
          <w:bCs/>
        </w:rPr>
        <w:t xml:space="preserve"> mediante técnicas de procesamiento del lenguaje natural</w:t>
      </w:r>
      <w:r w:rsidRPr="005A1A6D">
        <w:rPr>
          <w:bCs/>
        </w:rPr>
        <w:t xml:space="preserve"> reduciendo en gran medida el error humano</w:t>
      </w:r>
      <w:r w:rsidR="00EA34F3">
        <w:rPr>
          <w:bCs/>
        </w:rPr>
        <w:t xml:space="preserve"> y</w:t>
      </w:r>
      <w:r w:rsidR="008C53E3">
        <w:rPr>
          <w:bCs/>
        </w:rPr>
        <w:t xml:space="preserve"> </w:t>
      </w:r>
      <w:r w:rsidR="00EA34F3">
        <w:rPr>
          <w:bCs/>
        </w:rPr>
        <w:t xml:space="preserve">el </w:t>
      </w:r>
      <w:r w:rsidR="00EA34F3" w:rsidRPr="005A1A6D">
        <w:rPr>
          <w:bCs/>
        </w:rPr>
        <w:t xml:space="preserve">trabajo que cuesta construir </w:t>
      </w:r>
      <w:r w:rsidR="00FB03C0">
        <w:rPr>
          <w:bCs/>
        </w:rPr>
        <w:t xml:space="preserve">la base </w:t>
      </w:r>
      <w:r w:rsidR="00EA34F3" w:rsidRPr="005A1A6D">
        <w:rPr>
          <w:bCs/>
        </w:rPr>
        <w:t>conocimiento</w:t>
      </w:r>
      <w:r w:rsidR="005A6C52">
        <w:rPr>
          <w:bCs/>
        </w:rPr>
        <w:t>.</w:t>
      </w:r>
    </w:p>
    <w:p w14:paraId="6E8A1CAD" w14:textId="0134C985" w:rsidR="005A1A6D" w:rsidRPr="005A1A6D" w:rsidRDefault="005A1A6D" w:rsidP="005A1A6D">
      <w:pPr>
        <w:pStyle w:val="Prrafodelista"/>
        <w:numPr>
          <w:ilvl w:val="0"/>
          <w:numId w:val="36"/>
        </w:numPr>
        <w:spacing w:after="0"/>
        <w:jc w:val="both"/>
        <w:rPr>
          <w:bCs/>
        </w:rPr>
      </w:pPr>
      <w:r w:rsidRPr="005A1A6D">
        <w:rPr>
          <w:bCs/>
        </w:rPr>
        <w:t>Construcción automática de asistentes virtuales a partir de una base de conocimiento nueva previamente construida.</w:t>
      </w:r>
    </w:p>
    <w:p w14:paraId="775A47B0" w14:textId="70B0B65A" w:rsidR="005A1A6D" w:rsidRPr="00EA34F3" w:rsidRDefault="005A1A6D" w:rsidP="00EA34F3">
      <w:pPr>
        <w:pStyle w:val="Prrafodelista"/>
        <w:numPr>
          <w:ilvl w:val="0"/>
          <w:numId w:val="36"/>
        </w:numPr>
        <w:spacing w:after="0"/>
        <w:jc w:val="both"/>
        <w:rPr>
          <w:bCs/>
        </w:rPr>
      </w:pPr>
      <w:r w:rsidRPr="005A1A6D">
        <w:rPr>
          <w:bCs/>
        </w:rPr>
        <w:t>Evidenciar las facilidades que brinda este tipo de solución en el desarrollo de asistentes virtuales sin necesidad de especialistas.</w:t>
      </w:r>
    </w:p>
    <w:p w14:paraId="1BF3A726" w14:textId="5D7D3567" w:rsidR="0021645D" w:rsidRPr="005A1A6D" w:rsidRDefault="005A1A6D" w:rsidP="005A1A6D">
      <w:pPr>
        <w:pStyle w:val="Prrafodelista"/>
        <w:numPr>
          <w:ilvl w:val="0"/>
          <w:numId w:val="36"/>
        </w:numPr>
        <w:spacing w:after="0"/>
        <w:jc w:val="both"/>
        <w:rPr>
          <w:bCs/>
        </w:rPr>
      </w:pPr>
      <w:r w:rsidRPr="005A1A6D">
        <w:rPr>
          <w:bCs/>
        </w:rPr>
        <w:t>Mejora de la capacidad de respuesta de los asistentes virtuales y a su vez la calidad de su servicio al interactuar con las personas.</w:t>
      </w:r>
    </w:p>
    <w:p w14:paraId="248F3B24" w14:textId="74E5E593" w:rsidR="00D91B2E" w:rsidRPr="005A1A6D" w:rsidRDefault="00D91B2E" w:rsidP="005A1A6D">
      <w:pPr>
        <w:spacing w:after="0" w:line="276" w:lineRule="auto"/>
        <w:jc w:val="both"/>
        <w:rPr>
          <w:bCs/>
          <w:strike/>
        </w:rPr>
      </w:pPr>
      <w:r w:rsidRPr="005A1A6D">
        <w:rPr>
          <w:bCs/>
          <w:strike/>
        </w:rPr>
        <w:br w:type="page"/>
      </w:r>
    </w:p>
    <w:p w14:paraId="366D796F" w14:textId="30E8E58F" w:rsidR="00D91B2E" w:rsidRPr="004105C1" w:rsidRDefault="00890F67" w:rsidP="00FB608C">
      <w:pPr>
        <w:pStyle w:val="Ttulo1"/>
        <w:ind w:left="2127" w:hanging="2127"/>
        <w:jc w:val="both"/>
        <w:rPr>
          <w:rFonts w:ascii="Arial Black" w:hAnsi="Arial Black" w:cs="Arial"/>
          <w:b/>
          <w:color w:val="000000" w:themeColor="text1"/>
          <w:sz w:val="36"/>
          <w:szCs w:val="36"/>
          <w:lang w:val="es-ES"/>
        </w:rPr>
      </w:pPr>
      <w:bookmarkStart w:id="2" w:name="_Toc10583139"/>
      <w:bookmarkStart w:id="3" w:name="_Toc111128104"/>
      <w:bookmarkStart w:id="4" w:name="_Toc118481737"/>
      <w:r w:rsidRPr="004105C1">
        <w:rPr>
          <w:rFonts w:ascii="Arial Black" w:hAnsi="Arial Black" w:cs="Arial"/>
          <w:b/>
          <w:color w:val="000000" w:themeColor="text1"/>
          <w:sz w:val="36"/>
          <w:szCs w:val="36"/>
          <w:lang w:val="es-ES"/>
        </w:rPr>
        <w:lastRenderedPageBreak/>
        <w:t xml:space="preserve">Capítulo 1. </w:t>
      </w:r>
      <w:bookmarkEnd w:id="2"/>
      <w:r w:rsidR="00A31824" w:rsidRPr="004105C1">
        <w:rPr>
          <w:rFonts w:ascii="Arial Black" w:hAnsi="Arial Black" w:cs="Arial"/>
          <w:b/>
          <w:color w:val="000000" w:themeColor="text1"/>
          <w:sz w:val="36"/>
          <w:szCs w:val="36"/>
          <w:lang w:val="es-ES"/>
        </w:rPr>
        <w:t>Marco Referencial</w:t>
      </w:r>
      <w:bookmarkEnd w:id="3"/>
      <w:bookmarkEnd w:id="4"/>
    </w:p>
    <w:p w14:paraId="0C81FD58" w14:textId="77777777" w:rsidR="00890F67" w:rsidRPr="00890F67" w:rsidRDefault="00890F67" w:rsidP="00DB2A3C">
      <w:pPr>
        <w:spacing w:line="276" w:lineRule="auto"/>
        <w:jc w:val="both"/>
        <w:rPr>
          <w:lang w:val="es-MX"/>
        </w:rPr>
      </w:pPr>
      <w:bookmarkStart w:id="5" w:name="_Toc133918213"/>
      <w:r w:rsidRPr="00890F67">
        <w:rPr>
          <w:lang w:val="es-MX"/>
        </w:rPr>
        <w:t>En este capítulo se explican los principales aspectos teóricos, los conceptos básicos de las tecnologías y la caracterización de las herramientas computacionales utilizadas.</w:t>
      </w:r>
      <w:bookmarkEnd w:id="5"/>
    </w:p>
    <w:p w14:paraId="187A5597" w14:textId="493A9A68" w:rsidR="00EC6781" w:rsidRPr="00C07E96" w:rsidRDefault="00E27DBB" w:rsidP="00C07E96">
      <w:pPr>
        <w:pStyle w:val="Ttulo2"/>
        <w:numPr>
          <w:ilvl w:val="1"/>
          <w:numId w:val="32"/>
        </w:numPr>
        <w:spacing w:line="360" w:lineRule="auto"/>
        <w:rPr>
          <w:rFonts w:ascii="Arial" w:hAnsi="Arial" w:cs="Arial"/>
          <w:b/>
          <w:color w:val="auto"/>
          <w:sz w:val="24"/>
          <w:szCs w:val="24"/>
        </w:rPr>
      </w:pPr>
      <w:bookmarkStart w:id="6" w:name="_Toc111128105"/>
      <w:bookmarkStart w:id="7" w:name="_Toc118481738"/>
      <w:r>
        <w:rPr>
          <w:rFonts w:ascii="Arial" w:hAnsi="Arial" w:cs="Arial"/>
          <w:b/>
          <w:color w:val="auto"/>
          <w:sz w:val="24"/>
          <w:szCs w:val="24"/>
        </w:rPr>
        <w:t>L</w:t>
      </w:r>
      <w:r w:rsidR="002D013A">
        <w:rPr>
          <w:rFonts w:ascii="Arial" w:hAnsi="Arial" w:cs="Arial"/>
          <w:b/>
          <w:color w:val="auto"/>
          <w:sz w:val="24"/>
          <w:szCs w:val="24"/>
        </w:rPr>
        <w:t xml:space="preserve">as </w:t>
      </w:r>
      <w:r w:rsidR="0020139E">
        <w:rPr>
          <w:rFonts w:ascii="Arial" w:hAnsi="Arial" w:cs="Arial"/>
          <w:b/>
          <w:color w:val="auto"/>
          <w:sz w:val="24"/>
          <w:szCs w:val="24"/>
        </w:rPr>
        <w:t>plataformas</w:t>
      </w:r>
      <w:r w:rsidR="002A0640" w:rsidRPr="000771D9">
        <w:rPr>
          <w:rFonts w:ascii="Arial" w:hAnsi="Arial" w:cs="Arial"/>
          <w:b/>
          <w:color w:val="auto"/>
          <w:sz w:val="24"/>
          <w:szCs w:val="24"/>
        </w:rPr>
        <w:t xml:space="preserve"> para </w:t>
      </w:r>
      <w:r w:rsidR="00AB2846" w:rsidRPr="000771D9">
        <w:rPr>
          <w:rFonts w:ascii="Arial" w:hAnsi="Arial" w:cs="Arial"/>
          <w:b/>
          <w:color w:val="auto"/>
          <w:sz w:val="24"/>
          <w:szCs w:val="24"/>
        </w:rPr>
        <w:t>desarrollar</w:t>
      </w:r>
      <w:r w:rsidR="002A0640" w:rsidRPr="000771D9">
        <w:rPr>
          <w:rFonts w:ascii="Arial" w:hAnsi="Arial" w:cs="Arial"/>
          <w:b/>
          <w:color w:val="auto"/>
          <w:sz w:val="24"/>
          <w:szCs w:val="24"/>
        </w:rPr>
        <w:t xml:space="preserve"> </w:t>
      </w:r>
      <w:r>
        <w:rPr>
          <w:rFonts w:ascii="Arial" w:hAnsi="Arial" w:cs="Arial"/>
          <w:b/>
          <w:color w:val="auto"/>
          <w:sz w:val="24"/>
          <w:szCs w:val="24"/>
        </w:rPr>
        <w:t>robots conversacionales</w:t>
      </w:r>
      <w:bookmarkEnd w:id="6"/>
      <w:bookmarkEnd w:id="7"/>
    </w:p>
    <w:p w14:paraId="53F1C94D" w14:textId="5D68F33D" w:rsidR="0020139E" w:rsidRPr="009303AB" w:rsidRDefault="0020139E" w:rsidP="00DB2A3C">
      <w:pPr>
        <w:pStyle w:val="NormalWeb"/>
        <w:shd w:val="clear" w:color="auto" w:fill="FFFFFF"/>
        <w:spacing w:beforeAutospacing="0" w:after="300" w:afterAutospacing="0" w:line="276" w:lineRule="auto"/>
        <w:jc w:val="both"/>
        <w:rPr>
          <w:rFonts w:ascii="Arial" w:hAnsi="Arial" w:cs="Arial"/>
          <w:b/>
        </w:rPr>
      </w:pPr>
      <w:r w:rsidRPr="0020139E">
        <w:rPr>
          <w:rFonts w:ascii="Arial" w:hAnsi="Arial" w:cs="Arial"/>
        </w:rPr>
        <w:t xml:space="preserve">Una plataforma de </w:t>
      </w:r>
      <w:r>
        <w:rPr>
          <w:rFonts w:ascii="Arial" w:hAnsi="Arial" w:cs="Arial"/>
        </w:rPr>
        <w:t>robot</w:t>
      </w:r>
      <w:r w:rsidR="003A6192">
        <w:rPr>
          <w:rFonts w:ascii="Arial" w:hAnsi="Arial" w:cs="Arial"/>
        </w:rPr>
        <w:t xml:space="preserve"> o agente</w:t>
      </w:r>
      <w:r>
        <w:rPr>
          <w:rFonts w:ascii="Arial" w:hAnsi="Arial" w:cs="Arial"/>
        </w:rPr>
        <w:t xml:space="preserve"> conversacional</w:t>
      </w:r>
      <w:r w:rsidRPr="0020139E">
        <w:rPr>
          <w:rFonts w:ascii="Arial" w:hAnsi="Arial" w:cs="Arial"/>
        </w:rPr>
        <w:t xml:space="preserve"> permite diseñar, desarrollar, implementar y mantener sistemas de conversación de una manera rápida, eficiente y uniforme. La creación de soluciones de </w:t>
      </w:r>
      <w:r>
        <w:rPr>
          <w:rFonts w:ascii="Arial" w:hAnsi="Arial" w:cs="Arial"/>
        </w:rPr>
        <w:t>robot conversacional con inteligencia artificial</w:t>
      </w:r>
      <w:r w:rsidR="00434C86">
        <w:rPr>
          <w:rFonts w:ascii="Arial" w:hAnsi="Arial" w:cs="Arial"/>
        </w:rPr>
        <w:t xml:space="preserve"> atractivas puede ser compleja y</w:t>
      </w:r>
      <w:r w:rsidR="00E927C9">
        <w:rPr>
          <w:rFonts w:ascii="Arial" w:hAnsi="Arial" w:cs="Arial"/>
        </w:rPr>
        <w:t xml:space="preserve"> l</w:t>
      </w:r>
      <w:r w:rsidRPr="0020139E">
        <w:rPr>
          <w:rFonts w:ascii="Arial" w:hAnsi="Arial" w:cs="Arial"/>
        </w:rPr>
        <w:t xml:space="preserve">os </w:t>
      </w:r>
      <w:r w:rsidR="00E927C9">
        <w:rPr>
          <w:rFonts w:ascii="Arial" w:hAnsi="Arial" w:cs="Arial"/>
        </w:rPr>
        <w:t>marcos</w:t>
      </w:r>
      <w:r w:rsidRPr="0020139E">
        <w:rPr>
          <w:rFonts w:ascii="Arial" w:hAnsi="Arial" w:cs="Arial"/>
        </w:rPr>
        <w:t xml:space="preserve"> ayudan a simplificar el desarrollo de estas </w:t>
      </w:r>
      <w:r w:rsidR="00E927C9" w:rsidRPr="0020139E">
        <w:rPr>
          <w:rFonts w:ascii="Arial" w:hAnsi="Arial" w:cs="Arial"/>
        </w:rPr>
        <w:t>soluciones</w:t>
      </w:r>
      <w:r w:rsidR="00D6093A">
        <w:rPr>
          <w:rFonts w:ascii="Arial" w:hAnsi="Arial" w:cs="Arial"/>
        </w:rPr>
        <w:t xml:space="preserve">, </w:t>
      </w:r>
      <w:r w:rsidR="001B3A23">
        <w:rPr>
          <w:rFonts w:ascii="Arial" w:hAnsi="Arial" w:cs="Arial"/>
        </w:rPr>
        <w:t xml:space="preserve">gracias a diversas funcionalidades </w:t>
      </w:r>
      <w:r w:rsidR="00EC7F4C">
        <w:rPr>
          <w:rFonts w:ascii="Arial" w:hAnsi="Arial" w:cs="Arial"/>
        </w:rPr>
        <w:t xml:space="preserve">y herramientas </w:t>
      </w:r>
      <w:r w:rsidR="001B3A23">
        <w:rPr>
          <w:rFonts w:ascii="Arial" w:hAnsi="Arial" w:cs="Arial"/>
        </w:rPr>
        <w:t xml:space="preserve">ya </w:t>
      </w:r>
      <w:r w:rsidR="006E7C7E">
        <w:rPr>
          <w:rFonts w:ascii="Arial" w:hAnsi="Arial" w:cs="Arial"/>
        </w:rPr>
        <w:t>incluidas</w:t>
      </w:r>
      <w:r w:rsidR="00E927C9" w:rsidRPr="0020139E">
        <w:rPr>
          <w:rFonts w:ascii="Arial" w:hAnsi="Arial" w:cs="Arial"/>
        </w:rPr>
        <w:t>. Las</w:t>
      </w:r>
      <w:r w:rsidRPr="0020139E">
        <w:rPr>
          <w:rFonts w:ascii="Arial" w:hAnsi="Arial" w:cs="Arial"/>
        </w:rPr>
        <w:t xml:space="preserve"> plataformas deben tener todo lo que un desarrollador necesita para</w:t>
      </w:r>
      <w:hyperlink r:id="rId9" w:history="1">
        <w:r w:rsidRPr="0020139E">
          <w:rPr>
            <w:rStyle w:val="Hipervnculo"/>
            <w:rFonts w:ascii="Arial" w:eastAsiaTheme="majorEastAsia" w:hAnsi="Arial" w:cs="Arial"/>
            <w:color w:val="auto"/>
            <w:u w:val="none"/>
          </w:rPr>
          <w:t> construir un sistema conversacional</w:t>
        </w:r>
      </w:hyperlink>
      <w:r w:rsidRPr="0020139E">
        <w:rPr>
          <w:rFonts w:ascii="Arial" w:hAnsi="Arial" w:cs="Arial"/>
        </w:rPr>
        <w:t>; desde herramientas de minería de datos y diseño, hasta programas analíticos necesarios para mantener el sistema y proporcionar información valiosa a la empresa.</w:t>
      </w:r>
      <w:r w:rsidR="00DC464E">
        <w:rPr>
          <w:rFonts w:ascii="Arial" w:hAnsi="Arial" w:cs="Arial"/>
        </w:rPr>
        <w:t xml:space="preserve"> </w:t>
      </w:r>
      <w:r w:rsidR="00DC464E" w:rsidRPr="009303AB">
        <w:rPr>
          <w:rFonts w:ascii="Arial" w:hAnsi="Arial" w:cs="Arial"/>
        </w:rPr>
        <w:t>[1]</w:t>
      </w:r>
    </w:p>
    <w:p w14:paraId="62D667CA" w14:textId="084EB4DB" w:rsidR="00A26A77" w:rsidRPr="00DD535C" w:rsidRDefault="00E75C29" w:rsidP="008D625C">
      <w:pPr>
        <w:pStyle w:val="Ttulo2"/>
        <w:numPr>
          <w:ilvl w:val="1"/>
          <w:numId w:val="32"/>
        </w:numPr>
        <w:spacing w:line="360" w:lineRule="auto"/>
        <w:rPr>
          <w:rFonts w:ascii="Arial" w:hAnsi="Arial" w:cs="Arial"/>
          <w:b/>
          <w:color w:val="auto"/>
          <w:sz w:val="24"/>
          <w:szCs w:val="24"/>
        </w:rPr>
      </w:pPr>
      <w:bookmarkStart w:id="8" w:name="_Toc111128106"/>
      <w:bookmarkStart w:id="9" w:name="_Toc118481739"/>
      <w:r w:rsidRPr="00E75C29">
        <w:rPr>
          <w:rFonts w:ascii="Arial" w:hAnsi="Arial" w:cs="Arial"/>
          <w:b/>
          <w:color w:val="auto"/>
          <w:sz w:val="24"/>
          <w:szCs w:val="24"/>
        </w:rPr>
        <w:t>Breve historia de los agentes conversacionales</w:t>
      </w:r>
      <w:bookmarkEnd w:id="8"/>
      <w:bookmarkEnd w:id="9"/>
    </w:p>
    <w:p w14:paraId="05E3BCAD" w14:textId="77777777" w:rsidR="00E75C29" w:rsidRDefault="00E75C29" w:rsidP="00DB2A3C">
      <w:pPr>
        <w:spacing w:line="276" w:lineRule="auto"/>
        <w:jc w:val="both"/>
      </w:pPr>
      <w:r w:rsidRPr="00E75C29">
        <w:t xml:space="preserve">Los </w:t>
      </w:r>
      <w:r>
        <w:t>asistentes virtuales</w:t>
      </w:r>
      <w:r w:rsidRPr="00E75C29">
        <w:t xml:space="preserve"> se han convertido en un importante instrumento científico tecnológico, debido al crecimiento y al avance de la inteligencia artificial.</w:t>
      </w:r>
      <w:r>
        <w:t xml:space="preserve"> </w:t>
      </w:r>
    </w:p>
    <w:p w14:paraId="25F9A668" w14:textId="7571AF15" w:rsidR="00E75C29" w:rsidRDefault="00E75C29" w:rsidP="00DB2A3C">
      <w:pPr>
        <w:spacing w:line="276" w:lineRule="auto"/>
        <w:jc w:val="both"/>
        <w:rPr>
          <w:rFonts w:ascii="Roboto" w:hAnsi="Roboto"/>
          <w:color w:val="323E48"/>
          <w:sz w:val="27"/>
          <w:szCs w:val="27"/>
          <w:shd w:val="clear" w:color="auto" w:fill="FFFFFF"/>
        </w:rPr>
      </w:pPr>
      <w:r w:rsidRPr="00E75C29">
        <w:rPr>
          <w:shd w:val="clear" w:color="auto" w:fill="FFFFFF"/>
        </w:rPr>
        <w:t>No es algo nuevo, se vienen usando desde hace décadas, pero no fue hasta que el uso de Internet se volvió más común, que estos comenzaron a ser utilizados para dar soporte a las funciones de servicio al cliente</w:t>
      </w:r>
      <w:r>
        <w:rPr>
          <w:rFonts w:ascii="Roboto" w:hAnsi="Roboto"/>
          <w:color w:val="323E48"/>
          <w:sz w:val="27"/>
          <w:szCs w:val="27"/>
          <w:shd w:val="clear" w:color="auto" w:fill="FFFFFF"/>
        </w:rPr>
        <w:t>.</w:t>
      </w:r>
    </w:p>
    <w:p w14:paraId="3DFFD03F" w14:textId="6CBE337A" w:rsidR="004B67E6" w:rsidRPr="004B67E6" w:rsidRDefault="004B67E6" w:rsidP="00DB2A3C">
      <w:pPr>
        <w:pStyle w:val="NormalWeb"/>
        <w:shd w:val="clear" w:color="auto" w:fill="FFFFFF"/>
        <w:spacing w:beforeAutospacing="0" w:after="300" w:afterAutospacing="0" w:line="276" w:lineRule="auto"/>
        <w:ind w:left="708" w:hanging="708"/>
        <w:jc w:val="both"/>
        <w:rPr>
          <w:rFonts w:ascii="Arial" w:hAnsi="Arial" w:cs="Arial"/>
        </w:rPr>
      </w:pPr>
      <w:r w:rsidRPr="004B67E6">
        <w:rPr>
          <w:rStyle w:val="Textoennegrita"/>
          <w:rFonts w:ascii="Arial" w:eastAsiaTheme="majorEastAsia" w:hAnsi="Arial" w:cs="Arial"/>
          <w:bCs w:val="0"/>
          <w:spacing w:val="-7"/>
        </w:rPr>
        <w:t xml:space="preserve">ELIZA, </w:t>
      </w:r>
      <w:r>
        <w:rPr>
          <w:rStyle w:val="Textoennegrita"/>
          <w:rFonts w:ascii="Arial" w:eastAsiaTheme="majorEastAsia" w:hAnsi="Arial" w:cs="Arial"/>
          <w:bCs w:val="0"/>
          <w:spacing w:val="-7"/>
        </w:rPr>
        <w:t>entre 1964 y 1966</w:t>
      </w:r>
    </w:p>
    <w:p w14:paraId="19E4D9FB" w14:textId="77777777" w:rsidR="004B67E6" w:rsidRPr="004B67E6" w:rsidRDefault="004B67E6" w:rsidP="00DB2A3C">
      <w:pPr>
        <w:pStyle w:val="NormalWeb"/>
        <w:shd w:val="clear" w:color="auto" w:fill="FFFFFF"/>
        <w:spacing w:beforeAutospacing="0" w:after="300" w:afterAutospacing="0" w:line="276" w:lineRule="auto"/>
        <w:jc w:val="both"/>
        <w:rPr>
          <w:rFonts w:ascii="Arial" w:hAnsi="Arial" w:cs="Arial"/>
        </w:rPr>
      </w:pPr>
      <w:r w:rsidRPr="004B67E6">
        <w:rPr>
          <w:rFonts w:ascii="Arial" w:hAnsi="Arial" w:cs="Arial"/>
        </w:rPr>
        <w:t>En 1964, el informático del MIT Joseph Weizenbaum inició el desarrollo de ELIZA, que se convertiría en la primera máquina capaz de hablar utilizando el procesamiento del lenguaje natural.</w:t>
      </w:r>
    </w:p>
    <w:p w14:paraId="3D118E71" w14:textId="27FC5AC4" w:rsidR="002A35AA" w:rsidRDefault="004B67E6" w:rsidP="00DB2A3C">
      <w:pPr>
        <w:pStyle w:val="NormalWeb"/>
        <w:shd w:val="clear" w:color="auto" w:fill="FFFFFF"/>
        <w:spacing w:beforeAutospacing="0" w:after="300" w:afterAutospacing="0" w:line="276" w:lineRule="auto"/>
        <w:jc w:val="both"/>
        <w:rPr>
          <w:rFonts w:ascii="Arial" w:hAnsi="Arial" w:cs="Arial"/>
        </w:rPr>
      </w:pPr>
      <w:r w:rsidRPr="004B67E6">
        <w:rPr>
          <w:rFonts w:ascii="Arial" w:hAnsi="Arial" w:cs="Arial"/>
        </w:rPr>
        <w:t>Eliza fue nombrada en honor al personaje de Eliza Doolittle en la obra Pygmalion de George Bernard Shaw, y engañó a muchas personas haciéndoles creer que estaban hablando con un humano. Para lograrlo, simplemente añadía palabras de los usuarios a sus propios guiones y les respondía con estos para mantener la conversación.</w:t>
      </w:r>
      <w:r w:rsidR="00A251D7">
        <w:rPr>
          <w:rFonts w:ascii="Arial" w:hAnsi="Arial" w:cs="Arial"/>
        </w:rPr>
        <w:t xml:space="preserve"> </w:t>
      </w:r>
      <w:r w:rsidR="00A251D7" w:rsidRPr="009303AB">
        <w:rPr>
          <w:rFonts w:ascii="Arial" w:hAnsi="Arial" w:cs="Arial"/>
        </w:rPr>
        <w:t>[1]</w:t>
      </w:r>
    </w:p>
    <w:p w14:paraId="4007DB3F" w14:textId="65925C6A" w:rsidR="002A35AA" w:rsidRPr="002A35AA" w:rsidRDefault="002A35AA" w:rsidP="00DB2A3C">
      <w:pPr>
        <w:pStyle w:val="NormalWeb"/>
        <w:shd w:val="clear" w:color="auto" w:fill="FFFFFF"/>
        <w:spacing w:beforeAutospacing="0" w:after="300" w:afterAutospacing="0" w:line="276" w:lineRule="auto"/>
        <w:jc w:val="both"/>
        <w:rPr>
          <w:rFonts w:ascii="Arial" w:hAnsi="Arial" w:cs="Arial"/>
        </w:rPr>
      </w:pPr>
      <w:r w:rsidRPr="002A35AA">
        <w:rPr>
          <w:rStyle w:val="Textoennegrita"/>
          <w:rFonts w:ascii="Arial" w:eastAsiaTheme="majorEastAsia" w:hAnsi="Arial" w:cs="Arial"/>
          <w:bCs w:val="0"/>
          <w:spacing w:val="-7"/>
        </w:rPr>
        <w:t>ALICE, 1995</w:t>
      </w:r>
    </w:p>
    <w:p w14:paraId="0872D3E3" w14:textId="1D056F9C" w:rsidR="002A35AA" w:rsidRPr="002A35AA" w:rsidRDefault="002A35AA" w:rsidP="00DB2A3C">
      <w:pPr>
        <w:pStyle w:val="NormalWeb"/>
        <w:shd w:val="clear" w:color="auto" w:fill="FFFFFF"/>
        <w:spacing w:beforeAutospacing="0" w:after="300" w:afterAutospacing="0" w:line="276" w:lineRule="auto"/>
        <w:jc w:val="both"/>
        <w:rPr>
          <w:rFonts w:ascii="Arial" w:hAnsi="Arial" w:cs="Arial"/>
        </w:rPr>
      </w:pPr>
      <w:r w:rsidRPr="002A35AA">
        <w:rPr>
          <w:rFonts w:ascii="Arial" w:hAnsi="Arial" w:cs="Arial"/>
        </w:rPr>
        <w:t xml:space="preserve">A.L.I.C.E. (Artificial Linguistic Internet Computer Entity) también conocido como Alicebot, o simplemente Alice, es un </w:t>
      </w:r>
      <w:r w:rsidR="00A01AB0">
        <w:rPr>
          <w:rFonts w:ascii="Arial" w:hAnsi="Arial" w:cs="Arial"/>
        </w:rPr>
        <w:t>robot conversacional</w:t>
      </w:r>
      <w:r w:rsidR="00965EB4">
        <w:rPr>
          <w:rFonts w:ascii="Arial" w:hAnsi="Arial" w:cs="Arial"/>
        </w:rPr>
        <w:t xml:space="preserve"> con</w:t>
      </w:r>
      <w:r w:rsidRPr="002A35AA">
        <w:rPr>
          <w:rFonts w:ascii="Arial" w:hAnsi="Arial" w:cs="Arial"/>
        </w:rPr>
        <w:t xml:space="preserve"> procesamiento de lenguaje natural desarrollado por primera vez en 1995. </w:t>
      </w:r>
      <w:r w:rsidR="00370EEC">
        <w:rPr>
          <w:rFonts w:ascii="Arial" w:hAnsi="Arial" w:cs="Arial"/>
        </w:rPr>
        <w:t>Ganó</w:t>
      </w:r>
      <w:r w:rsidRPr="002A35AA">
        <w:rPr>
          <w:rFonts w:ascii="Arial" w:hAnsi="Arial" w:cs="Arial"/>
        </w:rPr>
        <w:t xml:space="preserve"> el premio Loebner</w:t>
      </w:r>
      <w:r w:rsidR="00B75F58">
        <w:rPr>
          <w:rFonts w:ascii="Arial" w:hAnsi="Arial" w:cs="Arial"/>
        </w:rPr>
        <w:t xml:space="preserve"> (</w:t>
      </w:r>
      <w:r w:rsidR="00B75F58" w:rsidRPr="00B75F58">
        <w:rPr>
          <w:rFonts w:ascii="Arial" w:hAnsi="Arial" w:cs="Arial"/>
          <w:shd w:val="clear" w:color="auto" w:fill="FFFFFF"/>
        </w:rPr>
        <w:t>Usa el formato de la Prueba de Turing estándar con jueces que deciden cuál de los programas participantes es el más parecido a un humano.</w:t>
      </w:r>
      <w:r w:rsidR="00B75F58" w:rsidRPr="00B75F58">
        <w:rPr>
          <w:rFonts w:ascii="Arial" w:hAnsi="Arial" w:cs="Arial"/>
        </w:rPr>
        <w:t>)</w:t>
      </w:r>
      <w:r w:rsidRPr="00B75F58">
        <w:rPr>
          <w:rFonts w:ascii="Arial" w:hAnsi="Arial" w:cs="Arial"/>
        </w:rPr>
        <w:t xml:space="preserve"> </w:t>
      </w:r>
      <w:r w:rsidRPr="002A35AA">
        <w:rPr>
          <w:rFonts w:ascii="Arial" w:hAnsi="Arial" w:cs="Arial"/>
        </w:rPr>
        <w:t>tres veces y fue inspirado por el programa ELIZA.</w:t>
      </w:r>
      <w:r w:rsidR="00A251D7" w:rsidRPr="00A251D7">
        <w:rPr>
          <w:rFonts w:ascii="Arial" w:hAnsi="Arial" w:cs="Arial"/>
        </w:rPr>
        <w:t xml:space="preserve"> </w:t>
      </w:r>
      <w:r w:rsidR="00A251D7" w:rsidRPr="005A57D8">
        <w:rPr>
          <w:rFonts w:ascii="Arial" w:hAnsi="Arial" w:cs="Arial"/>
        </w:rPr>
        <w:t>[1]</w:t>
      </w:r>
    </w:p>
    <w:p w14:paraId="7BBD649B" w14:textId="14E1FAF3" w:rsidR="00A75DBE" w:rsidRPr="00187AA2" w:rsidRDefault="00446FC8" w:rsidP="00187AA2">
      <w:pPr>
        <w:pStyle w:val="NormalWeb"/>
        <w:shd w:val="clear" w:color="auto" w:fill="FFFFFF"/>
        <w:spacing w:beforeAutospacing="0" w:after="300" w:afterAutospacing="0" w:line="276" w:lineRule="auto"/>
        <w:jc w:val="both"/>
        <w:rPr>
          <w:rFonts w:ascii="Arial" w:hAnsi="Arial" w:cs="Arial"/>
        </w:rPr>
      </w:pPr>
      <w:r>
        <w:rPr>
          <w:rFonts w:ascii="Arial" w:hAnsi="Arial" w:cs="Arial"/>
        </w:rPr>
        <w:lastRenderedPageBreak/>
        <w:t>Esta tecnología no se quedó estancada y siguió su avance llegando a tener varios asistentes virtuales</w:t>
      </w:r>
      <w:r w:rsidR="00CB7BBA">
        <w:rPr>
          <w:rFonts w:ascii="Arial" w:hAnsi="Arial" w:cs="Arial"/>
        </w:rPr>
        <w:t xml:space="preserve"> potentes</w:t>
      </w:r>
      <w:r w:rsidR="005C053C">
        <w:rPr>
          <w:rFonts w:ascii="Arial" w:hAnsi="Arial" w:cs="Arial"/>
        </w:rPr>
        <w:t xml:space="preserve"> que hoy son</w:t>
      </w:r>
      <w:r>
        <w:rPr>
          <w:rFonts w:ascii="Arial" w:hAnsi="Arial" w:cs="Arial"/>
        </w:rPr>
        <w:t xml:space="preserve"> usados mundialmente: </w:t>
      </w:r>
      <w:r w:rsidRPr="00CF4B76">
        <w:rPr>
          <w:rFonts w:ascii="Arial" w:hAnsi="Arial" w:cs="Arial"/>
          <w:b/>
        </w:rPr>
        <w:t>Siri</w:t>
      </w:r>
      <w:r>
        <w:rPr>
          <w:rFonts w:ascii="Arial" w:hAnsi="Arial" w:cs="Arial"/>
        </w:rPr>
        <w:t xml:space="preserve"> (creado por Apple), </w:t>
      </w:r>
      <w:r w:rsidRPr="00CF4B76">
        <w:rPr>
          <w:rFonts w:ascii="Arial" w:hAnsi="Arial" w:cs="Arial"/>
          <w:b/>
        </w:rPr>
        <w:t>Asistente de Google</w:t>
      </w:r>
      <w:r>
        <w:rPr>
          <w:rFonts w:ascii="Arial" w:hAnsi="Arial" w:cs="Arial"/>
        </w:rPr>
        <w:t xml:space="preserve"> (Google Assistant creado por Google), </w:t>
      </w:r>
      <w:r w:rsidRPr="00CF4B76">
        <w:rPr>
          <w:rFonts w:ascii="Arial" w:hAnsi="Arial" w:cs="Arial"/>
          <w:b/>
        </w:rPr>
        <w:t>Alexa</w:t>
      </w:r>
      <w:r>
        <w:rPr>
          <w:rFonts w:ascii="Arial" w:hAnsi="Arial" w:cs="Arial"/>
        </w:rPr>
        <w:t xml:space="preserve"> (creado por Amazon)</w:t>
      </w:r>
      <w:r w:rsidR="00184F61">
        <w:rPr>
          <w:rFonts w:ascii="Arial" w:hAnsi="Arial" w:cs="Arial"/>
        </w:rPr>
        <w:t xml:space="preserve">, </w:t>
      </w:r>
      <w:r w:rsidR="00184F61">
        <w:rPr>
          <w:rFonts w:ascii="Arial" w:hAnsi="Arial" w:cs="Arial"/>
          <w:b/>
          <w:bCs/>
        </w:rPr>
        <w:t>Cortana</w:t>
      </w:r>
      <w:r w:rsidR="00184F61">
        <w:rPr>
          <w:rFonts w:ascii="Arial" w:hAnsi="Arial" w:cs="Arial"/>
        </w:rPr>
        <w:t xml:space="preserve"> (</w:t>
      </w:r>
      <w:r w:rsidR="00F45A26">
        <w:rPr>
          <w:rFonts w:ascii="Arial" w:hAnsi="Arial" w:cs="Arial"/>
        </w:rPr>
        <w:t>c</w:t>
      </w:r>
      <w:r w:rsidR="00184F61">
        <w:rPr>
          <w:rFonts w:ascii="Arial" w:hAnsi="Arial" w:cs="Arial"/>
        </w:rPr>
        <w:t>reado por Microsoft)</w:t>
      </w:r>
      <w:r w:rsidR="00CF4B76">
        <w:rPr>
          <w:rFonts w:ascii="Arial" w:hAnsi="Arial" w:cs="Arial"/>
        </w:rPr>
        <w:t>.</w:t>
      </w:r>
    </w:p>
    <w:p w14:paraId="126319D9" w14:textId="20082303" w:rsidR="00A75DBE" w:rsidRPr="001F422B" w:rsidRDefault="000771D9" w:rsidP="001F422B">
      <w:pPr>
        <w:pStyle w:val="Ttulo2"/>
        <w:spacing w:line="360" w:lineRule="auto"/>
        <w:rPr>
          <w:rFonts w:ascii="Arial" w:hAnsi="Arial" w:cs="Arial"/>
          <w:b/>
          <w:color w:val="auto"/>
          <w:sz w:val="24"/>
          <w:szCs w:val="24"/>
        </w:rPr>
      </w:pPr>
      <w:bookmarkStart w:id="10" w:name="_Toc111128107"/>
      <w:bookmarkStart w:id="11" w:name="_Toc118481740"/>
      <w:r w:rsidRPr="00A75DBE">
        <w:rPr>
          <w:rFonts w:ascii="Arial" w:hAnsi="Arial" w:cs="Arial"/>
          <w:b/>
          <w:color w:val="auto"/>
          <w:sz w:val="24"/>
          <w:szCs w:val="24"/>
        </w:rPr>
        <w:t>1.2</w:t>
      </w:r>
      <w:r w:rsidR="00E75C29">
        <w:rPr>
          <w:rFonts w:ascii="Arial" w:hAnsi="Arial" w:cs="Arial"/>
          <w:b/>
          <w:color w:val="auto"/>
          <w:sz w:val="24"/>
          <w:szCs w:val="24"/>
        </w:rPr>
        <w:t>.1</w:t>
      </w:r>
      <w:r w:rsidRPr="00A75DBE">
        <w:rPr>
          <w:rFonts w:ascii="Arial" w:hAnsi="Arial" w:cs="Arial"/>
          <w:b/>
          <w:color w:val="auto"/>
          <w:sz w:val="24"/>
          <w:szCs w:val="24"/>
        </w:rPr>
        <w:t xml:space="preserve"> </w:t>
      </w:r>
      <w:r w:rsidR="006E093B" w:rsidRPr="00A75DBE">
        <w:rPr>
          <w:rStyle w:val="Ttulo2Car"/>
          <w:rFonts w:ascii="Arial" w:hAnsi="Arial" w:cs="Arial"/>
          <w:b/>
          <w:color w:val="auto"/>
          <w:sz w:val="24"/>
          <w:szCs w:val="24"/>
        </w:rPr>
        <w:t xml:space="preserve">Estado del arte de los </w:t>
      </w:r>
      <w:r w:rsidR="00E27DBB">
        <w:rPr>
          <w:rStyle w:val="Ttulo2Car"/>
          <w:rFonts w:ascii="Arial" w:hAnsi="Arial" w:cs="Arial"/>
          <w:b/>
          <w:color w:val="auto"/>
          <w:sz w:val="24"/>
          <w:szCs w:val="24"/>
        </w:rPr>
        <w:t>marcos</w:t>
      </w:r>
      <w:r w:rsidR="006E093B" w:rsidRPr="00A75DBE">
        <w:rPr>
          <w:rStyle w:val="Ttulo2Car"/>
          <w:rFonts w:ascii="Arial" w:hAnsi="Arial" w:cs="Arial"/>
          <w:b/>
          <w:color w:val="auto"/>
          <w:sz w:val="24"/>
          <w:szCs w:val="24"/>
        </w:rPr>
        <w:t xml:space="preserve"> para desarrollar </w:t>
      </w:r>
      <w:r w:rsidR="00E27DBB">
        <w:rPr>
          <w:rStyle w:val="Ttulo2Car"/>
          <w:rFonts w:ascii="Arial" w:hAnsi="Arial" w:cs="Arial"/>
          <w:b/>
          <w:color w:val="auto"/>
          <w:sz w:val="24"/>
          <w:szCs w:val="24"/>
        </w:rPr>
        <w:t>robot conversacional</w:t>
      </w:r>
      <w:bookmarkEnd w:id="10"/>
      <w:bookmarkEnd w:id="11"/>
    </w:p>
    <w:p w14:paraId="6F1C16DC" w14:textId="7BF1D31A" w:rsidR="001A4ECE" w:rsidRPr="00BC1F0A" w:rsidRDefault="00CE4771" w:rsidP="00B43DF5">
      <w:pPr>
        <w:pStyle w:val="Ttulo3"/>
        <w:spacing w:line="360" w:lineRule="auto"/>
        <w:rPr>
          <w:rFonts w:ascii="Arial" w:hAnsi="Arial" w:cs="Arial"/>
          <w:b/>
          <w:color w:val="auto"/>
        </w:rPr>
      </w:pPr>
      <w:bookmarkStart w:id="12" w:name="_Toc111128108"/>
      <w:bookmarkStart w:id="13" w:name="_Toc118481741"/>
      <w:r w:rsidRPr="00376D8F">
        <w:rPr>
          <w:rStyle w:val="Textoennegrita"/>
          <w:rFonts w:ascii="Arial" w:hAnsi="Arial" w:cs="Arial"/>
          <w:bCs w:val="0"/>
          <w:color w:val="auto"/>
        </w:rPr>
        <w:t>Azure Bot Service</w:t>
      </w:r>
      <w:bookmarkEnd w:id="12"/>
      <w:bookmarkEnd w:id="13"/>
      <w:r w:rsidRPr="00376D8F">
        <w:rPr>
          <w:rStyle w:val="Textoennegrita"/>
          <w:rFonts w:ascii="Arial" w:hAnsi="Arial" w:cs="Arial"/>
          <w:bCs w:val="0"/>
          <w:color w:val="auto"/>
        </w:rPr>
        <w:t xml:space="preserve"> </w:t>
      </w:r>
    </w:p>
    <w:p w14:paraId="0CA3B18E" w14:textId="7F413DC1" w:rsidR="0087039F" w:rsidRPr="00ED7FC9" w:rsidRDefault="0087039F" w:rsidP="00DB2A3C">
      <w:pPr>
        <w:pStyle w:val="Descripcin"/>
        <w:spacing w:line="276" w:lineRule="auto"/>
        <w:rPr>
          <w:i w:val="0"/>
          <w:color w:val="000000" w:themeColor="text1"/>
          <w:shd w:val="clear" w:color="auto" w:fill="FFFFFF"/>
        </w:rPr>
      </w:pPr>
      <w:r w:rsidRPr="0087039F">
        <w:rPr>
          <w:rFonts w:cs="Arial"/>
          <w:b/>
          <w:bCs/>
          <w:i w:val="0"/>
          <w:noProof/>
          <w:color w:val="000000" w:themeColor="text1"/>
          <w:shd w:val="clear" w:color="auto" w:fill="FFFFFF"/>
          <w:lang w:val="es-MX" w:eastAsia="es-MX"/>
        </w:rPr>
        <w:drawing>
          <wp:anchor distT="0" distB="0" distL="114300" distR="114300" simplePos="0" relativeHeight="251654144" behindDoc="0" locked="0" layoutInCell="1" allowOverlap="1" wp14:anchorId="01E71889" wp14:editId="3948E919">
            <wp:simplePos x="0" y="0"/>
            <wp:positionH relativeFrom="column">
              <wp:posOffset>72390</wp:posOffset>
            </wp:positionH>
            <wp:positionV relativeFrom="paragraph">
              <wp:posOffset>75565</wp:posOffset>
            </wp:positionV>
            <wp:extent cx="1676400" cy="933450"/>
            <wp:effectExtent l="76200" t="76200" r="133350" b="133350"/>
            <wp:wrapSquare wrapText="bothSides"/>
            <wp:docPr id="2" name="Imagen 5">
              <a:extLst xmlns:a="http://schemas.openxmlformats.org/drawingml/2006/main">
                <a:ext uri="{FF2B5EF4-FFF2-40B4-BE49-F238E27FC236}">
                  <a16:creationId xmlns:a16="http://schemas.microsoft.com/office/drawing/2014/main" id="{0E9BEDC6-38BC-46BC-864F-997C038ABB0F}"/>
                </a:ext>
              </a:extLst>
            </wp:docPr>
            <wp:cNvGraphicFramePr/>
            <a:graphic xmlns:a="http://schemas.openxmlformats.org/drawingml/2006/main">
              <a:graphicData uri="http://schemas.openxmlformats.org/drawingml/2006/picture">
                <pic:pic xmlns:pic="http://schemas.openxmlformats.org/drawingml/2006/picture">
                  <pic:nvPicPr>
                    <pic:cNvPr id="6" name="Imagen 5">
                      <a:extLst>
                        <a:ext uri="{FF2B5EF4-FFF2-40B4-BE49-F238E27FC236}">
                          <a16:creationId xmlns:a16="http://schemas.microsoft.com/office/drawing/2014/main" id="{0E9BEDC6-38BC-46BC-864F-997C038ABB0F}"/>
                        </a:ext>
                      </a:extLst>
                    </pic:cNvPr>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76400" cy="9334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CE4771" w:rsidRPr="00270616">
        <w:rPr>
          <w:rStyle w:val="Textoennegrita"/>
          <w:rFonts w:cs="Arial"/>
          <w:i w:val="0"/>
          <w:color w:val="000000" w:themeColor="text1"/>
          <w:shd w:val="clear" w:color="auto" w:fill="FFFFFF"/>
        </w:rPr>
        <w:t>Azure Bot Service</w:t>
      </w:r>
      <w:r w:rsidR="00270616" w:rsidRPr="00270616">
        <w:rPr>
          <w:rStyle w:val="Textoennegrita"/>
          <w:rFonts w:cs="Arial"/>
          <w:i w:val="0"/>
          <w:color w:val="000000" w:themeColor="text1"/>
          <w:shd w:val="clear" w:color="auto" w:fill="FFFFFF"/>
        </w:rPr>
        <w:t xml:space="preserve"> </w:t>
      </w:r>
      <w:r w:rsidR="00CE4771" w:rsidRPr="00270616">
        <w:rPr>
          <w:i w:val="0"/>
          <w:color w:val="000000" w:themeColor="text1"/>
          <w:shd w:val="clear" w:color="auto" w:fill="FFFFFF"/>
        </w:rPr>
        <w:t>es una herramienta</w:t>
      </w:r>
      <w:r w:rsidR="005A57D8">
        <w:rPr>
          <w:i w:val="0"/>
          <w:color w:val="000000" w:themeColor="text1"/>
          <w:shd w:val="clear" w:color="auto" w:fill="FFFFFF"/>
        </w:rPr>
        <w:t xml:space="preserve"> que forma parte de los servicios</w:t>
      </w:r>
      <w:r w:rsidR="00CE4771" w:rsidRPr="00270616">
        <w:rPr>
          <w:i w:val="0"/>
          <w:color w:val="000000" w:themeColor="text1"/>
          <w:shd w:val="clear" w:color="auto" w:fill="FFFFFF"/>
        </w:rPr>
        <w:t xml:space="preserve"> en la nube</w:t>
      </w:r>
      <w:r w:rsidR="005A57D8">
        <w:rPr>
          <w:i w:val="0"/>
          <w:color w:val="000000" w:themeColor="text1"/>
          <w:shd w:val="clear" w:color="auto" w:fill="FFFFFF"/>
        </w:rPr>
        <w:t xml:space="preserve"> de Azure</w:t>
      </w:r>
      <w:r w:rsidR="00CE4771" w:rsidRPr="00270616">
        <w:rPr>
          <w:i w:val="0"/>
          <w:color w:val="000000" w:themeColor="text1"/>
          <w:shd w:val="clear" w:color="auto" w:fill="FFFFFF"/>
        </w:rPr>
        <w:t xml:space="preserve"> que entra en la categoría Plataformas y herramientas de </w:t>
      </w:r>
      <w:r w:rsidR="00E27DBB">
        <w:rPr>
          <w:i w:val="0"/>
          <w:color w:val="000000" w:themeColor="text1"/>
          <w:shd w:val="clear" w:color="auto" w:fill="FFFFFF"/>
        </w:rPr>
        <w:t>Robot conversacional</w:t>
      </w:r>
      <w:r w:rsidR="00CE4771" w:rsidRPr="00270616">
        <w:rPr>
          <w:i w:val="0"/>
          <w:color w:val="000000" w:themeColor="text1"/>
          <w:shd w:val="clear" w:color="auto" w:fill="FFFFFF"/>
        </w:rPr>
        <w:t xml:space="preserve"> </w:t>
      </w:r>
      <w:r w:rsidR="00E03C0D" w:rsidRPr="00270616">
        <w:rPr>
          <w:i w:val="0"/>
          <w:color w:val="000000" w:themeColor="text1"/>
          <w:shd w:val="clear" w:color="auto" w:fill="FFFFFF"/>
        </w:rPr>
        <w:t>de una pila tecnológica. [6</w:t>
      </w:r>
      <w:r w:rsidR="00493C43">
        <w:rPr>
          <w:i w:val="0"/>
          <w:color w:val="000000" w:themeColor="text1"/>
          <w:shd w:val="clear" w:color="auto" w:fill="FFFFFF"/>
        </w:rPr>
        <w:t>-10</w:t>
      </w:r>
      <w:r w:rsidR="00E03C0D" w:rsidRPr="00270616">
        <w:rPr>
          <w:i w:val="0"/>
          <w:color w:val="000000" w:themeColor="text1"/>
          <w:shd w:val="clear" w:color="auto" w:fill="FFFFFF"/>
        </w:rPr>
        <w:t>] [</w:t>
      </w:r>
      <w:r w:rsidR="00493C43">
        <w:rPr>
          <w:i w:val="0"/>
          <w:color w:val="000000" w:themeColor="text1"/>
          <w:shd w:val="clear" w:color="auto" w:fill="FFFFFF"/>
        </w:rPr>
        <w:t>2</w:t>
      </w:r>
      <w:r w:rsidR="00E03C0D" w:rsidRPr="00270616">
        <w:rPr>
          <w:i w:val="0"/>
          <w:color w:val="000000" w:themeColor="text1"/>
          <w:shd w:val="clear" w:color="auto" w:fill="FFFFFF"/>
        </w:rPr>
        <w:t>1</w:t>
      </w:r>
      <w:r w:rsidR="00CE4771" w:rsidRPr="00270616">
        <w:rPr>
          <w:i w:val="0"/>
          <w:color w:val="000000" w:themeColor="text1"/>
          <w:shd w:val="clear" w:color="auto" w:fill="FFFFFF"/>
        </w:rPr>
        <w:t xml:space="preserve">] </w:t>
      </w:r>
      <w:r w:rsidR="00E03C0D" w:rsidRPr="00270616">
        <w:rPr>
          <w:rFonts w:eastAsia="Times New Roman"/>
          <w:i w:val="0"/>
          <w:lang w:val="es-MX" w:eastAsia="es-ES"/>
        </w:rPr>
        <w:t>[</w:t>
      </w:r>
      <w:r w:rsidR="00493C43">
        <w:rPr>
          <w:rFonts w:eastAsia="Times New Roman"/>
          <w:i w:val="0"/>
          <w:lang w:val="es-MX" w:eastAsia="es-ES"/>
        </w:rPr>
        <w:t>22</w:t>
      </w:r>
      <w:r w:rsidR="00CE4771" w:rsidRPr="00270616">
        <w:rPr>
          <w:rFonts w:eastAsia="Times New Roman"/>
          <w:i w:val="0"/>
          <w:lang w:val="es-MX" w:eastAsia="es-ES"/>
        </w:rPr>
        <w:t>]</w:t>
      </w:r>
      <w:r w:rsidR="00143B13" w:rsidRPr="00ED7FC9">
        <w:rPr>
          <w:rFonts w:eastAsia="Times New Roman"/>
          <w:i w:val="0"/>
          <w:lang w:eastAsia="es-ES"/>
        </w:rPr>
        <w:t>[24]</w:t>
      </w:r>
    </w:p>
    <w:p w14:paraId="71C71E59" w14:textId="3D2341E5" w:rsidR="00CE4771" w:rsidRPr="009C680F" w:rsidRDefault="00CE4771" w:rsidP="00DB2A3C">
      <w:pPr>
        <w:spacing w:line="276" w:lineRule="auto"/>
        <w:jc w:val="both"/>
        <w:rPr>
          <w:color w:val="000000" w:themeColor="text1"/>
          <w:shd w:val="clear" w:color="auto" w:fill="FFFFFF"/>
        </w:rPr>
      </w:pPr>
      <w:r w:rsidRPr="009C680F">
        <w:rPr>
          <w:color w:val="000000" w:themeColor="text1"/>
          <w:shd w:val="clear" w:color="auto" w:fill="FFFFFF"/>
        </w:rPr>
        <w:t xml:space="preserve">Cuenta con la herramienta </w:t>
      </w:r>
      <w:r w:rsidRPr="009C680F">
        <w:rPr>
          <w:b/>
          <w:color w:val="1A1A1F"/>
        </w:rPr>
        <w:t>Bot Framework Composer:</w:t>
      </w:r>
    </w:p>
    <w:p w14:paraId="7EE43689" w14:textId="6399826D" w:rsidR="00CE4771" w:rsidRPr="009C680F" w:rsidRDefault="00701847" w:rsidP="00DB2A3C">
      <w:pPr>
        <w:pStyle w:val="NormalWeb"/>
        <w:shd w:val="clear" w:color="auto" w:fill="FFFFFF"/>
        <w:spacing w:before="180" w:beforeAutospacing="0" w:after="180" w:afterAutospacing="0" w:line="276" w:lineRule="auto"/>
        <w:jc w:val="both"/>
        <w:rPr>
          <w:rFonts w:ascii="Arial" w:hAnsi="Arial" w:cs="Arial"/>
        </w:rPr>
      </w:pPr>
      <w:r>
        <w:rPr>
          <w:rFonts w:ascii="Arial" w:hAnsi="Arial" w:cs="Arial"/>
        </w:rPr>
        <w:t>E</w:t>
      </w:r>
      <w:r w:rsidR="005D4F9B" w:rsidRPr="005D4F9B">
        <w:rPr>
          <w:rFonts w:ascii="Arial" w:hAnsi="Arial" w:cs="Arial"/>
        </w:rPr>
        <w:t xml:space="preserve">s un </w:t>
      </w:r>
      <w:r w:rsidR="009303AB">
        <w:rPr>
          <w:rFonts w:ascii="Arial" w:hAnsi="Arial" w:cs="Arial"/>
        </w:rPr>
        <w:t>Entorno de Desarrollo Integrado (</w:t>
      </w:r>
      <w:r w:rsidR="009303AB" w:rsidRPr="009303AB">
        <w:rPr>
          <w:rFonts w:ascii="Arial" w:hAnsi="Arial" w:cs="Arial"/>
        </w:rPr>
        <w:t>Integrated Development Environment (IDE)</w:t>
      </w:r>
      <w:r w:rsidR="009303AB">
        <w:rPr>
          <w:rFonts w:ascii="Arial" w:hAnsi="Arial" w:cs="Arial"/>
        </w:rPr>
        <w:t>)</w:t>
      </w:r>
      <w:r w:rsidR="005D4F9B" w:rsidRPr="005D4F9B">
        <w:rPr>
          <w:rFonts w:ascii="Arial" w:hAnsi="Arial" w:cs="Arial"/>
        </w:rPr>
        <w:t xml:space="preserve"> de código abierto para que los desarrolladores creen, prueben, aprovisionen y administren experiencias conversacionales. Proporciona </w:t>
      </w:r>
      <w:r w:rsidR="00675E67">
        <w:rPr>
          <w:rFonts w:ascii="Arial" w:hAnsi="Arial" w:cs="Arial"/>
        </w:rPr>
        <w:t xml:space="preserve">una interfaz visual </w:t>
      </w:r>
      <w:r w:rsidR="005D4F9B" w:rsidRPr="005D4F9B">
        <w:rPr>
          <w:rFonts w:ascii="Arial" w:hAnsi="Arial" w:cs="Arial"/>
        </w:rPr>
        <w:t>que permite que los diálogos, los modelos de comprensión del lenguaje, las b</w:t>
      </w:r>
      <w:r w:rsidR="005D4F9B">
        <w:rPr>
          <w:rFonts w:ascii="Arial" w:hAnsi="Arial" w:cs="Arial"/>
        </w:rPr>
        <w:t>ases de conocimiento</w:t>
      </w:r>
      <w:r w:rsidR="005D4F9B" w:rsidRPr="005D4F9B">
        <w:rPr>
          <w:rFonts w:ascii="Arial" w:hAnsi="Arial" w:cs="Arial"/>
        </w:rPr>
        <w:t xml:space="preserve"> y las respuestas de generación de lenguaje se creen desde </w:t>
      </w:r>
      <w:r w:rsidR="005D4F9B">
        <w:rPr>
          <w:rFonts w:ascii="Arial" w:hAnsi="Arial" w:cs="Arial"/>
        </w:rPr>
        <w:t>una plantilla</w:t>
      </w:r>
      <w:r w:rsidR="005D4F9B" w:rsidRPr="005D4F9B">
        <w:rPr>
          <w:rFonts w:ascii="Arial" w:hAnsi="Arial" w:cs="Arial"/>
        </w:rPr>
        <w:t>,</w:t>
      </w:r>
      <w:r w:rsidR="005D4F9B">
        <w:rPr>
          <w:rFonts w:ascii="Arial" w:hAnsi="Arial" w:cs="Arial"/>
        </w:rPr>
        <w:t xml:space="preserve"> además</w:t>
      </w:r>
      <w:r w:rsidR="005D4F9B" w:rsidRPr="005D4F9B">
        <w:rPr>
          <w:rFonts w:ascii="Arial" w:hAnsi="Arial" w:cs="Arial"/>
        </w:rPr>
        <w:t xml:space="preserve"> permite que estas experiencias se extiendan con código para tareas más complejas, como la integración del sistema.</w:t>
      </w:r>
    </w:p>
    <w:p w14:paraId="67879B81" w14:textId="53299D37" w:rsidR="00685764" w:rsidRPr="009C680F" w:rsidRDefault="00CE4771" w:rsidP="00DB2A3C">
      <w:pPr>
        <w:spacing w:line="276" w:lineRule="auto"/>
        <w:jc w:val="both"/>
        <w:rPr>
          <w:color w:val="000000" w:themeColor="text1"/>
          <w:shd w:val="clear" w:color="auto" w:fill="FFFFFF"/>
        </w:rPr>
      </w:pPr>
      <w:r w:rsidRPr="009C680F">
        <w:rPr>
          <w:color w:val="000000" w:themeColor="text1"/>
          <w:shd w:val="clear" w:color="auto" w:fill="FFFFFF"/>
        </w:rPr>
        <w:t>Más de 18 empresas usan la tecnología de Microsoft en sus sistemas de trabajo como por ejemplo L</w:t>
      </w:r>
      <w:r w:rsidR="00E03C0D">
        <w:rPr>
          <w:color w:val="000000" w:themeColor="text1"/>
          <w:shd w:val="clear" w:color="auto" w:fill="FFFFFF"/>
        </w:rPr>
        <w:t>UMENEO, Autonom8 y WBOT.</w:t>
      </w:r>
    </w:p>
    <w:p w14:paraId="1A660BFD" w14:textId="596BDE93" w:rsidR="00CE4771" w:rsidRDefault="00CE4771" w:rsidP="00DB2A3C">
      <w:pPr>
        <w:spacing w:line="276" w:lineRule="auto"/>
        <w:jc w:val="both"/>
        <w:rPr>
          <w:color w:val="000000" w:themeColor="text1"/>
          <w:shd w:val="clear" w:color="auto" w:fill="FFFFFF"/>
        </w:rPr>
      </w:pPr>
      <w:r w:rsidRPr="00A35ED5">
        <w:rPr>
          <w:rStyle w:val="Textoennegrita"/>
          <w:b w:val="0"/>
          <w:i/>
          <w:color w:val="000000" w:themeColor="text1"/>
          <w:shd w:val="clear" w:color="auto" w:fill="FFFFFF"/>
        </w:rPr>
        <w:t>Azure Bot Service</w:t>
      </w:r>
      <w:r w:rsidR="00685764" w:rsidRPr="00A35ED5">
        <w:rPr>
          <w:rStyle w:val="Textoennegrita"/>
          <w:i/>
          <w:color w:val="000000" w:themeColor="text1"/>
          <w:shd w:val="clear" w:color="auto" w:fill="FFFFFF"/>
        </w:rPr>
        <w:t xml:space="preserve"> </w:t>
      </w:r>
      <w:r w:rsidR="00A35ED5" w:rsidRPr="00A35ED5">
        <w:t>proporciona plataformas para integrar sus agentes conversacionales</w:t>
      </w:r>
      <w:r w:rsidR="00A13999">
        <w:t>:</w:t>
      </w:r>
      <w:r w:rsidR="00270A94">
        <w:t xml:space="preserve"> </w:t>
      </w:r>
      <w:r w:rsidR="00511F39">
        <w:rPr>
          <w:color w:val="000000" w:themeColor="text1"/>
          <w:shd w:val="clear" w:color="auto" w:fill="FFFFFF"/>
        </w:rPr>
        <w:t>Slack</w:t>
      </w:r>
      <w:r w:rsidR="00685764">
        <w:rPr>
          <w:color w:val="000000" w:themeColor="text1"/>
          <w:shd w:val="clear" w:color="auto" w:fill="FFFFFF"/>
        </w:rPr>
        <w:t>, Skype</w:t>
      </w:r>
      <w:r w:rsidRPr="009C680F">
        <w:rPr>
          <w:color w:val="000000" w:themeColor="text1"/>
          <w:shd w:val="clear" w:color="auto" w:fill="FFFFFF"/>
        </w:rPr>
        <w:t xml:space="preserve">, </w:t>
      </w:r>
      <w:r w:rsidR="00120C1A" w:rsidRPr="00120C1A">
        <w:rPr>
          <w:color w:val="000000" w:themeColor="text1"/>
          <w:shd w:val="clear" w:color="auto" w:fill="FFFFFF"/>
        </w:rPr>
        <w:t>interfaz de programación de aplicaciones</w:t>
      </w:r>
      <w:r w:rsidR="00120C1A">
        <w:rPr>
          <w:color w:val="000000" w:themeColor="text1"/>
          <w:shd w:val="clear" w:color="auto" w:fill="FFFFFF"/>
        </w:rPr>
        <w:t xml:space="preserve"> (</w:t>
      </w:r>
      <w:r w:rsidR="00B45385">
        <w:rPr>
          <w:color w:val="000000" w:themeColor="text1"/>
          <w:shd w:val="clear" w:color="auto" w:fill="FFFFFF"/>
        </w:rPr>
        <w:t xml:space="preserve">siglas en inglés </w:t>
      </w:r>
      <w:r w:rsidRPr="009C680F">
        <w:rPr>
          <w:color w:val="000000" w:themeColor="text1"/>
          <w:shd w:val="clear" w:color="auto" w:fill="FFFFFF"/>
        </w:rPr>
        <w:t>API</w:t>
      </w:r>
      <w:r w:rsidR="00120C1A">
        <w:rPr>
          <w:color w:val="000000" w:themeColor="text1"/>
          <w:shd w:val="clear" w:color="auto" w:fill="FFFFFF"/>
        </w:rPr>
        <w:t>)</w:t>
      </w:r>
      <w:r w:rsidRPr="009C680F">
        <w:rPr>
          <w:color w:val="000000" w:themeColor="text1"/>
          <w:shd w:val="clear" w:color="auto" w:fill="FFFFFF"/>
        </w:rPr>
        <w:t xml:space="preserve"> </w:t>
      </w:r>
      <w:r w:rsidR="00120C1A">
        <w:rPr>
          <w:color w:val="000000" w:themeColor="text1"/>
          <w:shd w:val="clear" w:color="auto" w:fill="FFFFFF"/>
        </w:rPr>
        <w:t>de</w:t>
      </w:r>
      <w:r w:rsidR="00013AEF">
        <w:rPr>
          <w:color w:val="000000" w:themeColor="text1"/>
          <w:shd w:val="clear" w:color="auto" w:fill="FFFFFF"/>
        </w:rPr>
        <w:t xml:space="preserve"> </w:t>
      </w:r>
      <w:r w:rsidR="00685764" w:rsidRPr="009C680F">
        <w:rPr>
          <w:color w:val="000000" w:themeColor="text1"/>
          <w:shd w:val="clear" w:color="auto" w:fill="FFFFFF"/>
        </w:rPr>
        <w:t>Telegram,</w:t>
      </w:r>
      <w:r w:rsidRPr="009C680F">
        <w:rPr>
          <w:color w:val="000000" w:themeColor="text1"/>
          <w:shd w:val="clear" w:color="auto" w:fill="FFFFFF"/>
        </w:rPr>
        <w:t xml:space="preserve"> son algunas de las herramientas populares que se integran con </w:t>
      </w:r>
      <w:r w:rsidR="00270616" w:rsidRPr="00270616">
        <w:rPr>
          <w:rStyle w:val="Textoennegrita"/>
          <w:b w:val="0"/>
          <w:color w:val="000000" w:themeColor="text1"/>
          <w:shd w:val="clear" w:color="auto" w:fill="FFFFFF"/>
        </w:rPr>
        <w:t xml:space="preserve">Azure Bot </w:t>
      </w:r>
      <w:r w:rsidR="00270616" w:rsidRPr="00270616">
        <w:rPr>
          <w:rStyle w:val="Textoennegrita"/>
          <w:b w:val="0"/>
          <w:shd w:val="clear" w:color="auto" w:fill="FFFFFF"/>
        </w:rPr>
        <w:t>Service</w:t>
      </w:r>
      <w:r w:rsidR="00E03C0D">
        <w:rPr>
          <w:color w:val="000000" w:themeColor="text1"/>
          <w:shd w:val="clear" w:color="auto" w:fill="FFFFFF"/>
        </w:rPr>
        <w:t>.</w:t>
      </w:r>
    </w:p>
    <w:p w14:paraId="57E6A800" w14:textId="50741038" w:rsidR="00CE4771" w:rsidRPr="009C680F" w:rsidRDefault="00CE4771" w:rsidP="00DB2A3C">
      <w:pPr>
        <w:spacing w:after="0" w:line="276" w:lineRule="auto"/>
        <w:rPr>
          <w:b/>
          <w:i/>
          <w:color w:val="000000" w:themeColor="text1"/>
          <w:shd w:val="clear" w:color="auto" w:fill="FFFFFF"/>
        </w:rPr>
      </w:pPr>
      <w:r w:rsidRPr="009C680F">
        <w:rPr>
          <w:b/>
          <w:i/>
          <w:color w:val="000000" w:themeColor="text1"/>
          <w:shd w:val="clear" w:color="auto" w:fill="FFFFFF"/>
        </w:rPr>
        <w:t xml:space="preserve">Ventajas </w:t>
      </w:r>
    </w:p>
    <w:p w14:paraId="46C7DF97" w14:textId="32C151CA" w:rsidR="00CE4771" w:rsidRPr="009C680F" w:rsidRDefault="00626086" w:rsidP="00DB2A3C">
      <w:pPr>
        <w:pStyle w:val="Prrafodelista"/>
        <w:widowControl w:val="0"/>
        <w:numPr>
          <w:ilvl w:val="0"/>
          <w:numId w:val="2"/>
        </w:numPr>
        <w:spacing w:after="0"/>
        <w:jc w:val="both"/>
        <w:rPr>
          <w:color w:val="000000" w:themeColor="text1"/>
          <w:shd w:val="clear" w:color="auto" w:fill="FFFFFF"/>
        </w:rPr>
      </w:pPr>
      <w:r>
        <w:rPr>
          <w:color w:val="000000" w:themeColor="text1"/>
          <w:shd w:val="clear" w:color="auto" w:fill="FFFFFF"/>
        </w:rPr>
        <w:t>Usa técnicas de Inteligencia Artificial</w:t>
      </w:r>
      <w:r w:rsidR="000C13A6">
        <w:rPr>
          <w:color w:val="000000" w:themeColor="text1"/>
          <w:shd w:val="clear" w:color="auto" w:fill="FFFFFF"/>
        </w:rPr>
        <w:t xml:space="preserve"> (IA)</w:t>
      </w:r>
      <w:r w:rsidR="00CE4771" w:rsidRPr="009C680F">
        <w:rPr>
          <w:color w:val="000000" w:themeColor="text1"/>
          <w:shd w:val="clear" w:color="auto" w:fill="FFFFFF"/>
        </w:rPr>
        <w:t xml:space="preserve"> y</w:t>
      </w:r>
      <w:r>
        <w:rPr>
          <w:color w:val="000000" w:themeColor="text1"/>
          <w:shd w:val="clear" w:color="auto" w:fill="FFFFFF"/>
        </w:rPr>
        <w:t xml:space="preserve"> procesamiento del</w:t>
      </w:r>
      <w:r w:rsidR="00CE4771" w:rsidRPr="009C680F">
        <w:rPr>
          <w:color w:val="000000" w:themeColor="text1"/>
          <w:shd w:val="clear" w:color="auto" w:fill="FFFFFF"/>
        </w:rPr>
        <w:t xml:space="preserve"> lenguaje natural</w:t>
      </w:r>
      <w:r w:rsidR="00610773">
        <w:rPr>
          <w:color w:val="000000" w:themeColor="text1"/>
          <w:shd w:val="clear" w:color="auto" w:fill="FFFFFF"/>
        </w:rPr>
        <w:t>.</w:t>
      </w:r>
    </w:p>
    <w:p w14:paraId="7CD98AA7" w14:textId="25EB9358" w:rsidR="00CE4771" w:rsidRPr="009C680F" w:rsidRDefault="00CE4771" w:rsidP="00DB2A3C">
      <w:pPr>
        <w:pStyle w:val="Prrafodelista"/>
        <w:widowControl w:val="0"/>
        <w:numPr>
          <w:ilvl w:val="0"/>
          <w:numId w:val="2"/>
        </w:numPr>
        <w:spacing w:after="0"/>
        <w:jc w:val="both"/>
        <w:rPr>
          <w:shd w:val="clear" w:color="auto" w:fill="FFFFFF"/>
        </w:rPr>
      </w:pPr>
      <w:r w:rsidRPr="009C680F">
        <w:rPr>
          <w:shd w:val="clear" w:color="auto" w:fill="FFFFFF"/>
        </w:rPr>
        <w:t>Código Abierto y extensible (</w:t>
      </w:r>
      <w:r w:rsidRPr="009C680F">
        <w:rPr>
          <w:color w:val="1A1A1F"/>
        </w:rPr>
        <w:t>Bot Framework Composer</w:t>
      </w:r>
      <w:r w:rsidRPr="009C680F">
        <w:rPr>
          <w:shd w:val="clear" w:color="auto" w:fill="FFFFFF"/>
        </w:rPr>
        <w:t>)</w:t>
      </w:r>
      <w:r w:rsidR="00610773">
        <w:rPr>
          <w:shd w:val="clear" w:color="auto" w:fill="FFFFFF"/>
        </w:rPr>
        <w:t>.</w:t>
      </w:r>
    </w:p>
    <w:p w14:paraId="40A930F6" w14:textId="37DFF5F5" w:rsidR="00CE4771" w:rsidRPr="009C680F" w:rsidRDefault="00CE4771" w:rsidP="00DB2A3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Soluciones de nivel empresarial</w:t>
      </w:r>
      <w:r w:rsidR="00610773">
        <w:rPr>
          <w:color w:val="000000" w:themeColor="text1"/>
          <w:shd w:val="clear" w:color="auto" w:fill="FFFFFF"/>
        </w:rPr>
        <w:t>.</w:t>
      </w:r>
    </w:p>
    <w:p w14:paraId="69BB6017" w14:textId="3A71FBFA" w:rsidR="00012C65" w:rsidRPr="008548C7" w:rsidRDefault="00CE4771" w:rsidP="008548C7">
      <w:pPr>
        <w:pStyle w:val="Prrafodelista"/>
        <w:widowControl w:val="0"/>
        <w:numPr>
          <w:ilvl w:val="0"/>
          <w:numId w:val="2"/>
        </w:numPr>
        <w:spacing w:after="0" w:line="360" w:lineRule="auto"/>
        <w:jc w:val="both"/>
        <w:rPr>
          <w:color w:val="000000" w:themeColor="text1"/>
          <w:shd w:val="clear" w:color="auto" w:fill="FFFFFF"/>
        </w:rPr>
      </w:pPr>
      <w:r w:rsidRPr="009C680F">
        <w:rPr>
          <w:color w:val="000000" w:themeColor="text1"/>
          <w:shd w:val="clear" w:color="auto" w:fill="FFFFFF"/>
        </w:rPr>
        <w:t>Propiedad y control</w:t>
      </w:r>
      <w:r w:rsidR="00610773">
        <w:rPr>
          <w:color w:val="000000" w:themeColor="text1"/>
          <w:shd w:val="clear" w:color="auto" w:fill="FFFFFF"/>
        </w:rPr>
        <w:t>.</w:t>
      </w:r>
    </w:p>
    <w:p w14:paraId="37AE7FBF" w14:textId="1ECA2AC0" w:rsidR="00CE4771" w:rsidRPr="009C680F" w:rsidRDefault="00742011" w:rsidP="00DB2A3C">
      <w:pPr>
        <w:spacing w:line="276" w:lineRule="auto"/>
        <w:jc w:val="both"/>
        <w:rPr>
          <w:b/>
          <w:i/>
          <w:color w:val="000000" w:themeColor="text1"/>
        </w:rPr>
      </w:pPr>
      <w:r>
        <w:rPr>
          <w:b/>
          <w:i/>
          <w:color w:val="000000" w:themeColor="text1"/>
        </w:rPr>
        <w:t>Desventajas</w:t>
      </w:r>
    </w:p>
    <w:p w14:paraId="3C6791D0" w14:textId="2415D654" w:rsidR="00CE4771" w:rsidRPr="009C680F" w:rsidRDefault="00CE4771" w:rsidP="00DB2A3C">
      <w:pPr>
        <w:pStyle w:val="Prrafodelista"/>
        <w:widowControl w:val="0"/>
        <w:numPr>
          <w:ilvl w:val="0"/>
          <w:numId w:val="3"/>
        </w:numPr>
        <w:spacing w:after="0"/>
        <w:jc w:val="both"/>
        <w:rPr>
          <w:color w:val="000000" w:themeColor="text1"/>
        </w:rPr>
      </w:pPr>
      <w:r w:rsidRPr="009C680F">
        <w:rPr>
          <w:color w:val="000000" w:themeColor="text1"/>
        </w:rPr>
        <w:t xml:space="preserve">El SDK </w:t>
      </w:r>
      <w:r w:rsidR="00742011">
        <w:rPr>
          <w:color w:val="000000" w:themeColor="text1"/>
        </w:rPr>
        <w:t>(</w:t>
      </w:r>
      <w:r w:rsidR="00707471" w:rsidRPr="00707471">
        <w:rPr>
          <w:shd w:val="clear" w:color="auto" w:fill="FFFFFF"/>
        </w:rPr>
        <w:t xml:space="preserve">“Software Development Kit” </w:t>
      </w:r>
      <w:r w:rsidR="00110FA8">
        <w:rPr>
          <w:shd w:val="clear" w:color="auto" w:fill="FFFFFF"/>
        </w:rPr>
        <w:t xml:space="preserve">(Kit de desarrollo de software) </w:t>
      </w:r>
      <w:r w:rsidR="00742011" w:rsidRPr="00742011">
        <w:rPr>
          <w:shd w:val="clear" w:color="auto" w:fill="FFFFFF"/>
        </w:rPr>
        <w:t>reúne un grupo de herramientas que permiten la programación de aplicaciones</w:t>
      </w:r>
      <w:r w:rsidR="00707471">
        <w:rPr>
          <w:shd w:val="clear" w:color="auto" w:fill="FFFFFF"/>
        </w:rPr>
        <w:t xml:space="preserve"> informáticas</w:t>
      </w:r>
      <w:r w:rsidR="00742011">
        <w:rPr>
          <w:color w:val="000000" w:themeColor="text1"/>
        </w:rPr>
        <w:t xml:space="preserve">) </w:t>
      </w:r>
      <w:r w:rsidRPr="009C680F">
        <w:rPr>
          <w:color w:val="000000" w:themeColor="text1"/>
        </w:rPr>
        <w:t>de su sistema tiene un nivel de complej</w:t>
      </w:r>
      <w:r w:rsidR="00F77DEA">
        <w:rPr>
          <w:color w:val="000000" w:themeColor="text1"/>
        </w:rPr>
        <w:t xml:space="preserve">idad </w:t>
      </w:r>
      <w:r w:rsidRPr="009C680F">
        <w:rPr>
          <w:color w:val="000000" w:themeColor="text1"/>
        </w:rPr>
        <w:t>alto, es avanzado, lo que requiere tiempo dominar su uso y más para personas que no cuentan con mucha experiencia usando esta plataforma o parecidas pertenecientes a Microsoft.</w:t>
      </w:r>
    </w:p>
    <w:p w14:paraId="128F899D" w14:textId="22D7C4B0" w:rsidR="00CE4771" w:rsidRDefault="00CE4771" w:rsidP="00DB2A3C">
      <w:pPr>
        <w:pStyle w:val="Prrafodelista"/>
        <w:widowControl w:val="0"/>
        <w:numPr>
          <w:ilvl w:val="0"/>
          <w:numId w:val="3"/>
        </w:numPr>
        <w:spacing w:after="0"/>
        <w:jc w:val="both"/>
      </w:pPr>
      <w:r w:rsidRPr="009C680F">
        <w:t>Bot Framework Composer depende de los servicios en la nube de Azure.</w:t>
      </w:r>
    </w:p>
    <w:p w14:paraId="6C5509F9" w14:textId="77777777" w:rsidR="00DD4C2C" w:rsidRPr="009C680F" w:rsidRDefault="00DD4C2C" w:rsidP="00DB2A3C">
      <w:pPr>
        <w:pStyle w:val="Prrafodelista"/>
        <w:widowControl w:val="0"/>
        <w:spacing w:after="0"/>
        <w:jc w:val="both"/>
      </w:pPr>
    </w:p>
    <w:p w14:paraId="279F0CB3" w14:textId="53046D79" w:rsidR="00CE4771" w:rsidRPr="009C680F" w:rsidRDefault="00CE4771" w:rsidP="00DB2A3C">
      <w:pPr>
        <w:spacing w:line="276" w:lineRule="auto"/>
        <w:jc w:val="both"/>
        <w:rPr>
          <w:b/>
          <w:i/>
          <w:color w:val="111111"/>
          <w:shd w:val="clear" w:color="auto" w:fill="FFFFFF"/>
        </w:rPr>
      </w:pPr>
      <w:r w:rsidRPr="009C680F">
        <w:rPr>
          <w:rStyle w:val="Textoennegrita"/>
          <w:i/>
          <w:color w:val="000000" w:themeColor="text1"/>
          <w:shd w:val="clear" w:color="auto" w:fill="FFFFFF"/>
        </w:rPr>
        <w:lastRenderedPageBreak/>
        <w:t xml:space="preserve">Azure Bot </w:t>
      </w:r>
      <w:r w:rsidRPr="009C680F">
        <w:rPr>
          <w:rStyle w:val="Textoennegrita"/>
          <w:i/>
          <w:shd w:val="clear" w:color="auto" w:fill="FFFFFF"/>
        </w:rPr>
        <w:t>Service</w:t>
      </w:r>
      <w:r w:rsidR="00615A34">
        <w:rPr>
          <w:b/>
          <w:i/>
          <w:shd w:val="clear" w:color="auto" w:fill="FFFFFF"/>
        </w:rPr>
        <w:t xml:space="preserve"> </w:t>
      </w:r>
      <w:r w:rsidR="00F77DEA">
        <w:rPr>
          <w:b/>
          <w:i/>
          <w:shd w:val="clear" w:color="auto" w:fill="FFFFFF"/>
        </w:rPr>
        <w:t xml:space="preserve"> </w:t>
      </w:r>
    </w:p>
    <w:p w14:paraId="1BB6FF81" w14:textId="77777777" w:rsidR="00CE4771" w:rsidRPr="009C680F" w:rsidRDefault="00CE4771" w:rsidP="00DB2A3C">
      <w:pPr>
        <w:spacing w:line="276" w:lineRule="auto"/>
        <w:jc w:val="both"/>
        <w:rPr>
          <w:shd w:val="clear" w:color="auto" w:fill="FFFFFF"/>
        </w:rPr>
      </w:pPr>
      <w:r w:rsidRPr="009C680F">
        <w:rPr>
          <w:b/>
          <w:shd w:val="clear" w:color="auto" w:fill="FFFFFF"/>
        </w:rPr>
        <w:t>Gratis:</w:t>
      </w:r>
      <w:r w:rsidRPr="009C680F">
        <w:rPr>
          <w:shd w:val="clear" w:color="auto" w:fill="FFFFFF"/>
        </w:rPr>
        <w:t xml:space="preserve"> Este es un nivel gratuito sin costo con un total de </w:t>
      </w:r>
      <w:r w:rsidRPr="009C680F">
        <w:rPr>
          <w:b/>
          <w:shd w:val="clear" w:color="auto" w:fill="FFFFFF"/>
        </w:rPr>
        <w:t>10 000 mensajes/mes</w:t>
      </w:r>
      <w:r w:rsidRPr="009C680F">
        <w:rPr>
          <w:shd w:val="clear" w:color="auto" w:fill="FFFFFF"/>
        </w:rPr>
        <w:t xml:space="preserve">, herramientas de creación de bots y canales estándar gratuitos. </w:t>
      </w:r>
    </w:p>
    <w:p w14:paraId="5674AE7C" w14:textId="2D03F9BF" w:rsidR="00CE4771" w:rsidRPr="009C680F" w:rsidRDefault="00CE4771" w:rsidP="00DB2A3C">
      <w:pPr>
        <w:spacing w:line="276" w:lineRule="auto"/>
        <w:jc w:val="both"/>
      </w:pPr>
      <w:r w:rsidRPr="009C680F">
        <w:rPr>
          <w:b/>
          <w:shd w:val="clear" w:color="auto" w:fill="FFFFFF"/>
        </w:rPr>
        <w:t>Premium</w:t>
      </w:r>
      <w:r w:rsidR="006F1F02">
        <w:rPr>
          <w:b/>
          <w:shd w:val="clear" w:color="auto" w:fill="FFFFFF"/>
        </w:rPr>
        <w:t xml:space="preserve"> (Nivel</w:t>
      </w:r>
      <w:r w:rsidR="00FB133B">
        <w:rPr>
          <w:b/>
          <w:shd w:val="clear" w:color="auto" w:fill="FFFFFF"/>
        </w:rPr>
        <w:t xml:space="preserve"> </w:t>
      </w:r>
      <w:r w:rsidR="00831FED">
        <w:rPr>
          <w:b/>
          <w:shd w:val="clear" w:color="auto" w:fill="FFFFFF"/>
        </w:rPr>
        <w:t xml:space="preserve">donde </w:t>
      </w:r>
      <w:r w:rsidR="00753728">
        <w:rPr>
          <w:b/>
          <w:shd w:val="clear" w:color="auto" w:fill="FFFFFF"/>
        </w:rPr>
        <w:t>se paga</w:t>
      </w:r>
      <w:r w:rsidR="00831FED">
        <w:rPr>
          <w:b/>
          <w:shd w:val="clear" w:color="auto" w:fill="FFFFFF"/>
        </w:rPr>
        <w:t xml:space="preserve"> por tener funciones</w:t>
      </w:r>
      <w:r w:rsidR="00901136">
        <w:rPr>
          <w:b/>
          <w:shd w:val="clear" w:color="auto" w:fill="FFFFFF"/>
        </w:rPr>
        <w:t xml:space="preserve"> avanzadas</w:t>
      </w:r>
      <w:r w:rsidR="00831FED">
        <w:rPr>
          <w:b/>
          <w:shd w:val="clear" w:color="auto" w:fill="FFFFFF"/>
        </w:rPr>
        <w:t xml:space="preserve"> que no </w:t>
      </w:r>
      <w:r w:rsidR="00E94292">
        <w:rPr>
          <w:b/>
          <w:shd w:val="clear" w:color="auto" w:fill="FFFFFF"/>
        </w:rPr>
        <w:t>están presentes en el nivel gratuito</w:t>
      </w:r>
      <w:r w:rsidR="00831FED">
        <w:rPr>
          <w:b/>
          <w:shd w:val="clear" w:color="auto" w:fill="FFFFFF"/>
        </w:rPr>
        <w:t>)</w:t>
      </w:r>
      <w:r w:rsidR="00747DAA">
        <w:rPr>
          <w:b/>
          <w:shd w:val="clear" w:color="auto" w:fill="FFFFFF"/>
        </w:rPr>
        <w:t xml:space="preserve">: </w:t>
      </w:r>
      <w:r w:rsidRPr="009C680F">
        <w:rPr>
          <w:shd w:val="clear" w:color="auto" w:fill="FFFFFF"/>
        </w:rPr>
        <w:t>Este nivel es una versión de pago de</w:t>
      </w:r>
      <w:r w:rsidR="00376764">
        <w:rPr>
          <w:rStyle w:val="Textoennegrita"/>
          <w:shd w:val="clear" w:color="auto" w:fill="FFFFFF"/>
        </w:rPr>
        <w:t> 0.50 USD por cada 1000 m</w:t>
      </w:r>
      <w:r w:rsidRPr="009C680F">
        <w:rPr>
          <w:rStyle w:val="Textoennegrita"/>
          <w:shd w:val="clear" w:color="auto" w:fill="FFFFFF"/>
        </w:rPr>
        <w:t xml:space="preserve">ensajes, </w:t>
      </w:r>
      <w:r w:rsidRPr="009C680F">
        <w:rPr>
          <w:shd w:val="clear" w:color="auto" w:fill="FFFFFF"/>
        </w:rPr>
        <w:t xml:space="preserve">permiten que el </w:t>
      </w:r>
      <w:r w:rsidR="00E27DBB">
        <w:rPr>
          <w:shd w:val="clear" w:color="auto" w:fill="FFFFFF"/>
        </w:rPr>
        <w:t>robot conversacional</w:t>
      </w:r>
      <w:r w:rsidRPr="009C680F">
        <w:rPr>
          <w:shd w:val="clear" w:color="auto" w:fill="FFFFFF"/>
        </w:rPr>
        <w:t xml:space="preserve"> se comunique con los usuarios dentro de su propia aplicación o en su aplicación web además de contener herramientas de creación de bots y canales estándar gratuitos y premium. </w:t>
      </w:r>
      <w:r w:rsidRPr="009C680F">
        <w:t>Aparte de esto, también le cobran por los recursos consumidos en las funciones de Azure y la aplicación web de Azure.</w:t>
      </w:r>
    </w:p>
    <w:p w14:paraId="3A6F0AE6" w14:textId="4BAF595E" w:rsidR="00A90E9F" w:rsidRPr="009C680F" w:rsidRDefault="00A90E9F" w:rsidP="00DB2A3C">
      <w:pPr>
        <w:spacing w:after="0" w:line="276" w:lineRule="auto"/>
      </w:pPr>
    </w:p>
    <w:p w14:paraId="21A88C29" w14:textId="3D73E780" w:rsidR="00D51C5F" w:rsidRPr="00B43DF5" w:rsidRDefault="00A90E9F" w:rsidP="00B43DF5">
      <w:pPr>
        <w:pStyle w:val="Ttulo3"/>
        <w:spacing w:line="360" w:lineRule="auto"/>
        <w:rPr>
          <w:rFonts w:ascii="Arial" w:hAnsi="Arial" w:cs="Arial"/>
          <w:b/>
          <w:color w:val="auto"/>
        </w:rPr>
      </w:pPr>
      <w:bookmarkStart w:id="14" w:name="_Toc111128109"/>
      <w:bookmarkStart w:id="15" w:name="_Toc118481742"/>
      <w:r w:rsidRPr="00AF3605">
        <w:rPr>
          <w:rFonts w:ascii="Arial" w:hAnsi="Arial" w:cs="Arial"/>
          <w:b/>
          <w:color w:val="auto"/>
        </w:rPr>
        <w:t>DialogFlow</w:t>
      </w:r>
      <w:bookmarkEnd w:id="14"/>
      <w:bookmarkEnd w:id="15"/>
    </w:p>
    <w:p w14:paraId="6F1DA3A5" w14:textId="60788AA8" w:rsidR="00A90E9F" w:rsidRPr="009C680F" w:rsidRDefault="00CF580B" w:rsidP="00DB2A3C">
      <w:pPr>
        <w:spacing w:line="276" w:lineRule="auto"/>
        <w:jc w:val="both"/>
        <w:rPr>
          <w:color w:val="000000" w:themeColor="text1"/>
        </w:rPr>
      </w:pPr>
      <w:r w:rsidRPr="00CF580B">
        <w:rPr>
          <w:noProof/>
          <w:color w:val="000000" w:themeColor="text1"/>
          <w:lang w:val="es-MX" w:eastAsia="es-MX"/>
        </w:rPr>
        <w:drawing>
          <wp:anchor distT="0" distB="0" distL="114300" distR="114300" simplePos="0" relativeHeight="251657216" behindDoc="0" locked="0" layoutInCell="1" allowOverlap="1" wp14:anchorId="6A1176DB" wp14:editId="17155F1F">
            <wp:simplePos x="0" y="0"/>
            <wp:positionH relativeFrom="column">
              <wp:posOffset>72390</wp:posOffset>
            </wp:positionH>
            <wp:positionV relativeFrom="paragraph">
              <wp:posOffset>78740</wp:posOffset>
            </wp:positionV>
            <wp:extent cx="1685925" cy="894715"/>
            <wp:effectExtent l="76200" t="76200" r="142875" b="133985"/>
            <wp:wrapSquare wrapText="bothSides"/>
            <wp:docPr id="9" name="Imagen 3">
              <a:extLst xmlns:a="http://schemas.openxmlformats.org/drawingml/2006/main">
                <a:ext uri="{FF2B5EF4-FFF2-40B4-BE49-F238E27FC236}">
                  <a16:creationId xmlns:a16="http://schemas.microsoft.com/office/drawing/2014/main" id="{BC395ECD-DBA9-415F-8FF4-FA6E54147F4D}"/>
                </a:ext>
              </a:extLst>
            </wp:docPr>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BC395ECD-DBA9-415F-8FF4-FA6E54147F4D}"/>
                        </a:ext>
                      </a:extLst>
                    </pic:cNvPr>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85925" cy="89471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A90E9F" w:rsidRPr="009C680F">
        <w:rPr>
          <w:color w:val="000000" w:themeColor="text1"/>
        </w:rPr>
        <w:t>Dialogflow desarrollada por Google, es una plataforma con comprensión del lenguaje natural q</w:t>
      </w:r>
      <w:r w:rsidR="00BB0F47">
        <w:rPr>
          <w:color w:val="000000" w:themeColor="text1"/>
        </w:rPr>
        <w:t xml:space="preserve">ue </w:t>
      </w:r>
      <w:r w:rsidR="00A90E9F" w:rsidRPr="009C680F">
        <w:rPr>
          <w:color w:val="000000" w:themeColor="text1"/>
        </w:rPr>
        <w:t>facilita el diseño de una interfaz de usuario de conversación y su integración a tu aplicación para dispositivos móviles, aplicaciones web, dispositivos, bots, sistemas de respuesta de voz interactiva, etc. Proporciona nuevas y atractivas formas para que los usuarios interactú</w:t>
      </w:r>
      <w:r w:rsidR="00E03C0D">
        <w:rPr>
          <w:color w:val="000000" w:themeColor="text1"/>
        </w:rPr>
        <w:t>en con tu producto. [</w:t>
      </w:r>
      <w:r w:rsidR="00493C43">
        <w:rPr>
          <w:color w:val="000000" w:themeColor="text1"/>
        </w:rPr>
        <w:t>11-15</w:t>
      </w:r>
      <w:r w:rsidR="00E03C0D">
        <w:rPr>
          <w:color w:val="000000" w:themeColor="text1"/>
        </w:rPr>
        <w:t>] [</w:t>
      </w:r>
      <w:r w:rsidR="008F7738">
        <w:rPr>
          <w:color w:val="000000" w:themeColor="text1"/>
        </w:rPr>
        <w:t>25</w:t>
      </w:r>
      <w:r w:rsidR="00A90E9F" w:rsidRPr="009C680F">
        <w:rPr>
          <w:color w:val="000000" w:themeColor="text1"/>
        </w:rPr>
        <w:t xml:space="preserve">] </w:t>
      </w:r>
      <w:r w:rsidR="00E03C0D">
        <w:rPr>
          <w:rFonts w:eastAsia="Times New Roman"/>
          <w:lang w:val="es-MX" w:eastAsia="es-ES"/>
        </w:rPr>
        <w:t>[</w:t>
      </w:r>
      <w:r w:rsidR="008F7738">
        <w:rPr>
          <w:rFonts w:eastAsia="Times New Roman"/>
          <w:lang w:val="es-MX" w:eastAsia="es-ES"/>
        </w:rPr>
        <w:t>21</w:t>
      </w:r>
      <w:r w:rsidR="00A90E9F" w:rsidRPr="009C680F">
        <w:rPr>
          <w:rFonts w:eastAsia="Times New Roman"/>
          <w:lang w:val="es-MX" w:eastAsia="es-ES"/>
        </w:rPr>
        <w:t>]</w:t>
      </w:r>
    </w:p>
    <w:p w14:paraId="5F1BEE38" w14:textId="51C6A741" w:rsidR="00A90E9F" w:rsidRPr="009C680F" w:rsidRDefault="00A90E9F" w:rsidP="00DB2A3C">
      <w:pPr>
        <w:spacing w:line="276" w:lineRule="auto"/>
        <w:jc w:val="both"/>
      </w:pPr>
      <w:r w:rsidRPr="009C680F">
        <w:rPr>
          <w:color w:val="000000" w:themeColor="text1"/>
        </w:rPr>
        <w:t>Dialogflow puede analizar múltiples tipos de entradas de tus clientes, incluidas entradas de texto o audio (como las de un teléfono o una grabación de voz). También puede responder a tus clientes de varias maneras, ya sea a través de texto o con voz sintética.</w:t>
      </w:r>
    </w:p>
    <w:p w14:paraId="4D8ECF28" w14:textId="3360C14B" w:rsidR="00A90E9F" w:rsidRPr="009C680F" w:rsidRDefault="00A90E9F" w:rsidP="001D0F83">
      <w:pPr>
        <w:spacing w:after="0" w:line="276" w:lineRule="auto"/>
        <w:rPr>
          <w:rFonts w:eastAsia="Times New Roman"/>
          <w:i/>
          <w:spacing w:val="3"/>
          <w:lang w:eastAsia="es-ES"/>
        </w:rPr>
      </w:pPr>
      <w:r w:rsidRPr="009C680F">
        <w:rPr>
          <w:b/>
          <w:bCs/>
          <w:i/>
        </w:rPr>
        <w:t>Integraciones de Dialogflow</w:t>
      </w:r>
    </w:p>
    <w:p w14:paraId="5389EBD3" w14:textId="1A74609C" w:rsidR="00D27076" w:rsidRPr="00ED7FC9" w:rsidRDefault="00A90E9F" w:rsidP="00DB2A3C">
      <w:pPr>
        <w:pStyle w:val="NormalWeb"/>
        <w:spacing w:beforeAutospacing="0" w:after="300" w:afterAutospacing="0" w:line="276" w:lineRule="auto"/>
        <w:jc w:val="both"/>
        <w:rPr>
          <w:rFonts w:ascii="Arial" w:hAnsi="Arial" w:cs="Arial"/>
          <w:lang w:val="en-US"/>
        </w:rPr>
      </w:pPr>
      <w:r w:rsidRPr="009C680F">
        <w:rPr>
          <w:rFonts w:ascii="Arial" w:hAnsi="Arial" w:cs="Arial"/>
        </w:rPr>
        <w:t xml:space="preserve">Dialogflow proporciona a los desarrolladores una variedad de plataformas para integrar sus agentes conversacionales. </w:t>
      </w:r>
      <w:r w:rsidRPr="009C680F">
        <w:rPr>
          <w:rFonts w:ascii="Arial" w:hAnsi="Arial" w:cs="Arial"/>
          <w:lang w:val="en-US"/>
        </w:rPr>
        <w:t>Esto incluye Facebook Messenger, Skype, Slack, Twilio, Viber, Twitter, iPhone, Google Assistant y otros.</w:t>
      </w:r>
    </w:p>
    <w:p w14:paraId="02FCA16B" w14:textId="6D28D757" w:rsidR="00A90E9F" w:rsidRPr="00D27076" w:rsidRDefault="00A90E9F" w:rsidP="00DB2A3C">
      <w:pPr>
        <w:pStyle w:val="NormalWeb"/>
        <w:spacing w:beforeAutospacing="0" w:after="300" w:afterAutospacing="0" w:line="276" w:lineRule="auto"/>
        <w:jc w:val="both"/>
        <w:rPr>
          <w:rFonts w:ascii="Arial" w:hAnsi="Arial" w:cs="Arial"/>
        </w:rPr>
      </w:pPr>
      <w:r w:rsidRPr="009C680F">
        <w:rPr>
          <w:rFonts w:ascii="Arial" w:hAnsi="Arial" w:cs="Arial"/>
          <w:b/>
        </w:rPr>
        <w:t xml:space="preserve">Ventajas de Dialogflow </w:t>
      </w:r>
    </w:p>
    <w:p w14:paraId="30C94197" w14:textId="4398FFAE" w:rsidR="00A90E9F" w:rsidRPr="009C680F" w:rsidRDefault="00A90E9F" w:rsidP="00DB2A3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Agentes conversacionales integrados</w:t>
      </w:r>
      <w:r w:rsidR="00336F06">
        <w:rPr>
          <w:rFonts w:ascii="Arial" w:hAnsi="Arial" w:cs="Arial"/>
        </w:rPr>
        <w:t>.</w:t>
      </w:r>
    </w:p>
    <w:p w14:paraId="33E60EC8" w14:textId="2CD9BF55" w:rsidR="00A90E9F" w:rsidRPr="009C680F" w:rsidRDefault="00A90E9F" w:rsidP="00DB2A3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Webhooks personalizados</w:t>
      </w:r>
      <w:r w:rsidR="005E2042">
        <w:rPr>
          <w:rFonts w:ascii="Arial" w:hAnsi="Arial" w:cs="Arial"/>
        </w:rPr>
        <w:t xml:space="preserve"> (</w:t>
      </w:r>
      <w:r w:rsidR="005E2042" w:rsidRPr="009C680F">
        <w:rPr>
          <w:rFonts w:ascii="Arial" w:hAnsi="Arial" w:cs="Arial"/>
        </w:rPr>
        <w:t>Webhooks</w:t>
      </w:r>
      <w:r w:rsidR="005E2042">
        <w:rPr>
          <w:rFonts w:ascii="Roboto" w:hAnsi="Roboto"/>
          <w:color w:val="666666"/>
          <w:sz w:val="21"/>
          <w:szCs w:val="21"/>
          <w:shd w:val="clear" w:color="auto" w:fill="FFFFFF"/>
        </w:rPr>
        <w:t xml:space="preserve"> </w:t>
      </w:r>
      <w:r w:rsidR="005E2042" w:rsidRPr="005E2042">
        <w:rPr>
          <w:rFonts w:ascii="Arial" w:hAnsi="Arial" w:cs="Arial"/>
          <w:shd w:val="clear" w:color="auto" w:fill="FFFFFF"/>
        </w:rPr>
        <w:t>son retrollamadas HTTP de usuario.​ Cuando esto ocurre, la web envía una solicitud HTTP a la URL</w:t>
      </w:r>
      <w:r w:rsidR="003A1D0B">
        <w:rPr>
          <w:rFonts w:ascii="Arial" w:hAnsi="Arial" w:cs="Arial"/>
          <w:shd w:val="clear" w:color="auto" w:fill="FFFFFF"/>
        </w:rPr>
        <w:t xml:space="preserve"> de destino</w:t>
      </w:r>
      <w:r w:rsidR="005E2042" w:rsidRPr="005E2042">
        <w:rPr>
          <w:rFonts w:ascii="Arial" w:hAnsi="Arial" w:cs="Arial"/>
          <w:shd w:val="clear" w:color="auto" w:fill="FFFFFF"/>
        </w:rPr>
        <w:t xml:space="preserve"> configurada para el webhook</w:t>
      </w:r>
      <w:r w:rsidR="005E2042" w:rsidRPr="005E2042">
        <w:rPr>
          <w:rFonts w:ascii="Roboto" w:hAnsi="Roboto"/>
          <w:sz w:val="21"/>
          <w:szCs w:val="21"/>
          <w:shd w:val="clear" w:color="auto" w:fill="FFFFFF"/>
        </w:rPr>
        <w:t>.</w:t>
      </w:r>
      <w:r w:rsidR="005E2042">
        <w:rPr>
          <w:rFonts w:ascii="Arial" w:hAnsi="Arial" w:cs="Arial"/>
        </w:rPr>
        <w:t>)</w:t>
      </w:r>
      <w:r w:rsidR="00336F06">
        <w:rPr>
          <w:rFonts w:ascii="Arial" w:hAnsi="Arial" w:cs="Arial"/>
        </w:rPr>
        <w:t>.</w:t>
      </w:r>
    </w:p>
    <w:p w14:paraId="1BD1DFBB" w14:textId="53B844F1" w:rsidR="00A90E9F" w:rsidRPr="009C680F" w:rsidRDefault="00A90E9F" w:rsidP="00DB2A3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Gran interfaz</w:t>
      </w:r>
      <w:r w:rsidR="00336F06">
        <w:rPr>
          <w:rFonts w:ascii="Arial" w:hAnsi="Arial" w:cs="Arial"/>
        </w:rPr>
        <w:t>.</w:t>
      </w:r>
    </w:p>
    <w:p w14:paraId="5D80D0F0" w14:textId="77777777" w:rsidR="00A90E9F" w:rsidRPr="009C680F" w:rsidRDefault="00A90E9F" w:rsidP="00DB2A3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Integraciones Out-Of-The-Box (OOTB), no requiere mucho desarrollo o personalización.</w:t>
      </w:r>
    </w:p>
    <w:p w14:paraId="31DC7662" w14:textId="661877C9" w:rsidR="00A90E9F" w:rsidRPr="009C680F" w:rsidRDefault="00A90E9F" w:rsidP="00DB2A3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Base de conocimientos</w:t>
      </w:r>
      <w:r w:rsidR="00336F06">
        <w:rPr>
          <w:rFonts w:ascii="Arial" w:hAnsi="Arial" w:cs="Arial"/>
        </w:rPr>
        <w:t>.</w:t>
      </w:r>
    </w:p>
    <w:p w14:paraId="71B6565B" w14:textId="6B603D31" w:rsidR="00A90E9F" w:rsidRPr="009C680F" w:rsidRDefault="00A90E9F" w:rsidP="00DB2A3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Multilingüe</w:t>
      </w:r>
      <w:r w:rsidR="00336F06">
        <w:rPr>
          <w:rFonts w:ascii="Arial" w:hAnsi="Arial" w:cs="Arial"/>
        </w:rPr>
        <w:t>.</w:t>
      </w:r>
    </w:p>
    <w:p w14:paraId="7B1BC935" w14:textId="44437805" w:rsidR="00A90E9F" w:rsidRPr="009C680F" w:rsidRDefault="00A90E9F" w:rsidP="00DB2A3C">
      <w:pPr>
        <w:pStyle w:val="NormalWeb"/>
        <w:numPr>
          <w:ilvl w:val="0"/>
          <w:numId w:val="4"/>
        </w:numPr>
        <w:suppressAutoHyphens w:val="0"/>
        <w:spacing w:beforeAutospacing="0" w:after="300" w:afterAutospacing="0" w:line="276" w:lineRule="auto"/>
        <w:jc w:val="both"/>
        <w:rPr>
          <w:rFonts w:ascii="Arial" w:hAnsi="Arial" w:cs="Arial"/>
        </w:rPr>
      </w:pPr>
      <w:r w:rsidRPr="009C680F">
        <w:rPr>
          <w:rFonts w:ascii="Arial" w:hAnsi="Arial" w:cs="Arial"/>
        </w:rPr>
        <w:t>Visualización rápida</w:t>
      </w:r>
      <w:r w:rsidR="00336F06">
        <w:rPr>
          <w:rFonts w:ascii="Arial" w:hAnsi="Arial" w:cs="Arial"/>
        </w:rPr>
        <w:t>.</w:t>
      </w:r>
    </w:p>
    <w:p w14:paraId="0DF8031B" w14:textId="77777777" w:rsidR="00C86A31" w:rsidRDefault="00C86A31" w:rsidP="00DB2A3C">
      <w:pPr>
        <w:pStyle w:val="NormalWeb"/>
        <w:spacing w:beforeAutospacing="0" w:after="300" w:afterAutospacing="0" w:line="276" w:lineRule="auto"/>
        <w:jc w:val="both"/>
        <w:rPr>
          <w:rFonts w:ascii="Arial" w:hAnsi="Arial" w:cs="Arial"/>
          <w:b/>
        </w:rPr>
      </w:pPr>
    </w:p>
    <w:p w14:paraId="7402E2AC" w14:textId="2EA1BDB8" w:rsidR="00A90E9F" w:rsidRPr="009C680F" w:rsidRDefault="00A90E9F" w:rsidP="00DB2A3C">
      <w:pPr>
        <w:pStyle w:val="NormalWeb"/>
        <w:spacing w:beforeAutospacing="0" w:after="300" w:afterAutospacing="0" w:line="276" w:lineRule="auto"/>
        <w:jc w:val="both"/>
        <w:rPr>
          <w:rFonts w:ascii="Arial" w:hAnsi="Arial" w:cs="Arial"/>
          <w:b/>
        </w:rPr>
      </w:pPr>
      <w:r w:rsidRPr="009C680F">
        <w:rPr>
          <w:rFonts w:ascii="Arial" w:hAnsi="Arial" w:cs="Arial"/>
          <w:b/>
        </w:rPr>
        <w:lastRenderedPageBreak/>
        <w:t>Desventajas</w:t>
      </w:r>
      <w:r w:rsidRPr="009C680F">
        <w:rPr>
          <w:rFonts w:ascii="Arial" w:hAnsi="Arial" w:cs="Arial"/>
        </w:rPr>
        <w:t xml:space="preserve"> </w:t>
      </w:r>
      <w:r w:rsidRPr="009C680F">
        <w:rPr>
          <w:rFonts w:ascii="Arial" w:hAnsi="Arial" w:cs="Arial"/>
          <w:b/>
        </w:rPr>
        <w:t>de Dialogflow</w:t>
      </w:r>
    </w:p>
    <w:p w14:paraId="2DBEDA65" w14:textId="711B4FE4" w:rsidR="00A90E9F" w:rsidRPr="009C680F" w:rsidRDefault="0072592A" w:rsidP="00DB2A3C">
      <w:pPr>
        <w:pStyle w:val="NormalWeb"/>
        <w:numPr>
          <w:ilvl w:val="0"/>
          <w:numId w:val="5"/>
        </w:numPr>
        <w:suppressAutoHyphens w:val="0"/>
        <w:spacing w:before="100" w:after="300" w:line="276" w:lineRule="auto"/>
        <w:jc w:val="both"/>
        <w:rPr>
          <w:rFonts w:ascii="Arial" w:hAnsi="Arial" w:cs="Arial"/>
        </w:rPr>
      </w:pPr>
      <w:r>
        <w:rPr>
          <w:rFonts w:ascii="Arial" w:hAnsi="Arial" w:cs="Arial"/>
        </w:rPr>
        <w:t>S</w:t>
      </w:r>
      <w:r w:rsidR="00A90E9F" w:rsidRPr="009C680F">
        <w:rPr>
          <w:rFonts w:ascii="Arial" w:hAnsi="Arial" w:cs="Arial"/>
        </w:rPr>
        <w:t>i decide que mover una respuesta de seguimiento bajo una intención</w:t>
      </w:r>
      <w:r w:rsidR="00C17C25">
        <w:rPr>
          <w:rFonts w:ascii="Arial" w:hAnsi="Arial" w:cs="Arial"/>
        </w:rPr>
        <w:t xml:space="preserve"> </w:t>
      </w:r>
      <w:r w:rsidR="00C17C25" w:rsidRPr="008C4C6B">
        <w:rPr>
          <w:rFonts w:ascii="Arial" w:hAnsi="Arial" w:cs="Arial"/>
          <w:i/>
        </w:rPr>
        <w:t>(conjunto de expresiones dichas por el usuario que significan una acción concreta. Ej. Intención “saludar” con expresiones como “</w:t>
      </w:r>
      <w:r w:rsidR="00E57379" w:rsidRPr="008C4C6B">
        <w:rPr>
          <w:rFonts w:ascii="Arial" w:hAnsi="Arial" w:cs="Arial"/>
          <w:i/>
        </w:rPr>
        <w:t>Hola”</w:t>
      </w:r>
      <w:r w:rsidR="00E57379">
        <w:rPr>
          <w:rFonts w:ascii="Arial" w:hAnsi="Arial" w:cs="Arial"/>
          <w:i/>
        </w:rPr>
        <w:t xml:space="preserve"> </w:t>
      </w:r>
      <w:r w:rsidR="00BD2C86">
        <w:rPr>
          <w:rFonts w:ascii="Arial" w:hAnsi="Arial" w:cs="Arial"/>
          <w:i/>
        </w:rPr>
        <w:t>o “</w:t>
      </w:r>
      <w:r w:rsidR="001B4F38">
        <w:rPr>
          <w:rFonts w:ascii="Arial" w:hAnsi="Arial" w:cs="Arial"/>
          <w:i/>
        </w:rPr>
        <w:t>Que tal</w:t>
      </w:r>
      <w:r w:rsidR="001B4F38" w:rsidRPr="001B4F38">
        <w:rPr>
          <w:rFonts w:ascii="Arial" w:hAnsi="Arial" w:cs="Arial"/>
          <w:i/>
        </w:rPr>
        <w:t>”</w:t>
      </w:r>
      <w:r w:rsidR="00C17C25" w:rsidRPr="008C4C6B">
        <w:rPr>
          <w:rFonts w:ascii="Arial" w:hAnsi="Arial" w:cs="Arial"/>
          <w:i/>
        </w:rPr>
        <w:t>)</w:t>
      </w:r>
      <w:r w:rsidR="00A90E9F" w:rsidRPr="009C680F">
        <w:rPr>
          <w:rFonts w:ascii="Arial" w:hAnsi="Arial" w:cs="Arial"/>
        </w:rPr>
        <w:t xml:space="preserve"> diferente, no puede simplemente arrastrarla debajo de la intención deseada. En su lugar, deberá eliminar la intención existente, crear una nueva intención en una ubicación diferente y volver a escribir todas las frases de entrenamiento que ya haya creado, lo que desperdicia tiempo y resulta tedioso. </w:t>
      </w:r>
    </w:p>
    <w:p w14:paraId="66B959A5" w14:textId="5507E6E7" w:rsidR="00DD16F9" w:rsidRPr="005D7AE3" w:rsidRDefault="00A90E9F" w:rsidP="005D7AE3">
      <w:pPr>
        <w:pStyle w:val="NormalWeb"/>
        <w:numPr>
          <w:ilvl w:val="0"/>
          <w:numId w:val="5"/>
        </w:numPr>
        <w:suppressAutoHyphens w:val="0"/>
        <w:spacing w:beforeAutospacing="0" w:after="300" w:afterAutospacing="0" w:line="276" w:lineRule="auto"/>
        <w:jc w:val="both"/>
        <w:rPr>
          <w:rFonts w:ascii="Arial" w:hAnsi="Arial" w:cs="Arial"/>
          <w:spacing w:val="3"/>
        </w:rPr>
      </w:pPr>
      <w:r w:rsidRPr="009C680F">
        <w:rPr>
          <w:rFonts w:ascii="Arial" w:hAnsi="Arial" w:cs="Arial"/>
        </w:rPr>
        <w:t xml:space="preserve">Mucho trabajo manual, tiempo y capacitación: En muchos casos, Dialogflow hace que sea más </w:t>
      </w:r>
      <w:r w:rsidR="00930355">
        <w:rPr>
          <w:rFonts w:ascii="Arial" w:hAnsi="Arial" w:cs="Arial"/>
        </w:rPr>
        <w:t>complicado</w:t>
      </w:r>
      <w:r w:rsidRPr="009C680F">
        <w:rPr>
          <w:rFonts w:ascii="Arial" w:hAnsi="Arial" w:cs="Arial"/>
        </w:rPr>
        <w:t xml:space="preserve"> automatizar los procesos y ampliar el aprendizaje de su agente conversacional. Esto puede ser molesto porque tiene que ingresar </w:t>
      </w:r>
      <w:r w:rsidR="00930355">
        <w:rPr>
          <w:rFonts w:ascii="Arial" w:hAnsi="Arial" w:cs="Arial"/>
        </w:rPr>
        <w:t>muchos datos</w:t>
      </w:r>
      <w:r w:rsidRPr="009C680F">
        <w:rPr>
          <w:rFonts w:ascii="Arial" w:hAnsi="Arial" w:cs="Arial"/>
        </w:rPr>
        <w:t xml:space="preserve"> manualmente, especialmente cuando considera la necesidad de entrenar a su bot con el tiempo.</w:t>
      </w:r>
    </w:p>
    <w:p w14:paraId="1B0C84FF" w14:textId="7FBFF608" w:rsidR="00FF693A" w:rsidRDefault="00A90E9F" w:rsidP="00DB2A3C">
      <w:pPr>
        <w:spacing w:line="276" w:lineRule="auto"/>
        <w:jc w:val="both"/>
      </w:pPr>
      <w:r w:rsidRPr="009C680F">
        <w:rPr>
          <w:b/>
          <w:spacing w:val="3"/>
        </w:rPr>
        <w:t>Precios de DialogFlow:</w:t>
      </w:r>
      <w:r w:rsidRPr="009C680F">
        <w:rPr>
          <w:spacing w:val="3"/>
        </w:rPr>
        <w:t xml:space="preserve"> </w:t>
      </w:r>
      <w:r w:rsidRPr="009C680F">
        <w:rPr>
          <w:shd w:val="clear" w:color="auto" w:fill="FFFFFF"/>
        </w:rPr>
        <w:t>La edición estándar es gratuita</w:t>
      </w:r>
      <w:r w:rsidRPr="009C680F">
        <w:rPr>
          <w:spacing w:val="3"/>
        </w:rPr>
        <w:t>, en caso de ser usado para muchas peticiones lo enviará a la versión de pago que cobra $0.002 por solicitud. Sin embargo, CX Agent Edition cobra $20 por cada 100 sesiones de chat</w:t>
      </w:r>
      <w:r w:rsidR="003114BB">
        <w:rPr>
          <w:spacing w:val="3"/>
        </w:rPr>
        <w:t xml:space="preserve"> (Si en 5 meses hay 5000 sesiones de chat serían $1000)</w:t>
      </w:r>
      <w:r w:rsidR="00BD2C86">
        <w:rPr>
          <w:spacing w:val="3"/>
        </w:rPr>
        <w:t xml:space="preserve"> </w:t>
      </w:r>
      <w:r w:rsidRPr="009C680F">
        <w:rPr>
          <w:spacing w:val="3"/>
        </w:rPr>
        <w:t>y $45 por cada 100 sesiones de voz.</w:t>
      </w:r>
      <w:r w:rsidR="00BF29F0">
        <w:rPr>
          <w:spacing w:val="3"/>
        </w:rPr>
        <w:t xml:space="preserve"> </w:t>
      </w:r>
    </w:p>
    <w:p w14:paraId="5EF83B4B" w14:textId="77777777" w:rsidR="0029419A" w:rsidRDefault="0029419A" w:rsidP="0029419A">
      <w:pPr>
        <w:spacing w:after="0" w:line="276" w:lineRule="auto"/>
      </w:pPr>
      <w:bookmarkStart w:id="16" w:name="_Rasa"/>
      <w:bookmarkStart w:id="17" w:name="_Toc111128110"/>
      <w:bookmarkEnd w:id="16"/>
    </w:p>
    <w:p w14:paraId="2D2CA1DA" w14:textId="352B736F" w:rsidR="00EC02DD" w:rsidRPr="00CE0391" w:rsidRDefault="00A90E9F" w:rsidP="0029419A">
      <w:pPr>
        <w:spacing w:after="0" w:line="276" w:lineRule="auto"/>
        <w:rPr>
          <w:b/>
        </w:rPr>
      </w:pPr>
      <w:r w:rsidRPr="00AF3605">
        <w:rPr>
          <w:b/>
        </w:rPr>
        <w:t>R</w:t>
      </w:r>
      <w:r w:rsidR="002E475F">
        <w:rPr>
          <w:b/>
        </w:rPr>
        <w:t>asa</w:t>
      </w:r>
      <w:bookmarkEnd w:id="17"/>
    </w:p>
    <w:p w14:paraId="67EB4F83" w14:textId="13F1D06E" w:rsidR="00A90E9F" w:rsidRPr="009C680F" w:rsidRDefault="000374FA" w:rsidP="00DB2A3C">
      <w:pPr>
        <w:spacing w:line="276" w:lineRule="auto"/>
        <w:jc w:val="both"/>
      </w:pPr>
      <w:r w:rsidRPr="000374FA">
        <w:rPr>
          <w:noProof/>
          <w:lang w:val="es-MX" w:eastAsia="es-MX"/>
        </w:rPr>
        <w:drawing>
          <wp:anchor distT="0" distB="0" distL="114300" distR="114300" simplePos="0" relativeHeight="251659264" behindDoc="0" locked="0" layoutInCell="1" allowOverlap="1" wp14:anchorId="75370362" wp14:editId="69996D6C">
            <wp:simplePos x="0" y="0"/>
            <wp:positionH relativeFrom="margin">
              <wp:align>left</wp:align>
            </wp:positionH>
            <wp:positionV relativeFrom="paragraph">
              <wp:posOffset>99695</wp:posOffset>
            </wp:positionV>
            <wp:extent cx="1514475" cy="876300"/>
            <wp:effectExtent l="95250" t="95250" r="161925" b="152400"/>
            <wp:wrapSquare wrapText="bothSides"/>
            <wp:docPr id="10" name="Imagen 4">
              <a:extLst xmlns:a="http://schemas.openxmlformats.org/drawingml/2006/main">
                <a:ext uri="{FF2B5EF4-FFF2-40B4-BE49-F238E27FC236}">
                  <a16:creationId xmlns:a16="http://schemas.microsoft.com/office/drawing/2014/main" id="{D8639118-DF94-41D6-839A-963380333085}"/>
                </a:ext>
              </a:extLst>
            </wp:docPr>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D8639118-DF94-41D6-839A-963380333085}"/>
                        </a:ext>
                      </a:extLst>
                    </pic:cNvPr>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14475" cy="876300"/>
                    </a:xfrm>
                    <a:prstGeom prst="rect">
                      <a:avLst/>
                    </a:prstGeom>
                    <a:ln w="57150" cap="sq">
                      <a:solidFill>
                        <a:srgbClr val="00B05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A90E9F" w:rsidRPr="009C680F">
        <w:t xml:space="preserve">Rasa es una plataforma de código abierto para desarrollar </w:t>
      </w:r>
      <w:r w:rsidR="00BF29F0">
        <w:t>asistentes virtuales</w:t>
      </w:r>
      <w:r w:rsidR="00A90E9F" w:rsidRPr="009C680F">
        <w:t xml:space="preserve">. Las plataformas de código abierto son software con código fuente que cualquiera puede inspeccionar, modificar o mejorar. Al ser de código abierto, los desarrolladores podrán integrar características y funcionalidades adicionales según sus requisitos. La plataforma es fácil de personalizar y flexible, por lo tanto, se puede modificar según sus necesidades. </w:t>
      </w:r>
      <w:r w:rsidR="00E03C0D">
        <w:rPr>
          <w:rFonts w:eastAsia="Times New Roman"/>
          <w:lang w:val="es-MX" w:eastAsia="es-ES"/>
        </w:rPr>
        <w:t>[</w:t>
      </w:r>
      <w:r w:rsidR="001E18E4">
        <w:rPr>
          <w:rFonts w:eastAsia="Times New Roman"/>
          <w:lang w:val="es-MX" w:eastAsia="es-ES"/>
        </w:rPr>
        <w:t>16-18</w:t>
      </w:r>
      <w:r w:rsidR="00E03C0D">
        <w:rPr>
          <w:rFonts w:eastAsia="Times New Roman"/>
          <w:lang w:val="es-MX" w:eastAsia="es-ES"/>
        </w:rPr>
        <w:t>] [</w:t>
      </w:r>
      <w:r w:rsidR="001E18E4">
        <w:rPr>
          <w:rFonts w:eastAsia="Times New Roman"/>
          <w:lang w:val="es-MX" w:eastAsia="es-ES"/>
        </w:rPr>
        <w:t>26</w:t>
      </w:r>
      <w:r w:rsidR="00E03C0D">
        <w:rPr>
          <w:rFonts w:eastAsia="Times New Roman"/>
          <w:lang w:val="es-MX" w:eastAsia="es-ES"/>
        </w:rPr>
        <w:t>] [</w:t>
      </w:r>
      <w:r w:rsidR="001E18E4">
        <w:rPr>
          <w:rFonts w:eastAsia="Times New Roman"/>
          <w:lang w:val="es-MX" w:eastAsia="es-ES"/>
        </w:rPr>
        <w:t>27</w:t>
      </w:r>
      <w:r w:rsidR="00A90E9F" w:rsidRPr="009C680F">
        <w:rPr>
          <w:rFonts w:eastAsia="Times New Roman"/>
          <w:lang w:val="es-MX" w:eastAsia="es-ES"/>
        </w:rPr>
        <w:t>]</w:t>
      </w:r>
    </w:p>
    <w:p w14:paraId="0B79558A" w14:textId="664E52DC" w:rsidR="00A90E9F" w:rsidRPr="009C680F" w:rsidRDefault="00A90E9F" w:rsidP="00DB2A3C">
      <w:pPr>
        <w:spacing w:line="276" w:lineRule="auto"/>
        <w:jc w:val="both"/>
      </w:pPr>
      <w:r w:rsidRPr="009C680F">
        <w:t>Tiene un marco para la comprensión del lenguaje natural, la gestión del diálogo y las integraciones. Rasa X es un conjunto de herramientas gratuitas</w:t>
      </w:r>
      <w:r w:rsidRPr="009C680F">
        <w:rPr>
          <w:color w:val="0070C0"/>
        </w:rPr>
        <w:t xml:space="preserve"> </w:t>
      </w:r>
      <w:r w:rsidRPr="009C680F">
        <w:t xml:space="preserve">utilizadas para mejorar los asistentes contextuales creados con Rasa Open Source. Juntos, incluyen todas las características para crear </w:t>
      </w:r>
      <w:r w:rsidR="00B674C3" w:rsidRPr="009C680F">
        <w:t xml:space="preserve">excelentes </w:t>
      </w:r>
      <w:r w:rsidR="00B674C3">
        <w:t>robots</w:t>
      </w:r>
      <w:r w:rsidR="00E27DBB">
        <w:t xml:space="preserve"> </w:t>
      </w:r>
      <w:r w:rsidR="009A5A49">
        <w:t>conversacional</w:t>
      </w:r>
      <w:r w:rsidR="009A5A49" w:rsidRPr="009C680F">
        <w:t>es</w:t>
      </w:r>
      <w:r w:rsidRPr="009C680F">
        <w:t xml:space="preserve"> basados en texto y voz. </w:t>
      </w:r>
    </w:p>
    <w:p w14:paraId="275A342E" w14:textId="4E01BFA9" w:rsidR="00A90E9F" w:rsidRPr="00EC36C4" w:rsidRDefault="00A90E9F" w:rsidP="00EC36C4">
      <w:pPr>
        <w:spacing w:line="276" w:lineRule="auto"/>
        <w:jc w:val="both"/>
      </w:pPr>
      <w:r w:rsidRPr="009C680F">
        <w:t xml:space="preserve">Hay varias compañías que usan Rasa y algunas de ellas son ERGO, Orange, Lemonade y T-Mobile. </w:t>
      </w:r>
    </w:p>
    <w:p w14:paraId="0634FE15" w14:textId="77777777" w:rsidR="00A97EA9" w:rsidRDefault="00A90E9F" w:rsidP="00DB2A3C">
      <w:pPr>
        <w:spacing w:line="276" w:lineRule="auto"/>
        <w:jc w:val="both"/>
        <w:rPr>
          <w:rFonts w:eastAsia="Times New Roman"/>
          <w:lang w:eastAsia="es-ES"/>
        </w:rPr>
      </w:pPr>
      <w:r w:rsidRPr="009C680F">
        <w:rPr>
          <w:b/>
        </w:rPr>
        <w:t xml:space="preserve">Características </w:t>
      </w:r>
    </w:p>
    <w:p w14:paraId="5C8C35A4" w14:textId="581DB1A5" w:rsidR="00A90E9F" w:rsidRPr="009C680F" w:rsidRDefault="00A90E9F" w:rsidP="00DB2A3C">
      <w:pPr>
        <w:spacing w:line="276" w:lineRule="auto"/>
        <w:jc w:val="both"/>
      </w:pPr>
      <w:r w:rsidRPr="009C680F">
        <w:t xml:space="preserve">Integración en sistemas existentes. Al ser de código abierto se integra sin problemas aprovechando los beneficios de varios sistemas Back-end, APIs y </w:t>
      </w:r>
      <w:r w:rsidR="00BF29F0">
        <w:t>Automatización Robótica de P</w:t>
      </w:r>
      <w:r w:rsidR="00BF29F0" w:rsidRPr="00BF29F0">
        <w:t>rocesos</w:t>
      </w:r>
      <w:r w:rsidR="00C736E1">
        <w:t>.</w:t>
      </w:r>
    </w:p>
    <w:p w14:paraId="09F2C1D4" w14:textId="3CB034CB" w:rsidR="00A90E9F" w:rsidRPr="009C680F" w:rsidRDefault="00A90E9F" w:rsidP="00DB2A3C">
      <w:pPr>
        <w:pStyle w:val="Prrafodelista"/>
        <w:widowControl w:val="0"/>
        <w:numPr>
          <w:ilvl w:val="0"/>
          <w:numId w:val="6"/>
        </w:numPr>
        <w:spacing w:after="0"/>
        <w:jc w:val="both"/>
      </w:pPr>
      <w:r w:rsidRPr="009C680F">
        <w:t xml:space="preserve">Soporta varias intenciones únicas y múltiples para comprender lo que el usuario quiere, también admite entidades pre-entrenadas y </w:t>
      </w:r>
      <w:r w:rsidRPr="009C680F">
        <w:lastRenderedPageBreak/>
        <w:t>personalizadas para ayudar a modificar la intención según la solicitud del usuario.</w:t>
      </w:r>
    </w:p>
    <w:p w14:paraId="41028F0C" w14:textId="29954AA5" w:rsidR="00A90E9F" w:rsidRPr="009C680F" w:rsidRDefault="00A90E9F" w:rsidP="00DB2A3C">
      <w:pPr>
        <w:pStyle w:val="Prrafodelista"/>
        <w:widowControl w:val="0"/>
        <w:numPr>
          <w:ilvl w:val="0"/>
          <w:numId w:val="6"/>
        </w:numPr>
        <w:spacing w:after="0"/>
        <w:jc w:val="both"/>
      </w:pPr>
      <w:r w:rsidRPr="009C680F">
        <w:t>Aprendizaje interactivo</w:t>
      </w:r>
      <w:r w:rsidR="0048028F">
        <w:t xml:space="preserve"> </w:t>
      </w:r>
      <w:r w:rsidR="0048028F">
        <w:rPr>
          <w:shd w:val="clear" w:color="auto" w:fill="FFFFFF"/>
        </w:rPr>
        <w:t xml:space="preserve">mientras estableces </w:t>
      </w:r>
      <w:r w:rsidR="0048028F" w:rsidRPr="0048028F">
        <w:rPr>
          <w:shd w:val="clear" w:color="auto" w:fill="FFFFFF"/>
        </w:rPr>
        <w:t>una conversación con el asistente virtual</w:t>
      </w:r>
      <w:r w:rsidR="0048028F">
        <w:rPr>
          <w:shd w:val="clear" w:color="auto" w:fill="FFFFFF"/>
        </w:rPr>
        <w:t>, viendo así la experiencia práctica y recoger datos de los resultados que luego se revisan para mejorar</w:t>
      </w:r>
      <w:r w:rsidR="007E20A7">
        <w:rPr>
          <w:shd w:val="clear" w:color="auto" w:fill="FFFFFF"/>
        </w:rPr>
        <w:t xml:space="preserve"> la experiencia y la eficiencia del asistente.</w:t>
      </w:r>
    </w:p>
    <w:p w14:paraId="1A369F92" w14:textId="77777777" w:rsidR="00A90E9F" w:rsidRPr="009C680F" w:rsidRDefault="00A90E9F" w:rsidP="00DB2A3C">
      <w:pPr>
        <w:pStyle w:val="Prrafodelista"/>
        <w:widowControl w:val="0"/>
        <w:numPr>
          <w:ilvl w:val="0"/>
          <w:numId w:val="6"/>
        </w:numPr>
        <w:spacing w:after="0"/>
        <w:jc w:val="both"/>
      </w:pPr>
      <w:r w:rsidRPr="009C680F">
        <w:t>Integración con aplicaciones de mensajería como Facebook messenger, Google Home, Rocket, Slack, Telegram y otras.</w:t>
      </w:r>
    </w:p>
    <w:p w14:paraId="3C946035" w14:textId="081F0035" w:rsidR="00A90E9F" w:rsidRPr="009C680F" w:rsidRDefault="00A90E9F" w:rsidP="00DB2A3C">
      <w:pPr>
        <w:pStyle w:val="Prrafodelista"/>
        <w:widowControl w:val="0"/>
        <w:numPr>
          <w:ilvl w:val="0"/>
          <w:numId w:val="6"/>
        </w:numPr>
        <w:spacing w:after="0"/>
        <w:jc w:val="both"/>
      </w:pPr>
      <w:r w:rsidRPr="009C680F">
        <w:t>Inteligencia multilingüe</w:t>
      </w:r>
      <w:r w:rsidR="00336F06">
        <w:t>.</w:t>
      </w:r>
    </w:p>
    <w:p w14:paraId="233BA5A0" w14:textId="77777777" w:rsidR="00A90E9F" w:rsidRPr="009C680F" w:rsidRDefault="00A90E9F" w:rsidP="00DB2A3C">
      <w:pPr>
        <w:pStyle w:val="Prrafodelista"/>
        <w:widowControl w:val="0"/>
        <w:numPr>
          <w:ilvl w:val="0"/>
          <w:numId w:val="6"/>
        </w:numPr>
        <w:spacing w:after="0"/>
        <w:jc w:val="both"/>
      </w:pPr>
      <w:r w:rsidRPr="009C680F">
        <w:t>Estructura y nivel de desarrollo sólido, avanzado.</w:t>
      </w:r>
    </w:p>
    <w:p w14:paraId="21E8F876" w14:textId="771555D4" w:rsidR="00A223AD" w:rsidRDefault="00A90E9F" w:rsidP="00DB2A3C">
      <w:pPr>
        <w:pStyle w:val="Prrafodelista"/>
        <w:widowControl w:val="0"/>
        <w:numPr>
          <w:ilvl w:val="0"/>
          <w:numId w:val="6"/>
        </w:numPr>
        <w:spacing w:after="0"/>
        <w:jc w:val="both"/>
      </w:pPr>
      <w:r w:rsidRPr="009C680F">
        <w:t>Se basa en el lenguaje de programación Python.</w:t>
      </w:r>
    </w:p>
    <w:p w14:paraId="088A9237" w14:textId="77777777" w:rsidR="00340784" w:rsidRPr="0010621F" w:rsidRDefault="00340784" w:rsidP="00DB2A3C">
      <w:pPr>
        <w:pStyle w:val="Prrafodelista"/>
        <w:widowControl w:val="0"/>
        <w:spacing w:after="0"/>
        <w:jc w:val="both"/>
      </w:pPr>
    </w:p>
    <w:p w14:paraId="58077444" w14:textId="6DC10BA7" w:rsidR="00A90E9F" w:rsidRPr="009C680F" w:rsidRDefault="00A90E9F" w:rsidP="00DB2A3C">
      <w:pPr>
        <w:suppressAutoHyphens w:val="0"/>
        <w:spacing w:line="276" w:lineRule="auto"/>
        <w:jc w:val="both"/>
        <w:rPr>
          <w:rFonts w:eastAsia="Times New Roman"/>
          <w:lang w:eastAsia="es-ES"/>
        </w:rPr>
      </w:pPr>
      <w:r w:rsidRPr="009C680F">
        <w:rPr>
          <w:rFonts w:eastAsia="Times New Roman"/>
          <w:b/>
          <w:bCs/>
          <w:lang w:eastAsia="es-ES"/>
        </w:rPr>
        <w:t xml:space="preserve">Ventajas de RASA: </w:t>
      </w:r>
    </w:p>
    <w:p w14:paraId="31043B5B" w14:textId="77777777" w:rsidR="00A90E9F" w:rsidRPr="009C680F" w:rsidRDefault="00A90E9F" w:rsidP="00DB2A3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Rasa tiene uno de los conjuntos de documentación y la comunidad de soporte en línea más completa. Esto es importante porque Rasa requiere una gran cantidad de conocimientos técnicos para su uso.</w:t>
      </w:r>
    </w:p>
    <w:p w14:paraId="0A65E60F" w14:textId="77777777" w:rsidR="00A90E9F" w:rsidRPr="009C680F" w:rsidRDefault="00A90E9F" w:rsidP="00DB2A3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Muchas opciones y posibilidades de personalización. Esto permite a los desarrolladores crear asistentes de texto y voz muy únicos impulsados por IA.</w:t>
      </w:r>
    </w:p>
    <w:p w14:paraId="02377251" w14:textId="77777777" w:rsidR="00A90E9F" w:rsidRPr="009C680F" w:rsidRDefault="00A90E9F" w:rsidP="00DB2A3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Convierta el texto de forma libre en cualquier idioma en datos estructurados. Admite intenciones únicas y múltiples y entidades pre-entrenadas y personalizadas.</w:t>
      </w:r>
    </w:p>
    <w:p w14:paraId="24294EFD" w14:textId="77777777" w:rsidR="00A90E9F" w:rsidRPr="009C680F" w:rsidRDefault="00A90E9F" w:rsidP="00DB2A3C">
      <w:pPr>
        <w:suppressAutoHyphens w:val="0"/>
        <w:spacing w:line="276" w:lineRule="auto"/>
        <w:jc w:val="both"/>
        <w:rPr>
          <w:rFonts w:eastAsia="Times New Roman"/>
          <w:lang w:eastAsia="es-ES"/>
        </w:rPr>
      </w:pPr>
      <w:r w:rsidRPr="009C680F">
        <w:rPr>
          <w:rFonts w:eastAsia="Times New Roman"/>
          <w:b/>
          <w:bCs/>
          <w:lang w:eastAsia="es-ES"/>
        </w:rPr>
        <w:t xml:space="preserve">Desventajas de RASA: </w:t>
      </w:r>
    </w:p>
    <w:p w14:paraId="5FC81747" w14:textId="77777777" w:rsidR="00A90E9F" w:rsidRPr="009C680F" w:rsidRDefault="00A90E9F" w:rsidP="00DB2A3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Requiere un nivel técnico considerable por su complejidad de desarrollo (comandos y trabajo con archivos) y su sofisticación.</w:t>
      </w:r>
    </w:p>
    <w:p w14:paraId="7C3587C2" w14:textId="674950E9" w:rsidR="001C749E" w:rsidRPr="00E2165C" w:rsidRDefault="00A90E9F" w:rsidP="00E2165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 xml:space="preserve">Compatibilidad entre su sistema y el de su Computadora Personal (PC), </w:t>
      </w:r>
      <w:r w:rsidRPr="009C680F">
        <w:rPr>
          <w:lang w:val="es-MX"/>
        </w:rPr>
        <w:t xml:space="preserve">hay que </w:t>
      </w:r>
      <w:r w:rsidR="00E9435E">
        <w:rPr>
          <w:lang w:val="es-MX"/>
        </w:rPr>
        <w:t>observar</w:t>
      </w:r>
      <w:r w:rsidRPr="009C680F">
        <w:rPr>
          <w:lang w:val="es-MX"/>
        </w:rPr>
        <w:t xml:space="preserve"> o elegir bien la versión de sus programas más adecuado para tu PC, y como tiene </w:t>
      </w:r>
      <w:r w:rsidR="00E9435E">
        <w:rPr>
          <w:lang w:val="es-MX"/>
        </w:rPr>
        <w:t>múltiples</w:t>
      </w:r>
      <w:r w:rsidRPr="009C680F">
        <w:rPr>
          <w:lang w:val="es-MX"/>
        </w:rPr>
        <w:t xml:space="preserve"> versiones se dificulta </w:t>
      </w:r>
      <w:r w:rsidR="00E9435E">
        <w:rPr>
          <w:lang w:val="es-MX"/>
        </w:rPr>
        <w:t>a</w:t>
      </w:r>
      <w:r w:rsidRPr="009C680F">
        <w:rPr>
          <w:lang w:val="es-MX"/>
        </w:rPr>
        <w:t xml:space="preserve"> veces la compatibilidad.</w:t>
      </w:r>
    </w:p>
    <w:p w14:paraId="20EAED99" w14:textId="6317AA2A" w:rsidR="00C101D8" w:rsidRPr="0049269C" w:rsidRDefault="00A90E9F" w:rsidP="0049269C">
      <w:pPr>
        <w:pStyle w:val="Ttulo3"/>
        <w:spacing w:line="360" w:lineRule="auto"/>
        <w:rPr>
          <w:rFonts w:ascii="Arial" w:hAnsi="Arial" w:cs="Arial"/>
          <w:b/>
          <w:color w:val="auto"/>
        </w:rPr>
      </w:pPr>
      <w:bookmarkStart w:id="18" w:name="_Toc111128111"/>
      <w:bookmarkStart w:id="19" w:name="_Toc118481743"/>
      <w:r w:rsidRPr="00AF3605">
        <w:rPr>
          <w:rFonts w:ascii="Arial" w:hAnsi="Arial" w:cs="Arial"/>
          <w:b/>
          <w:color w:val="auto"/>
        </w:rPr>
        <w:t>B</w:t>
      </w:r>
      <w:r w:rsidR="002E475F">
        <w:rPr>
          <w:rFonts w:ascii="Arial" w:hAnsi="Arial" w:cs="Arial"/>
          <w:b/>
          <w:color w:val="auto"/>
        </w:rPr>
        <w:t>otPress</w:t>
      </w:r>
      <w:bookmarkEnd w:id="18"/>
      <w:bookmarkEnd w:id="19"/>
    </w:p>
    <w:p w14:paraId="06D5FF86" w14:textId="1288E589" w:rsidR="00A90E9F" w:rsidRPr="009C680F" w:rsidRDefault="00C101D8" w:rsidP="00DB2A3C">
      <w:pPr>
        <w:suppressAutoHyphens w:val="0"/>
        <w:spacing w:after="300" w:line="276" w:lineRule="auto"/>
        <w:jc w:val="both"/>
        <w:rPr>
          <w:bCs/>
          <w:iCs/>
          <w:lang w:val="es-MX"/>
        </w:rPr>
      </w:pPr>
      <w:r w:rsidRPr="00C101D8">
        <w:rPr>
          <w:bCs/>
          <w:iCs/>
          <w:noProof/>
          <w:lang w:val="es-MX" w:eastAsia="es-MX"/>
        </w:rPr>
        <w:drawing>
          <wp:anchor distT="0" distB="0" distL="114300" distR="114300" simplePos="0" relativeHeight="251663360" behindDoc="0" locked="0" layoutInCell="1" allowOverlap="1" wp14:anchorId="688688B9" wp14:editId="161DB945">
            <wp:simplePos x="0" y="0"/>
            <wp:positionH relativeFrom="column">
              <wp:posOffset>72390</wp:posOffset>
            </wp:positionH>
            <wp:positionV relativeFrom="paragraph">
              <wp:posOffset>76200</wp:posOffset>
            </wp:positionV>
            <wp:extent cx="1831340" cy="971550"/>
            <wp:effectExtent l="76200" t="76200" r="130810" b="133350"/>
            <wp:wrapSquare wrapText="bothSides"/>
            <wp:docPr id="11" name="Imagen 6">
              <a:extLst xmlns:a="http://schemas.openxmlformats.org/drawingml/2006/main">
                <a:ext uri="{FF2B5EF4-FFF2-40B4-BE49-F238E27FC236}">
                  <a16:creationId xmlns:a16="http://schemas.microsoft.com/office/drawing/2014/main" id="{ACF6082A-1A41-4BE7-A261-2C3E85DDB218}"/>
                </a:ext>
              </a:extLst>
            </wp:docPr>
            <wp:cNvGraphicFramePr/>
            <a:graphic xmlns:a="http://schemas.openxmlformats.org/drawingml/2006/main">
              <a:graphicData uri="http://schemas.openxmlformats.org/drawingml/2006/picture">
                <pic:pic xmlns:pic="http://schemas.openxmlformats.org/drawingml/2006/picture">
                  <pic:nvPicPr>
                    <pic:cNvPr id="7" name="Imagen 6">
                      <a:extLst>
                        <a:ext uri="{FF2B5EF4-FFF2-40B4-BE49-F238E27FC236}">
                          <a16:creationId xmlns:a16="http://schemas.microsoft.com/office/drawing/2014/main" id="{ACF6082A-1A41-4BE7-A261-2C3E85DDB218}"/>
                        </a:ext>
                      </a:extLst>
                    </pic:cNvPr>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31340" cy="9715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A90E9F" w:rsidRPr="009C680F">
        <w:rPr>
          <w:bCs/>
          <w:iCs/>
        </w:rPr>
        <w:t xml:space="preserve">Botpress es una plataforma de código abierto para construir asistentes virtuales de forma </w:t>
      </w:r>
      <w:r w:rsidR="00A90E9F" w:rsidRPr="009C680F">
        <w:rPr>
          <w:bCs/>
          <w:iCs/>
          <w:lang w:val="es-MX"/>
        </w:rPr>
        <w:t xml:space="preserve">fácil, accesible y rápida. </w:t>
      </w:r>
      <w:r w:rsidR="00E03C0D">
        <w:rPr>
          <w:rFonts w:eastAsia="Times New Roman"/>
          <w:lang w:val="es-MX" w:eastAsia="es-ES"/>
        </w:rPr>
        <w:t>[</w:t>
      </w:r>
      <w:r w:rsidR="001F58AD">
        <w:rPr>
          <w:rFonts w:eastAsia="Times New Roman"/>
          <w:lang w:val="es-MX" w:eastAsia="es-ES"/>
        </w:rPr>
        <w:t>1</w:t>
      </w:r>
      <w:r w:rsidR="00E03C0D">
        <w:rPr>
          <w:rFonts w:eastAsia="Times New Roman"/>
          <w:lang w:val="es-MX" w:eastAsia="es-ES"/>
        </w:rPr>
        <w:t>9</w:t>
      </w:r>
      <w:r w:rsidR="001F58AD">
        <w:rPr>
          <w:rFonts w:eastAsia="Times New Roman"/>
          <w:lang w:val="es-MX" w:eastAsia="es-ES"/>
        </w:rPr>
        <w:t>-20</w:t>
      </w:r>
      <w:r w:rsidR="00E03C0D">
        <w:rPr>
          <w:rFonts w:eastAsia="Times New Roman"/>
          <w:lang w:val="es-MX" w:eastAsia="es-ES"/>
        </w:rPr>
        <w:t>] [</w:t>
      </w:r>
      <w:r w:rsidR="001F58AD">
        <w:rPr>
          <w:rFonts w:eastAsia="Times New Roman"/>
          <w:lang w:val="es-MX" w:eastAsia="es-ES"/>
        </w:rPr>
        <w:t>21</w:t>
      </w:r>
      <w:r w:rsidR="00E03C0D">
        <w:rPr>
          <w:rFonts w:eastAsia="Times New Roman"/>
          <w:lang w:val="es-MX" w:eastAsia="es-ES"/>
        </w:rPr>
        <w:t>] [</w:t>
      </w:r>
      <w:r w:rsidR="001F58AD">
        <w:rPr>
          <w:rFonts w:eastAsia="Times New Roman"/>
          <w:lang w:val="es-MX" w:eastAsia="es-ES"/>
        </w:rPr>
        <w:t>2</w:t>
      </w:r>
      <w:r w:rsidR="00F23840">
        <w:rPr>
          <w:rFonts w:eastAsia="Times New Roman"/>
          <w:lang w:val="es-MX" w:eastAsia="es-ES"/>
        </w:rPr>
        <w:t>7</w:t>
      </w:r>
      <w:r w:rsidR="00A90E9F" w:rsidRPr="009C680F">
        <w:rPr>
          <w:rFonts w:eastAsia="Times New Roman"/>
          <w:lang w:val="es-MX" w:eastAsia="es-ES"/>
        </w:rPr>
        <w:t>]</w:t>
      </w:r>
    </w:p>
    <w:p w14:paraId="5AB8721F" w14:textId="19C1115B" w:rsidR="00A90E9F" w:rsidRPr="009C680F" w:rsidRDefault="00A90E9F" w:rsidP="00DB2A3C">
      <w:pPr>
        <w:suppressAutoHyphens w:val="0"/>
        <w:spacing w:after="300" w:line="276" w:lineRule="auto"/>
        <w:jc w:val="both"/>
        <w:rPr>
          <w:rFonts w:eastAsia="Times New Roman"/>
          <w:lang w:eastAsia="es-ES"/>
        </w:rPr>
      </w:pPr>
      <w:r w:rsidRPr="009C680F">
        <w:rPr>
          <w:rFonts w:eastAsia="Times New Roman"/>
          <w:lang w:eastAsia="es-ES"/>
        </w:rPr>
        <w:t xml:space="preserve">La creación de </w:t>
      </w:r>
      <w:r w:rsidR="00DC3623">
        <w:rPr>
          <w:rFonts w:eastAsia="Times New Roman"/>
          <w:lang w:eastAsia="es-ES"/>
        </w:rPr>
        <w:t>robots conversacionales</w:t>
      </w:r>
      <w:r w:rsidRPr="009C680F">
        <w:rPr>
          <w:rFonts w:eastAsia="Times New Roman"/>
          <w:lang w:eastAsia="es-ES"/>
        </w:rPr>
        <w:t xml:space="preserve"> en esta plataforma es </w:t>
      </w:r>
      <w:r w:rsidR="00090AAD">
        <w:rPr>
          <w:rFonts w:eastAsia="Times New Roman"/>
          <w:lang w:eastAsia="es-ES"/>
        </w:rPr>
        <w:t xml:space="preserve">cómoda </w:t>
      </w:r>
      <w:r w:rsidRPr="009C680F">
        <w:rPr>
          <w:rFonts w:eastAsia="Times New Roman"/>
          <w:lang w:eastAsia="es-ES"/>
        </w:rPr>
        <w:t xml:space="preserve">para los desarrolladores. Tiene una unión de código repetitivo y la infraestructura que necesita para poner en marcha un </w:t>
      </w:r>
      <w:r w:rsidR="00E27DBB">
        <w:rPr>
          <w:rFonts w:eastAsia="Times New Roman"/>
          <w:lang w:eastAsia="es-ES"/>
        </w:rPr>
        <w:t>robot conversacional</w:t>
      </w:r>
      <w:r w:rsidRPr="009C680F">
        <w:rPr>
          <w:rFonts w:eastAsia="Times New Roman"/>
          <w:lang w:eastAsia="es-ES"/>
        </w:rPr>
        <w:t xml:space="preserve">. Es una plataforma completa para desarrolladores con todas las herramientas que necesita para construir, implementar y administrar </w:t>
      </w:r>
      <w:r w:rsidR="00753728">
        <w:rPr>
          <w:rFonts w:eastAsia="Times New Roman"/>
          <w:lang w:eastAsia="es-ES"/>
        </w:rPr>
        <w:t>robots conversacionales</w:t>
      </w:r>
      <w:r w:rsidRPr="009C680F">
        <w:rPr>
          <w:rFonts w:eastAsia="Times New Roman"/>
          <w:lang w:eastAsia="es-ES"/>
        </w:rPr>
        <w:t xml:space="preserve"> de nivel de producción en un tiempo récord. </w:t>
      </w:r>
    </w:p>
    <w:p w14:paraId="5B9B97BD" w14:textId="7564C99F" w:rsidR="00204124" w:rsidRPr="008A5B4D" w:rsidRDefault="00A90E9F" w:rsidP="00DB2A3C">
      <w:pPr>
        <w:suppressAutoHyphens w:val="0"/>
        <w:spacing w:after="300" w:line="276" w:lineRule="auto"/>
        <w:jc w:val="both"/>
        <w:rPr>
          <w:rFonts w:eastAsia="Times New Roman"/>
          <w:lang w:val="es-MX" w:eastAsia="es-ES"/>
        </w:rPr>
      </w:pPr>
      <w:r w:rsidRPr="009C680F">
        <w:rPr>
          <w:shd w:val="clear" w:color="auto" w:fill="FFFFFF"/>
        </w:rPr>
        <w:lastRenderedPageBreak/>
        <w:t xml:space="preserve">Botpress </w:t>
      </w:r>
      <w:r w:rsidR="00072DD9">
        <w:rPr>
          <w:shd w:val="clear" w:color="auto" w:fill="FFFFFF"/>
        </w:rPr>
        <w:t>cuenta con una</w:t>
      </w:r>
      <w:r w:rsidRPr="009C680F">
        <w:rPr>
          <w:shd w:val="clear" w:color="auto" w:fill="FFFFFF"/>
        </w:rPr>
        <w:t xml:space="preserve"> amplia gama de empresas, incluidas agencias digitales, organizaciones Fortune 500 (lista de Compañías), gobiernos y nuevas empresas están construyendo asistentes digitales con Botpress Platform.</w:t>
      </w:r>
    </w:p>
    <w:p w14:paraId="0229AF1E" w14:textId="3A835689" w:rsidR="00A90E9F" w:rsidRPr="009C680F" w:rsidRDefault="00A90E9F" w:rsidP="00007D4F">
      <w:pPr>
        <w:spacing w:after="0" w:line="360" w:lineRule="auto"/>
        <w:jc w:val="both"/>
        <w:rPr>
          <w:rFonts w:eastAsia="Times New Roman"/>
          <w:b/>
          <w:lang w:eastAsia="es-ES"/>
        </w:rPr>
      </w:pPr>
      <w:r w:rsidRPr="009C680F">
        <w:rPr>
          <w:rFonts w:eastAsia="Times New Roman"/>
          <w:b/>
          <w:lang w:eastAsia="es-ES"/>
        </w:rPr>
        <w:t xml:space="preserve">Características </w:t>
      </w:r>
    </w:p>
    <w:p w14:paraId="142FB664" w14:textId="61CD39A3" w:rsidR="00A90E9F" w:rsidRPr="009C680F" w:rsidRDefault="00A90E9F" w:rsidP="00DB2A3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Tareas </w:t>
      </w:r>
      <w:r w:rsidRPr="009C680F">
        <w:rPr>
          <w:rFonts w:eastAsia="Times New Roman"/>
          <w:bCs/>
          <w:bdr w:val="none" w:sz="0" w:space="0" w:color="auto" w:frame="1"/>
          <w:lang w:eastAsia="es-ES"/>
        </w:rPr>
        <w:t>integradas de procesamiento de lenguaje natural,</w:t>
      </w:r>
      <w:r w:rsidRPr="009C680F">
        <w:rPr>
          <w:rFonts w:eastAsia="Times New Roman"/>
          <w:lang w:eastAsia="es-ES"/>
        </w:rPr>
        <w:t> como reconocimiento de intenciones, revisión ortográfica, extracción de entidades, etiquetado y otras</w:t>
      </w:r>
      <w:r w:rsidR="00E16DA7">
        <w:rPr>
          <w:rFonts w:eastAsia="Times New Roman"/>
          <w:lang w:eastAsia="es-ES"/>
        </w:rPr>
        <w:t>.</w:t>
      </w:r>
    </w:p>
    <w:p w14:paraId="0574DF6B" w14:textId="77777777" w:rsidR="00A90E9F" w:rsidRPr="009C680F" w:rsidRDefault="00A90E9F" w:rsidP="00DB2A3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estudio de conversación visual</w:t>
      </w:r>
      <w:r w:rsidRPr="009C680F">
        <w:rPr>
          <w:rFonts w:eastAsia="Times New Roman"/>
          <w:lang w:eastAsia="es-ES"/>
        </w:rPr>
        <w:t> para diseñar conversaciones y flujos de trabajo de varios turnos.</w:t>
      </w:r>
    </w:p>
    <w:p w14:paraId="6FABC21E" w14:textId="0D1E9370" w:rsidR="00A90E9F" w:rsidRPr="009C680F" w:rsidRDefault="00A90E9F" w:rsidP="00DB2A3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emulador y un depurador</w:t>
      </w:r>
      <w:r w:rsidRPr="009C680F">
        <w:rPr>
          <w:rFonts w:eastAsia="Times New Roman"/>
          <w:lang w:eastAsia="es-ES"/>
        </w:rPr>
        <w:t xml:space="preserve"> para simular conversaciones y depurar tu </w:t>
      </w:r>
      <w:r w:rsidR="00E27DBB">
        <w:rPr>
          <w:rFonts w:eastAsia="Times New Roman"/>
          <w:lang w:eastAsia="es-ES"/>
        </w:rPr>
        <w:t>robot conversacional</w:t>
      </w:r>
      <w:r w:rsidR="00142C91">
        <w:rPr>
          <w:rFonts w:eastAsia="Times New Roman"/>
          <w:lang w:eastAsia="es-ES"/>
        </w:rPr>
        <w:t>.</w:t>
      </w:r>
    </w:p>
    <w:p w14:paraId="2B42E638" w14:textId="77777777" w:rsidR="00A90E9F" w:rsidRPr="009C680F" w:rsidRDefault="00A90E9F" w:rsidP="00DB2A3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Soporte para </w:t>
      </w:r>
      <w:r w:rsidRPr="009C680F">
        <w:rPr>
          <w:rFonts w:eastAsia="Times New Roman"/>
          <w:bCs/>
          <w:bdr w:val="none" w:sz="0" w:space="0" w:color="auto" w:frame="1"/>
          <w:lang w:eastAsia="es-ES"/>
        </w:rPr>
        <w:t>canales de mensajería populares</w:t>
      </w:r>
      <w:r w:rsidRPr="009C680F">
        <w:rPr>
          <w:rFonts w:eastAsia="Times New Roman"/>
          <w:lang w:eastAsia="es-ES"/>
        </w:rPr>
        <w:t> como Slack, Telegram, MS Teams, Facebook Messenger y un chat web incrustable.</w:t>
      </w:r>
    </w:p>
    <w:p w14:paraId="4278C090" w14:textId="18ACEE69" w:rsidR="0051656B" w:rsidRPr="00EF59C9" w:rsidRDefault="00A90E9F" w:rsidP="00DB2A3C">
      <w:pPr>
        <w:pStyle w:val="Prrafodelista"/>
        <w:numPr>
          <w:ilvl w:val="0"/>
          <w:numId w:val="9"/>
        </w:numPr>
        <w:shd w:val="clear" w:color="auto" w:fill="FFFFFF"/>
        <w:suppressAutoHyphens w:val="0"/>
        <w:spacing w:after="0"/>
        <w:jc w:val="both"/>
        <w:textAlignment w:val="baseline"/>
        <w:rPr>
          <w:rFonts w:eastAsia="Times New Roman"/>
          <w:lang w:eastAsia="es-ES"/>
        </w:rPr>
      </w:pPr>
      <w:r w:rsidRPr="00EF59C9">
        <w:rPr>
          <w:rFonts w:eastAsia="Times New Roman"/>
          <w:lang w:eastAsia="es-ES"/>
        </w:rPr>
        <w:t>Un </w:t>
      </w:r>
      <w:r w:rsidRPr="00EF59C9">
        <w:rPr>
          <w:rFonts w:eastAsia="Times New Roman"/>
          <w:bCs/>
          <w:bdr w:val="none" w:sz="0" w:space="0" w:color="auto" w:frame="1"/>
          <w:lang w:eastAsia="es-ES"/>
        </w:rPr>
        <w:t>SDK y un editor</w:t>
      </w:r>
      <w:r w:rsidRPr="00EF59C9">
        <w:rPr>
          <w:rFonts w:eastAsia="Times New Roman"/>
          <w:lang w:eastAsia="es-ES"/>
        </w:rPr>
        <w:t xml:space="preserve"> de código para ampliar las capacidades. </w:t>
      </w:r>
    </w:p>
    <w:p w14:paraId="76617512" w14:textId="42B0938F" w:rsidR="002E0500" w:rsidRDefault="002E0500" w:rsidP="00DB2A3C">
      <w:pPr>
        <w:spacing w:after="0" w:line="276" w:lineRule="auto"/>
        <w:rPr>
          <w:rFonts w:eastAsia="Times New Roman"/>
          <w:b/>
          <w:lang w:eastAsia="es-ES"/>
        </w:rPr>
      </w:pPr>
    </w:p>
    <w:p w14:paraId="38ADDFE7" w14:textId="5A891749" w:rsidR="00A90E9F" w:rsidRDefault="00A90E9F" w:rsidP="00DB2A3C">
      <w:pPr>
        <w:spacing w:after="0" w:line="276" w:lineRule="auto"/>
        <w:rPr>
          <w:rFonts w:eastAsia="Times New Roman"/>
          <w:b/>
          <w:lang w:eastAsia="es-ES"/>
        </w:rPr>
      </w:pPr>
      <w:r w:rsidRPr="009C680F">
        <w:rPr>
          <w:rFonts w:eastAsia="Times New Roman"/>
          <w:b/>
          <w:lang w:eastAsia="es-ES"/>
        </w:rPr>
        <w:t>Ventajas de BotPress</w:t>
      </w:r>
    </w:p>
    <w:p w14:paraId="15EB1C64" w14:textId="77777777" w:rsidR="00637299" w:rsidRPr="009C680F" w:rsidRDefault="00637299" w:rsidP="00DB2A3C">
      <w:pPr>
        <w:spacing w:after="0" w:line="276" w:lineRule="auto"/>
        <w:rPr>
          <w:rFonts w:eastAsia="Times New Roman"/>
          <w:b/>
          <w:lang w:eastAsia="es-ES"/>
        </w:rPr>
      </w:pPr>
    </w:p>
    <w:p w14:paraId="01737225" w14:textId="1D962F0A" w:rsidR="00A90E9F" w:rsidRPr="009C680F" w:rsidRDefault="0035014D" w:rsidP="00DB2A3C">
      <w:pPr>
        <w:pStyle w:val="Prrafodelista"/>
        <w:numPr>
          <w:ilvl w:val="0"/>
          <w:numId w:val="10"/>
        </w:numPr>
        <w:shd w:val="clear" w:color="auto" w:fill="FFFFFF"/>
        <w:suppressAutoHyphens w:val="0"/>
        <w:spacing w:after="0"/>
        <w:jc w:val="both"/>
        <w:textAlignment w:val="baseline"/>
        <w:rPr>
          <w:rFonts w:eastAsia="Times New Roman"/>
          <w:lang w:eastAsia="es-ES"/>
        </w:rPr>
      </w:pPr>
      <w:r>
        <w:rPr>
          <w:rFonts w:eastAsia="Times New Roman"/>
          <w:lang w:eastAsia="es-ES"/>
        </w:rPr>
        <w:t>Se puede</w:t>
      </w:r>
      <w:r w:rsidR="00A90E9F" w:rsidRPr="009C680F">
        <w:rPr>
          <w:rFonts w:eastAsia="Times New Roman"/>
          <w:lang w:eastAsia="es-ES"/>
        </w:rPr>
        <w:t xml:space="preserve"> ej</w:t>
      </w:r>
      <w:r>
        <w:rPr>
          <w:rFonts w:eastAsia="Times New Roman"/>
          <w:lang w:eastAsia="es-ES"/>
        </w:rPr>
        <w:t>ecutar en la plataforma en</w:t>
      </w:r>
      <w:r w:rsidR="00A90E9F" w:rsidRPr="009C680F">
        <w:rPr>
          <w:rFonts w:eastAsia="Times New Roman"/>
          <w:lang w:eastAsia="es-ES"/>
        </w:rPr>
        <w:t xml:space="preserve"> la nube</w:t>
      </w:r>
      <w:r>
        <w:rPr>
          <w:rFonts w:eastAsia="Times New Roman"/>
          <w:lang w:eastAsia="es-ES"/>
        </w:rPr>
        <w:t xml:space="preserve"> de BotPress</w:t>
      </w:r>
      <w:r w:rsidR="00DA0B5C">
        <w:rPr>
          <w:rFonts w:eastAsia="Times New Roman"/>
          <w:lang w:eastAsia="es-ES"/>
        </w:rPr>
        <w:t xml:space="preserve"> en internet</w:t>
      </w:r>
      <w:r w:rsidR="00A90E9F" w:rsidRPr="009C680F">
        <w:rPr>
          <w:rFonts w:eastAsia="Times New Roman"/>
          <w:lang w:eastAsia="es-ES"/>
        </w:rPr>
        <w:t xml:space="preserve"> o en la infraestructura local de su elección, lo que le brinda un control total sobre la privacidad de </w:t>
      </w:r>
      <w:r w:rsidR="00A90E9F" w:rsidRPr="009C680F">
        <w:rPr>
          <w:rFonts w:eastAsia="Times New Roman"/>
          <w:bCs/>
          <w:bdr w:val="none" w:sz="0" w:space="0" w:color="auto" w:frame="1"/>
          <w:lang w:eastAsia="es-ES"/>
        </w:rPr>
        <w:t>sus datos.</w:t>
      </w:r>
    </w:p>
    <w:p w14:paraId="66A921E6" w14:textId="022BF182" w:rsidR="0089302F" w:rsidRPr="0089302F" w:rsidRDefault="00A90E9F" w:rsidP="00DB2A3C">
      <w:pPr>
        <w:pStyle w:val="Prrafodelista"/>
        <w:numPr>
          <w:ilvl w:val="0"/>
          <w:numId w:val="10"/>
        </w:numPr>
        <w:shd w:val="clear" w:color="auto" w:fill="FFFFFF"/>
        <w:suppressAutoHyphens w:val="0"/>
        <w:spacing w:after="0"/>
        <w:jc w:val="both"/>
        <w:textAlignment w:val="baseline"/>
        <w:rPr>
          <w:rFonts w:eastAsia="Times New Roman"/>
          <w:lang w:eastAsia="es-ES"/>
        </w:rPr>
      </w:pPr>
      <w:r w:rsidRPr="0089302F">
        <w:rPr>
          <w:rFonts w:eastAsia="Times New Roman"/>
          <w:lang w:eastAsia="es-ES"/>
        </w:rPr>
        <w:t>El núcleo de la plataforma Botpress es de </w:t>
      </w:r>
      <w:r w:rsidRPr="0089302F">
        <w:rPr>
          <w:rFonts w:eastAsia="Times New Roman"/>
          <w:bCs/>
          <w:bdr w:val="none" w:sz="0" w:space="0" w:color="auto" w:frame="1"/>
          <w:lang w:eastAsia="es-ES"/>
        </w:rPr>
        <w:t>código abierto</w:t>
      </w:r>
      <w:r w:rsidRPr="0089302F">
        <w:rPr>
          <w:rFonts w:eastAsia="Times New Roman"/>
          <w:lang w:eastAsia="es-ES"/>
        </w:rPr>
        <w:t> con miles de colaboradores de GitHub y observadores, y un próspero foro comunitario.</w:t>
      </w:r>
    </w:p>
    <w:p w14:paraId="123D97C6" w14:textId="41E76F64" w:rsidR="00A90E9F" w:rsidRPr="009C680F" w:rsidRDefault="00A90E9F" w:rsidP="00DB2A3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La plataforma ofrece una </w:t>
      </w:r>
      <w:r w:rsidRPr="009C680F">
        <w:rPr>
          <w:rFonts w:eastAsia="Times New Roman"/>
          <w:bCs/>
          <w:bdr w:val="none" w:sz="0" w:space="0" w:color="auto" w:frame="1"/>
          <w:lang w:eastAsia="es-ES"/>
        </w:rPr>
        <w:t>gran experiencia de desarrollador</w:t>
      </w:r>
      <w:r w:rsidRPr="009C680F">
        <w:rPr>
          <w:rFonts w:eastAsia="Times New Roman"/>
          <w:lang w:eastAsia="es-ES"/>
        </w:rPr>
        <w:t> al ser notablemente flexible, fácil de usar y rápida. Soporte para </w:t>
      </w:r>
      <w:r w:rsidRPr="009C680F">
        <w:rPr>
          <w:rFonts w:eastAsia="Times New Roman"/>
          <w:bCs/>
          <w:bdr w:val="none" w:sz="0" w:space="0" w:color="auto" w:frame="1"/>
          <w:lang w:eastAsia="es-ES"/>
        </w:rPr>
        <w:t>múltiples idiomas,</w:t>
      </w:r>
      <w:r w:rsidRPr="009C680F">
        <w:rPr>
          <w:rFonts w:eastAsia="Times New Roman"/>
          <w:lang w:eastAsia="es-ES"/>
        </w:rPr>
        <w:t xml:space="preserve"> incluyendo francés, árabe, español y más.</w:t>
      </w:r>
    </w:p>
    <w:p w14:paraId="0F3FA542" w14:textId="11010F98" w:rsidR="00FE456F" w:rsidRPr="00E2165C" w:rsidRDefault="00A90E9F" w:rsidP="00E2165C">
      <w:pPr>
        <w:pStyle w:val="Prrafodelista"/>
        <w:numPr>
          <w:ilvl w:val="0"/>
          <w:numId w:val="10"/>
        </w:numPr>
        <w:shd w:val="clear" w:color="auto" w:fill="FFFFFF"/>
        <w:suppressAutoHyphens w:val="0"/>
        <w:spacing w:after="0" w:line="360" w:lineRule="auto"/>
        <w:jc w:val="both"/>
        <w:textAlignment w:val="baseline"/>
        <w:rPr>
          <w:rFonts w:eastAsia="Times New Roman"/>
          <w:lang w:eastAsia="es-ES"/>
        </w:rPr>
      </w:pPr>
      <w:r w:rsidRPr="009C680F">
        <w:rPr>
          <w:rFonts w:eastAsia="Times New Roman"/>
          <w:bCs/>
          <w:bdr w:val="none" w:sz="0" w:space="0" w:color="auto" w:frame="1"/>
          <w:lang w:eastAsia="es-ES"/>
        </w:rPr>
        <w:t>Sin bloqueo de proveedores.</w:t>
      </w:r>
    </w:p>
    <w:p w14:paraId="7026B882" w14:textId="77777777" w:rsidR="006B40F4" w:rsidRDefault="00A90E9F" w:rsidP="00DB2A3C">
      <w:pPr>
        <w:shd w:val="clear" w:color="auto" w:fill="FFFFFF"/>
        <w:suppressAutoHyphens w:val="0"/>
        <w:spacing w:line="276" w:lineRule="auto"/>
        <w:jc w:val="both"/>
        <w:textAlignment w:val="baseline"/>
        <w:rPr>
          <w:rFonts w:eastAsia="Times New Roman"/>
          <w:lang w:eastAsia="es-ES"/>
        </w:rPr>
      </w:pPr>
      <w:r w:rsidRPr="009C680F">
        <w:rPr>
          <w:rFonts w:eastAsia="Times New Roman"/>
          <w:b/>
          <w:lang w:eastAsia="es-ES"/>
        </w:rPr>
        <w:t xml:space="preserve">Desventajas de BotPress </w:t>
      </w:r>
    </w:p>
    <w:p w14:paraId="30EB4274" w14:textId="081D893E" w:rsidR="00A90E9F" w:rsidRPr="009C680F" w:rsidRDefault="00A90E9F" w:rsidP="00DB2A3C">
      <w:pPr>
        <w:shd w:val="clear" w:color="auto" w:fill="FFFFFF"/>
        <w:suppressAutoHyphens w:val="0"/>
        <w:spacing w:line="276" w:lineRule="auto"/>
        <w:jc w:val="both"/>
        <w:textAlignment w:val="baseline"/>
        <w:rPr>
          <w:rFonts w:eastAsia="Times New Roman"/>
          <w:b/>
          <w:lang w:eastAsia="es-ES"/>
        </w:rPr>
      </w:pPr>
      <w:r w:rsidRPr="009C680F">
        <w:rPr>
          <w:shd w:val="clear" w:color="auto" w:fill="FFFFFF"/>
        </w:rPr>
        <w:t>La aplicación se actualiza con bastante frecuencia y la documentación no va actualizada con estos cambios.</w:t>
      </w:r>
    </w:p>
    <w:p w14:paraId="4C61269E" w14:textId="13A8B69D" w:rsidR="00A90E9F" w:rsidRPr="009C680F" w:rsidRDefault="00A90E9F" w:rsidP="00DB2A3C">
      <w:pPr>
        <w:pStyle w:val="Prrafodelista"/>
        <w:numPr>
          <w:ilvl w:val="0"/>
          <w:numId w:val="11"/>
        </w:numPr>
        <w:shd w:val="clear" w:color="auto" w:fill="FFFFFF"/>
        <w:suppressAutoHyphens w:val="0"/>
        <w:spacing w:after="0"/>
        <w:jc w:val="both"/>
        <w:textAlignment w:val="baseline"/>
        <w:rPr>
          <w:rFonts w:eastAsia="Times New Roman"/>
          <w:b/>
          <w:lang w:eastAsia="es-ES"/>
        </w:rPr>
      </w:pPr>
      <w:r w:rsidRPr="009C680F">
        <w:rPr>
          <w:shd w:val="clear" w:color="auto" w:fill="FFFFFF"/>
        </w:rPr>
        <w:t>Los videos tutoriales de la plataforma no son muchos y no abarcan todo</w:t>
      </w:r>
      <w:r w:rsidR="004B49A0">
        <w:rPr>
          <w:shd w:val="clear" w:color="auto" w:fill="FFFFFF"/>
        </w:rPr>
        <w:t xml:space="preserve"> lo relacionado con la configuración </w:t>
      </w:r>
      <w:r w:rsidR="003B5162">
        <w:rPr>
          <w:shd w:val="clear" w:color="auto" w:fill="FFFFFF"/>
        </w:rPr>
        <w:t>al crear</w:t>
      </w:r>
      <w:r w:rsidR="004B49A0">
        <w:rPr>
          <w:shd w:val="clear" w:color="auto" w:fill="FFFFFF"/>
        </w:rPr>
        <w:t xml:space="preserve"> asistentes virtuales</w:t>
      </w:r>
      <w:r w:rsidRPr="009C680F">
        <w:rPr>
          <w:shd w:val="clear" w:color="auto" w:fill="FFFFFF"/>
        </w:rPr>
        <w:t>, además no se han actualizado</w:t>
      </w:r>
      <w:r w:rsidR="00B70038">
        <w:rPr>
          <w:shd w:val="clear" w:color="auto" w:fill="FFFFFF"/>
        </w:rPr>
        <w:t xml:space="preserve"> a las últimas versiones que van saliendo de la plataforma</w:t>
      </w:r>
      <w:r w:rsidRPr="009C680F">
        <w:rPr>
          <w:shd w:val="clear" w:color="auto" w:fill="FFFFFF"/>
        </w:rPr>
        <w:t xml:space="preserve"> por lo que el aprendizaje se hace con dificultad.</w:t>
      </w:r>
    </w:p>
    <w:p w14:paraId="46136A5E" w14:textId="77777777" w:rsidR="00A90E9F" w:rsidRPr="009C680F" w:rsidRDefault="00A90E9F" w:rsidP="00DB2A3C">
      <w:pPr>
        <w:numPr>
          <w:ilvl w:val="0"/>
          <w:numId w:val="11"/>
        </w:numPr>
        <w:shd w:val="clear" w:color="auto" w:fill="FFFFFF"/>
        <w:suppressAutoHyphens w:val="0"/>
        <w:spacing w:after="0" w:line="276" w:lineRule="auto"/>
        <w:jc w:val="both"/>
        <w:textAlignment w:val="baseline"/>
        <w:rPr>
          <w:rFonts w:eastAsia="Times New Roman"/>
          <w:color w:val="333333"/>
          <w:lang w:eastAsia="es-ES"/>
        </w:rPr>
      </w:pPr>
      <w:r w:rsidRPr="009C680F">
        <w:rPr>
          <w:rFonts w:eastAsia="Times New Roman"/>
          <w:lang w:eastAsia="es-ES"/>
        </w:rPr>
        <w:t>Difícil ejecutar varias instancias desde una instalación.</w:t>
      </w:r>
    </w:p>
    <w:p w14:paraId="7CB27A21" w14:textId="77777777" w:rsidR="0051656B" w:rsidRDefault="00A90E9F" w:rsidP="00DB2A3C">
      <w:pPr>
        <w:pStyle w:val="Prrafodelista"/>
        <w:numPr>
          <w:ilvl w:val="0"/>
          <w:numId w:val="11"/>
        </w:numPr>
        <w:spacing w:after="0"/>
        <w:jc w:val="both"/>
        <w:rPr>
          <w:rFonts w:eastAsia="Times New Roman"/>
          <w:lang w:eastAsia="es-ES"/>
        </w:rPr>
      </w:pPr>
      <w:r w:rsidRPr="00630E61">
        <w:rPr>
          <w:rFonts w:eastAsia="Times New Roman"/>
          <w:lang w:eastAsia="es-ES"/>
        </w:rPr>
        <w:t>En un inicio es un tanto complicado a nivel técnico.</w:t>
      </w:r>
    </w:p>
    <w:p w14:paraId="714E7D7A" w14:textId="56FE9258" w:rsidR="00BB2CCC" w:rsidRDefault="00BB2CCC" w:rsidP="00DB2A3C">
      <w:pPr>
        <w:pStyle w:val="Prrafodelista"/>
        <w:spacing w:after="0"/>
        <w:jc w:val="both"/>
        <w:rPr>
          <w:rFonts w:eastAsia="Times New Roman"/>
          <w:lang w:eastAsia="es-ES"/>
        </w:rPr>
      </w:pPr>
    </w:p>
    <w:p w14:paraId="2BD65B1F" w14:textId="2293CFB6" w:rsidR="0017556F" w:rsidRDefault="0017556F">
      <w:pPr>
        <w:spacing w:after="0" w:line="240" w:lineRule="auto"/>
        <w:rPr>
          <w:rFonts w:eastAsiaTheme="majorEastAsia"/>
          <w:b/>
          <w:bCs/>
        </w:rPr>
      </w:pPr>
      <w:bookmarkStart w:id="20" w:name="_Toc111128112"/>
    </w:p>
    <w:p w14:paraId="238D20DE" w14:textId="591F9650" w:rsidR="00BF5D0D" w:rsidRPr="00486F41" w:rsidRDefault="00BB2979" w:rsidP="00486F41">
      <w:pPr>
        <w:pStyle w:val="Ttulo3"/>
        <w:spacing w:line="360" w:lineRule="auto"/>
        <w:rPr>
          <w:rFonts w:ascii="Arial" w:hAnsi="Arial" w:cs="Arial"/>
          <w:b/>
          <w:bCs/>
          <w:color w:val="auto"/>
        </w:rPr>
      </w:pPr>
      <w:bookmarkStart w:id="21" w:name="_Toc118481744"/>
      <w:r w:rsidRPr="00567501">
        <w:rPr>
          <w:rFonts w:ascii="Arial" w:hAnsi="Arial" w:cs="Arial"/>
          <w:b/>
          <w:bCs/>
          <w:color w:val="auto"/>
        </w:rPr>
        <w:t>Plato Research Dialogue System</w:t>
      </w:r>
      <w:bookmarkEnd w:id="20"/>
      <w:bookmarkEnd w:id="21"/>
    </w:p>
    <w:p w14:paraId="65960925" w14:textId="26D8E01F" w:rsidR="00742176" w:rsidRPr="00765E05" w:rsidRDefault="00BB2979" w:rsidP="00DB2A3C">
      <w:pPr>
        <w:spacing w:line="276" w:lineRule="auto"/>
        <w:jc w:val="both"/>
        <w:rPr>
          <w:shd w:val="clear" w:color="auto" w:fill="FFFFFF"/>
        </w:rPr>
      </w:pPr>
      <w:r w:rsidRPr="00B54930">
        <w:rPr>
          <w:noProof/>
          <w:lang w:val="es-MX" w:eastAsia="es-MX"/>
        </w:rPr>
        <w:drawing>
          <wp:anchor distT="0" distB="0" distL="114300" distR="114300" simplePos="0" relativeHeight="251664384" behindDoc="0" locked="0" layoutInCell="1" allowOverlap="1" wp14:anchorId="0E7A212F" wp14:editId="4B0271B3">
            <wp:simplePos x="0" y="0"/>
            <wp:positionH relativeFrom="column">
              <wp:posOffset>72390</wp:posOffset>
            </wp:positionH>
            <wp:positionV relativeFrom="paragraph">
              <wp:posOffset>78740</wp:posOffset>
            </wp:positionV>
            <wp:extent cx="1535437" cy="581025"/>
            <wp:effectExtent l="76200" t="76200" r="140970" b="123825"/>
            <wp:wrapSquare wrapText="bothSides"/>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535437" cy="5810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r w:rsidRPr="00B54930">
        <w:rPr>
          <w:shd w:val="clear" w:color="auto" w:fill="FFFFFF"/>
        </w:rPr>
        <w:t>El Sistema de Diálogo de Investigación de Plato es un marco flexible</w:t>
      </w:r>
      <w:r w:rsidR="00E95D0A">
        <w:rPr>
          <w:shd w:val="clear" w:color="auto" w:fill="FFFFFF"/>
        </w:rPr>
        <w:t xml:space="preserve"> y de código abierto</w:t>
      </w:r>
      <w:r w:rsidRPr="00B54930">
        <w:rPr>
          <w:shd w:val="clear" w:color="auto" w:fill="FFFFFF"/>
        </w:rPr>
        <w:t xml:space="preserve"> que se puede utilizar para crear, entrenar y evaluar agentes de IA conversacionales en diversos entornos. Admite interacciones a través de actos de voz, texto o diálogo y cada agente conversacional puede interactuar con datos, usuarios humanos u otros agentes </w:t>
      </w:r>
      <w:r w:rsidRPr="00B54930">
        <w:rPr>
          <w:shd w:val="clear" w:color="auto" w:fill="FFFFFF"/>
        </w:rPr>
        <w:lastRenderedPageBreak/>
        <w:t>conversacionales (en un entorno de múltiples agentes). Cada componente de cada agente se puede entrenar de forma independiente en línea o fuera de línea y Plato proporciona una forma fácil de envolver prácticamente cualquier modelo existente, siempre que se cumpla con la interfaz de Plato.</w:t>
      </w:r>
      <w:r w:rsidR="00AD5FEE">
        <w:rPr>
          <w:shd w:val="clear" w:color="auto" w:fill="FFFFFF"/>
        </w:rPr>
        <w:t xml:space="preserve"> </w:t>
      </w:r>
      <w:r w:rsidR="00697A7D">
        <w:rPr>
          <w:shd w:val="clear" w:color="auto" w:fill="FFFFFF"/>
        </w:rPr>
        <w:t>[</w:t>
      </w:r>
      <w:r w:rsidR="000A6AB7">
        <w:rPr>
          <w:shd w:val="clear" w:color="auto" w:fill="FFFFFF"/>
        </w:rPr>
        <w:t>28</w:t>
      </w:r>
      <w:r w:rsidR="00697A7D">
        <w:rPr>
          <w:shd w:val="clear" w:color="auto" w:fill="FFFFFF"/>
        </w:rPr>
        <w:t>]</w:t>
      </w:r>
    </w:p>
    <w:p w14:paraId="6A88EFAF" w14:textId="51AC99D3" w:rsidR="00BB2979" w:rsidRPr="00345675" w:rsidRDefault="00047F24" w:rsidP="00DB2A3C">
      <w:pPr>
        <w:spacing w:line="276" w:lineRule="auto"/>
        <w:jc w:val="both"/>
        <w:rPr>
          <w:b/>
          <w:bCs/>
          <w:shd w:val="clear" w:color="auto" w:fill="FFFFFF"/>
        </w:rPr>
      </w:pPr>
      <w:r w:rsidRPr="00345675">
        <w:rPr>
          <w:b/>
          <w:bCs/>
          <w:shd w:val="clear" w:color="auto" w:fill="FFFFFF"/>
        </w:rPr>
        <w:t xml:space="preserve">Características </w:t>
      </w:r>
    </w:p>
    <w:p w14:paraId="509A7414" w14:textId="0D030179" w:rsidR="00047F24" w:rsidRPr="00B54930" w:rsidRDefault="00047F24" w:rsidP="00DB2A3C">
      <w:pPr>
        <w:pStyle w:val="Prrafodelista"/>
        <w:numPr>
          <w:ilvl w:val="0"/>
          <w:numId w:val="22"/>
        </w:numPr>
        <w:jc w:val="both"/>
        <w:rPr>
          <w:b/>
          <w:bCs/>
          <w:shd w:val="clear" w:color="auto" w:fill="FFFFFF"/>
        </w:rPr>
      </w:pPr>
      <w:r w:rsidRPr="00B54930">
        <w:rPr>
          <w:shd w:val="clear" w:color="auto" w:fill="FFFFFF"/>
        </w:rPr>
        <w:t>Plato ha sido diseñado para ser lo más modular y flexible posible; es compatible con arquitecturas de IA conversacionales tradicionales y personalizadas y, lo que es más importante, permite interacciones de múltiples partes donde múltiples agentes, potencialmente con diferentes roles, pueden interactuar entre sí, entrenar simultáneamente y resolver problemas distribuidos.</w:t>
      </w:r>
    </w:p>
    <w:p w14:paraId="5198790D" w14:textId="1E3EDC14" w:rsidR="00C14880" w:rsidRPr="00D32155" w:rsidRDefault="00B54930" w:rsidP="00DB2A3C">
      <w:pPr>
        <w:pStyle w:val="Prrafodelista"/>
        <w:numPr>
          <w:ilvl w:val="0"/>
          <w:numId w:val="22"/>
        </w:numPr>
        <w:jc w:val="both"/>
        <w:rPr>
          <w:b/>
          <w:bCs/>
          <w:color w:val="24292F"/>
          <w:shd w:val="clear" w:color="auto" w:fill="FFFFFF"/>
        </w:rPr>
      </w:pPr>
      <w:r>
        <w:t>Internamente, cada componente de un agente conversacional puede ser cualquier cosa, desde un modelo estadístico (entrenado en línea o fuera de línea) hasta un conjunto de reglas (por ejemplo, usando la coincidencia de patrones para</w:t>
      </w:r>
      <w:r w:rsidR="00F93152">
        <w:t xml:space="preserve"> la comprensión del idioma</w:t>
      </w:r>
      <w:r>
        <w:t xml:space="preserve"> </w:t>
      </w:r>
      <w:r w:rsidR="00F93152">
        <w:t>(</w:t>
      </w:r>
      <w:r>
        <w:t>LU</w:t>
      </w:r>
      <w:r w:rsidR="00F93152">
        <w:t>)</w:t>
      </w:r>
      <w:r>
        <w:t xml:space="preserve"> o plantillas para </w:t>
      </w:r>
      <w:r w:rsidR="00F93152">
        <w:t>la generación del idioma (</w:t>
      </w:r>
      <w:r>
        <w:t>LG</w:t>
      </w:r>
      <w:r w:rsidR="00F93152">
        <w:t>)</w:t>
      </w:r>
      <w:r>
        <w:t>)</w:t>
      </w:r>
      <w:r w:rsidR="00E507D5">
        <w:t>.</w:t>
      </w:r>
      <w:r>
        <w:t xml:space="preserve"> Además, cada componente puede llamar a una API o servicio como Google Cloud, Amazon Transcribe o Polly para reconocimiento de voz, síntesis de voz o cualquier otra función. Además de crear aplicaciones de IA conversacionales completas, Plato se puede usar para evaluar y experimentar con varios tipos de tareas de procesamiento de lenguaje natural (</w:t>
      </w:r>
      <w:r w:rsidR="0034256A">
        <w:t>PLN)</w:t>
      </w:r>
      <w:r>
        <w:t>, como análisis de sentimientos, modelado de temas, seguimiento de estado de diálogo, generación de lenguaje social y otros.</w:t>
      </w:r>
      <w:r w:rsidR="00697A7D">
        <w:t xml:space="preserve"> </w:t>
      </w:r>
      <w:r w:rsidR="00697A7D">
        <w:rPr>
          <w:shd w:val="clear" w:color="auto" w:fill="FFFFFF"/>
        </w:rPr>
        <w:t>[</w:t>
      </w:r>
      <w:r w:rsidR="001513E2">
        <w:rPr>
          <w:shd w:val="clear" w:color="auto" w:fill="FFFFFF"/>
        </w:rPr>
        <w:t>28</w:t>
      </w:r>
      <w:r w:rsidR="00697A7D">
        <w:rPr>
          <w:shd w:val="clear" w:color="auto" w:fill="FFFFFF"/>
        </w:rPr>
        <w:t>]</w:t>
      </w:r>
    </w:p>
    <w:p w14:paraId="30AEEEB0" w14:textId="39CE93A7" w:rsidR="00C14880" w:rsidRPr="00A33501" w:rsidRDefault="00C14880" w:rsidP="00DB2A3C">
      <w:pPr>
        <w:spacing w:line="276" w:lineRule="auto"/>
        <w:jc w:val="both"/>
        <w:rPr>
          <w:b/>
          <w:bCs/>
          <w:shd w:val="clear" w:color="auto" w:fill="FFFFFF"/>
        </w:rPr>
      </w:pPr>
      <w:r w:rsidRPr="00A33501">
        <w:rPr>
          <w:b/>
          <w:bCs/>
          <w:shd w:val="clear" w:color="auto" w:fill="FFFFFF"/>
        </w:rPr>
        <w:t>Ventajas</w:t>
      </w:r>
      <w:r w:rsidR="00A92433" w:rsidRPr="00A33501">
        <w:rPr>
          <w:b/>
          <w:bCs/>
          <w:shd w:val="clear" w:color="auto" w:fill="FFFFFF"/>
        </w:rPr>
        <w:t xml:space="preserve"> de Plato</w:t>
      </w:r>
    </w:p>
    <w:p w14:paraId="654F3139" w14:textId="10620379" w:rsidR="00AC3473" w:rsidRPr="00AC3473" w:rsidRDefault="00AC3473" w:rsidP="00DB2A3C">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Reconocimiento de voz</w:t>
      </w:r>
      <w:r w:rsidR="00116310">
        <w:rPr>
          <w:rFonts w:eastAsia="Times New Roman"/>
          <w:color w:val="111111"/>
          <w:lang w:eastAsia="es-ES"/>
        </w:rPr>
        <w:t xml:space="preserve"> y s</w:t>
      </w:r>
      <w:r w:rsidR="00116310" w:rsidRPr="00AC3473">
        <w:rPr>
          <w:rFonts w:eastAsia="Times New Roman"/>
          <w:color w:val="111111"/>
          <w:lang w:eastAsia="es-ES"/>
        </w:rPr>
        <w:t>íntesis de voz</w:t>
      </w:r>
      <w:r w:rsidRPr="00AC3473">
        <w:rPr>
          <w:rFonts w:eastAsia="Times New Roman"/>
          <w:color w:val="111111"/>
          <w:lang w:eastAsia="es-ES"/>
        </w:rPr>
        <w:t xml:space="preserve"> (transcribir voz a texto</w:t>
      </w:r>
      <w:r w:rsidR="00116310">
        <w:rPr>
          <w:rFonts w:eastAsia="Times New Roman"/>
          <w:color w:val="111111"/>
          <w:lang w:eastAsia="es-ES"/>
        </w:rPr>
        <w:t xml:space="preserve"> y viceversa</w:t>
      </w:r>
      <w:r w:rsidRPr="00AC3473">
        <w:rPr>
          <w:rFonts w:eastAsia="Times New Roman"/>
          <w:color w:val="111111"/>
          <w:lang w:eastAsia="es-ES"/>
        </w:rPr>
        <w:t>)</w:t>
      </w:r>
      <w:r>
        <w:rPr>
          <w:rFonts w:eastAsia="Times New Roman"/>
          <w:color w:val="111111"/>
          <w:lang w:eastAsia="es-ES"/>
        </w:rPr>
        <w:t>.</w:t>
      </w:r>
    </w:p>
    <w:p w14:paraId="2A2034FF" w14:textId="5831D292" w:rsidR="00AC3473" w:rsidRPr="00AC3473" w:rsidRDefault="00AC3473" w:rsidP="00DB2A3C">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Comprensión del lenguaje</w:t>
      </w:r>
      <w:r w:rsidR="00116310">
        <w:rPr>
          <w:rFonts w:eastAsia="Times New Roman"/>
          <w:color w:val="111111"/>
          <w:lang w:eastAsia="es-ES"/>
        </w:rPr>
        <w:t xml:space="preserve"> y generación del mismo</w:t>
      </w:r>
      <w:r w:rsidRPr="00AC3473">
        <w:rPr>
          <w:rFonts w:eastAsia="Times New Roman"/>
          <w:color w:val="111111"/>
          <w:lang w:eastAsia="es-ES"/>
        </w:rPr>
        <w:t xml:space="preserve"> (extraer el significado de ese texto</w:t>
      </w:r>
      <w:r w:rsidR="00116310">
        <w:rPr>
          <w:rFonts w:eastAsia="Times New Roman"/>
          <w:color w:val="111111"/>
          <w:lang w:eastAsia="es-ES"/>
        </w:rPr>
        <w:t xml:space="preserve"> y convertir el significado abstracto a texto</w:t>
      </w:r>
      <w:r w:rsidRPr="00AC3473">
        <w:rPr>
          <w:rFonts w:eastAsia="Times New Roman"/>
          <w:color w:val="111111"/>
          <w:lang w:eastAsia="es-ES"/>
        </w:rPr>
        <w:t>)</w:t>
      </w:r>
      <w:r>
        <w:rPr>
          <w:rFonts w:eastAsia="Times New Roman"/>
          <w:color w:val="111111"/>
          <w:lang w:eastAsia="es-ES"/>
        </w:rPr>
        <w:t>.</w:t>
      </w:r>
    </w:p>
    <w:p w14:paraId="309DD395" w14:textId="3F3BB483" w:rsidR="00AC3473" w:rsidRPr="00AC3473" w:rsidRDefault="00AC3473" w:rsidP="00DB2A3C">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 xml:space="preserve">Seguimiento </w:t>
      </w:r>
      <w:r w:rsidR="00AE0FFA">
        <w:rPr>
          <w:rFonts w:eastAsia="Times New Roman"/>
          <w:color w:val="111111"/>
          <w:lang w:eastAsia="es-ES"/>
        </w:rPr>
        <w:t>de estado</w:t>
      </w:r>
      <w:r w:rsidRPr="00AC3473">
        <w:rPr>
          <w:rFonts w:eastAsia="Times New Roman"/>
          <w:color w:val="111111"/>
          <w:lang w:eastAsia="es-ES"/>
        </w:rPr>
        <w:t xml:space="preserve"> (información agregada sobre lo que se ha dicho y hecho hasta ahora)</w:t>
      </w:r>
      <w:r>
        <w:rPr>
          <w:rFonts w:eastAsia="Times New Roman"/>
          <w:color w:val="111111"/>
          <w:lang w:eastAsia="es-ES"/>
        </w:rPr>
        <w:t>.</w:t>
      </w:r>
    </w:p>
    <w:p w14:paraId="31CAD6C4" w14:textId="4A62435D" w:rsidR="00AC3473" w:rsidRPr="00AC3473" w:rsidRDefault="00AC3473" w:rsidP="00DB2A3C">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Llamada a la API (buscar en una base de datos, consultar una API, etc.)</w:t>
      </w:r>
      <w:r>
        <w:rPr>
          <w:rFonts w:eastAsia="Times New Roman"/>
          <w:color w:val="111111"/>
          <w:lang w:eastAsia="es-ES"/>
        </w:rPr>
        <w:t>.</w:t>
      </w:r>
    </w:p>
    <w:p w14:paraId="4D9DFCA9" w14:textId="36BF1CBB" w:rsidR="00AC3473" w:rsidRPr="00AC3473" w:rsidRDefault="00AC3473" w:rsidP="00DB2A3C">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Política de diálogo (generar un significado abstracto de la respuesta del agente)</w:t>
      </w:r>
      <w:r>
        <w:rPr>
          <w:rFonts w:eastAsia="Times New Roman"/>
          <w:color w:val="111111"/>
          <w:lang w:eastAsia="es-ES"/>
        </w:rPr>
        <w:t>.</w:t>
      </w:r>
    </w:p>
    <w:p w14:paraId="687956FB" w14:textId="04EDF4C5" w:rsidR="00D32155" w:rsidRDefault="00D32155">
      <w:pPr>
        <w:spacing w:after="0" w:line="240" w:lineRule="auto"/>
        <w:rPr>
          <w:b/>
          <w:bCs/>
          <w:shd w:val="clear" w:color="auto" w:fill="FFFFFF"/>
        </w:rPr>
      </w:pPr>
    </w:p>
    <w:p w14:paraId="5D45D651" w14:textId="5F76B7E3" w:rsidR="00C14880" w:rsidRPr="000130C3" w:rsidRDefault="00341C3B" w:rsidP="00DB2A3C">
      <w:pPr>
        <w:spacing w:line="276" w:lineRule="auto"/>
        <w:jc w:val="both"/>
        <w:rPr>
          <w:b/>
          <w:bCs/>
          <w:shd w:val="clear" w:color="auto" w:fill="FFFFFF"/>
        </w:rPr>
      </w:pPr>
      <w:r w:rsidRPr="00A33501">
        <w:rPr>
          <w:b/>
          <w:bCs/>
          <w:shd w:val="clear" w:color="auto" w:fill="FFFFFF"/>
        </w:rPr>
        <w:t>Desventajas</w:t>
      </w:r>
      <w:r w:rsidR="00A92433" w:rsidRPr="00A33501">
        <w:rPr>
          <w:b/>
          <w:bCs/>
          <w:shd w:val="clear" w:color="auto" w:fill="FFFFFF"/>
        </w:rPr>
        <w:t xml:space="preserve"> de Plato</w:t>
      </w:r>
    </w:p>
    <w:p w14:paraId="3950D7D9" w14:textId="383D17CA" w:rsidR="00DD17B3" w:rsidRDefault="00DD17B3" w:rsidP="00DB2A3C">
      <w:pPr>
        <w:numPr>
          <w:ilvl w:val="0"/>
          <w:numId w:val="24"/>
        </w:numPr>
        <w:shd w:val="clear" w:color="auto" w:fill="FFFFFF"/>
        <w:suppressAutoHyphens w:val="0"/>
        <w:spacing w:after="0" w:line="276" w:lineRule="auto"/>
        <w:jc w:val="both"/>
        <w:rPr>
          <w:rFonts w:eastAsia="Times New Roman"/>
          <w:color w:val="111111"/>
          <w:lang w:eastAsia="es-ES"/>
        </w:rPr>
      </w:pPr>
      <w:r>
        <w:rPr>
          <w:rFonts w:eastAsia="Times New Roman"/>
          <w:color w:val="111111"/>
          <w:lang w:eastAsia="es-ES"/>
        </w:rPr>
        <w:t>Poca información o tutoriales principalmente en video, reseñas o comentarios de</w:t>
      </w:r>
      <w:r w:rsidR="00686239">
        <w:rPr>
          <w:rFonts w:eastAsia="Times New Roman"/>
          <w:color w:val="111111"/>
          <w:lang w:eastAsia="es-ES"/>
        </w:rPr>
        <w:t xml:space="preserve"> uso de</w:t>
      </w:r>
      <w:r>
        <w:rPr>
          <w:rFonts w:eastAsia="Times New Roman"/>
          <w:color w:val="111111"/>
          <w:lang w:eastAsia="es-ES"/>
        </w:rPr>
        <w:t xml:space="preserve"> terceros</w:t>
      </w:r>
      <w:r w:rsidR="00686239">
        <w:rPr>
          <w:rFonts w:eastAsia="Times New Roman"/>
          <w:color w:val="111111"/>
          <w:lang w:eastAsia="es-ES"/>
        </w:rPr>
        <w:t xml:space="preserve"> </w:t>
      </w:r>
      <w:r>
        <w:rPr>
          <w:rFonts w:eastAsia="Times New Roman"/>
          <w:color w:val="111111"/>
          <w:lang w:eastAsia="es-ES"/>
        </w:rPr>
        <w:t xml:space="preserve">en internet. </w:t>
      </w:r>
      <w:r w:rsidR="00A94CE2">
        <w:rPr>
          <w:rFonts w:eastAsia="Times New Roman"/>
          <w:color w:val="111111"/>
          <w:lang w:eastAsia="es-ES"/>
        </w:rPr>
        <w:t>No tiene una gran comunidad si se compara con otras plataformas como Bot</w:t>
      </w:r>
      <w:r w:rsidR="008650A3">
        <w:rPr>
          <w:rFonts w:eastAsia="Times New Roman"/>
          <w:color w:val="111111"/>
          <w:lang w:eastAsia="es-ES"/>
        </w:rPr>
        <w:t>P</w:t>
      </w:r>
      <w:r w:rsidR="00A94CE2">
        <w:rPr>
          <w:rFonts w:eastAsia="Times New Roman"/>
          <w:color w:val="111111"/>
          <w:lang w:eastAsia="es-ES"/>
        </w:rPr>
        <w:t>ress y Rasa.</w:t>
      </w:r>
    </w:p>
    <w:p w14:paraId="28B6FE6E" w14:textId="191ED361" w:rsidR="00DD17B3" w:rsidRPr="00AC3473" w:rsidRDefault="00686239" w:rsidP="00DB2A3C">
      <w:pPr>
        <w:numPr>
          <w:ilvl w:val="0"/>
          <w:numId w:val="24"/>
        </w:numPr>
        <w:shd w:val="clear" w:color="auto" w:fill="FFFFFF"/>
        <w:suppressAutoHyphens w:val="0"/>
        <w:spacing w:after="0" w:line="276" w:lineRule="auto"/>
        <w:jc w:val="both"/>
        <w:rPr>
          <w:rFonts w:eastAsia="Times New Roman"/>
          <w:color w:val="111111"/>
          <w:lang w:eastAsia="es-ES"/>
        </w:rPr>
      </w:pPr>
      <w:r>
        <w:rPr>
          <w:rFonts w:eastAsia="Times New Roman"/>
          <w:color w:val="111111"/>
          <w:lang w:eastAsia="es-ES"/>
        </w:rPr>
        <w:t>El trabajo es por comandos, pero el proceso de desarrollo en sí para alguien con poca experiencia le resultaría más complicado de llevar</w:t>
      </w:r>
      <w:r w:rsidR="0069731F">
        <w:rPr>
          <w:rFonts w:eastAsia="Times New Roman"/>
          <w:color w:val="111111"/>
          <w:lang w:eastAsia="es-ES"/>
        </w:rPr>
        <w:t xml:space="preserve"> a nivel técnico</w:t>
      </w:r>
      <w:r>
        <w:rPr>
          <w:rFonts w:eastAsia="Times New Roman"/>
          <w:color w:val="111111"/>
          <w:lang w:eastAsia="es-ES"/>
        </w:rPr>
        <w:t xml:space="preserve"> en comparación </w:t>
      </w:r>
      <w:r w:rsidR="006F6B6E">
        <w:rPr>
          <w:rFonts w:eastAsia="Times New Roman"/>
          <w:color w:val="111111"/>
          <w:lang w:eastAsia="es-ES"/>
        </w:rPr>
        <w:t>como,</w:t>
      </w:r>
      <w:r>
        <w:rPr>
          <w:rFonts w:eastAsia="Times New Roman"/>
          <w:color w:val="111111"/>
          <w:lang w:eastAsia="es-ES"/>
        </w:rPr>
        <w:t xml:space="preserve"> por </w:t>
      </w:r>
      <w:r w:rsidR="00BD7D22">
        <w:rPr>
          <w:rFonts w:eastAsia="Times New Roman"/>
          <w:color w:val="111111"/>
          <w:lang w:eastAsia="es-ES"/>
        </w:rPr>
        <w:t>ejemplo; Rasa,</w:t>
      </w:r>
      <w:r>
        <w:rPr>
          <w:rFonts w:eastAsia="Times New Roman"/>
          <w:color w:val="111111"/>
          <w:lang w:eastAsia="es-ES"/>
        </w:rPr>
        <w:t xml:space="preserve"> que también es por </w:t>
      </w:r>
      <w:r w:rsidR="00FE0E2C">
        <w:rPr>
          <w:rFonts w:eastAsia="Times New Roman"/>
          <w:color w:val="111111"/>
          <w:lang w:eastAsia="es-ES"/>
        </w:rPr>
        <w:t>comandos</w:t>
      </w:r>
      <w:r w:rsidR="00B4051A">
        <w:rPr>
          <w:rFonts w:eastAsia="Times New Roman"/>
          <w:color w:val="111111"/>
          <w:lang w:eastAsia="es-ES"/>
        </w:rPr>
        <w:t xml:space="preserve"> y trabaja igualmente con archivos</w:t>
      </w:r>
      <w:r w:rsidR="00972A3B">
        <w:rPr>
          <w:rFonts w:eastAsia="Times New Roman"/>
          <w:color w:val="111111"/>
          <w:lang w:eastAsia="es-ES"/>
        </w:rPr>
        <w:t xml:space="preserve"> llegando a ser más flexible</w:t>
      </w:r>
      <w:r w:rsidR="00485BD2">
        <w:rPr>
          <w:rFonts w:eastAsia="Times New Roman"/>
          <w:color w:val="111111"/>
          <w:lang w:eastAsia="es-ES"/>
        </w:rPr>
        <w:t xml:space="preserve"> y de mejor entendimiento a nivel técnico</w:t>
      </w:r>
      <w:r w:rsidR="00972A3B">
        <w:rPr>
          <w:rFonts w:eastAsia="Times New Roman"/>
          <w:color w:val="111111"/>
          <w:lang w:eastAsia="es-ES"/>
        </w:rPr>
        <w:t xml:space="preserve"> al desarrollar Asistentes Virtuales.</w:t>
      </w:r>
    </w:p>
    <w:p w14:paraId="537EBE2F" w14:textId="77777777" w:rsidR="00116310" w:rsidRDefault="00116310" w:rsidP="00DB2A3C">
      <w:pPr>
        <w:spacing w:after="0" w:line="276" w:lineRule="auto"/>
        <w:rPr>
          <w:color w:val="24292F"/>
          <w:shd w:val="clear" w:color="auto" w:fill="FFFFFF"/>
        </w:rPr>
      </w:pPr>
    </w:p>
    <w:p w14:paraId="40EE7F03" w14:textId="25C6583B" w:rsidR="00162B10" w:rsidRPr="000C729E" w:rsidRDefault="008B525D" w:rsidP="00C51BC6">
      <w:pPr>
        <w:pStyle w:val="Ttulo2"/>
        <w:spacing w:line="360" w:lineRule="auto"/>
        <w:jc w:val="both"/>
        <w:rPr>
          <w:rFonts w:ascii="Arial" w:hAnsi="Arial" w:cs="Arial"/>
          <w:b/>
          <w:color w:val="auto"/>
          <w:sz w:val="24"/>
          <w:szCs w:val="24"/>
          <w:lang w:eastAsia="es-ES"/>
        </w:rPr>
      </w:pPr>
      <w:bookmarkStart w:id="22" w:name="_Toc111128113"/>
      <w:bookmarkStart w:id="23" w:name="_Toc118481745"/>
      <w:r w:rsidRPr="008B525D">
        <w:rPr>
          <w:rFonts w:ascii="Arial" w:hAnsi="Arial" w:cs="Arial"/>
          <w:b/>
          <w:color w:val="auto"/>
          <w:sz w:val="24"/>
          <w:szCs w:val="24"/>
          <w:lang w:eastAsia="es-ES"/>
        </w:rPr>
        <w:lastRenderedPageBreak/>
        <w:t>Conclusión</w:t>
      </w:r>
      <w:bookmarkEnd w:id="22"/>
      <w:r w:rsidR="00162B10">
        <w:rPr>
          <w:rFonts w:ascii="Arial" w:hAnsi="Arial" w:cs="Arial"/>
          <w:b/>
          <w:color w:val="auto"/>
          <w:sz w:val="24"/>
          <w:szCs w:val="24"/>
          <w:lang w:eastAsia="es-ES"/>
        </w:rPr>
        <w:t xml:space="preserve"> sobre </w:t>
      </w:r>
      <w:r w:rsidR="00095286">
        <w:rPr>
          <w:rFonts w:ascii="Arial" w:hAnsi="Arial" w:cs="Arial"/>
          <w:b/>
          <w:color w:val="auto"/>
          <w:sz w:val="24"/>
          <w:szCs w:val="24"/>
          <w:lang w:eastAsia="es-ES"/>
        </w:rPr>
        <w:t>las</w:t>
      </w:r>
      <w:r w:rsidR="00162B10">
        <w:rPr>
          <w:rFonts w:ascii="Arial" w:hAnsi="Arial" w:cs="Arial"/>
          <w:b/>
          <w:color w:val="auto"/>
          <w:sz w:val="24"/>
          <w:szCs w:val="24"/>
          <w:lang w:eastAsia="es-ES"/>
        </w:rPr>
        <w:t xml:space="preserve"> plataformas para la creación de Asistentes Virtuales</w:t>
      </w:r>
      <w:bookmarkEnd w:id="23"/>
    </w:p>
    <w:p w14:paraId="2C0EAA3E" w14:textId="64DEC653" w:rsidR="00BB2CCC" w:rsidRPr="00BB2CCC" w:rsidRDefault="00BB2CCC" w:rsidP="00DB2A3C">
      <w:pPr>
        <w:spacing w:line="276" w:lineRule="auto"/>
        <w:jc w:val="both"/>
      </w:pPr>
      <w:r w:rsidRPr="00BB2CCC">
        <w:t>De las plataformas estudiadas lo mejor es el uso de sistemas Open Source (Código Abierto) como lo son</w:t>
      </w:r>
      <w:r w:rsidR="00116310">
        <w:t xml:space="preserve"> Plato,</w:t>
      </w:r>
      <w:r w:rsidRPr="00BB2CCC">
        <w:t xml:space="preserve"> BotPress</w:t>
      </w:r>
      <w:r w:rsidR="00116310">
        <w:t xml:space="preserve"> y</w:t>
      </w:r>
      <w:r w:rsidRPr="00BB2CCC">
        <w:t xml:space="preserve"> RASA por su manejo y la posibilidad de modificar en aras de adaptar y dar mejores facilidades en comparación con las otras plataformas, permite una mayor colaboración entre los que usan este tipo de sistemas y por lo tanto tienen una gran comunidad de desarrolladores activos. En el caso</w:t>
      </w:r>
      <w:r w:rsidR="0069731F">
        <w:t xml:space="preserve"> de las mencionadas anteriormente se </w:t>
      </w:r>
      <w:r w:rsidR="006F6B6E">
        <w:t xml:space="preserve">consideró como mejores opciones </w:t>
      </w:r>
      <w:r w:rsidR="0069731F">
        <w:t>a BotPress y RASA</w:t>
      </w:r>
      <w:r w:rsidR="007B648D">
        <w:t>;</w:t>
      </w:r>
      <w:r w:rsidR="0069731F">
        <w:t xml:space="preserve"> porque </w:t>
      </w:r>
      <w:r w:rsidR="00403B18">
        <w:t xml:space="preserve">a nivel de flexibilidad </w:t>
      </w:r>
      <w:r w:rsidR="000619AC">
        <w:t xml:space="preserve">de trabajo, funciones </w:t>
      </w:r>
      <w:r w:rsidR="00403B18">
        <w:t>y</w:t>
      </w:r>
      <w:r w:rsidR="00B51C77">
        <w:t xml:space="preserve"> proceso</w:t>
      </w:r>
      <w:r w:rsidR="00661650">
        <w:t xml:space="preserve"> de</w:t>
      </w:r>
      <w:r w:rsidR="00403B18">
        <w:t xml:space="preserve"> desarrollo cre</w:t>
      </w:r>
      <w:r w:rsidR="00DF0DC6">
        <w:t>o</w:t>
      </w:r>
      <w:r w:rsidR="00403B18">
        <w:t xml:space="preserve"> que tienen mejores condiciones que Plato; por lo que,</w:t>
      </w:r>
      <w:r w:rsidRPr="00BB2CCC">
        <w:t xml:space="preserve"> </w:t>
      </w:r>
      <w:r w:rsidR="001F6924">
        <w:rPr>
          <w:lang w:val="es-MX"/>
        </w:rPr>
        <w:t>si se quiere un AV</w:t>
      </w:r>
      <w:r w:rsidRPr="00BB2CCC">
        <w:rPr>
          <w:lang w:val="es-MX"/>
        </w:rPr>
        <w:t xml:space="preserve"> fiable, simple en funcionamiento</w:t>
      </w:r>
      <w:r w:rsidR="002F152E">
        <w:rPr>
          <w:lang w:val="es-MX"/>
        </w:rPr>
        <w:t>, personalizable y</w:t>
      </w:r>
      <w:r w:rsidRPr="00BB2CCC">
        <w:rPr>
          <w:lang w:val="es-MX"/>
        </w:rPr>
        <w:t xml:space="preserve"> que esté disponible rápidamente, Botpress en </w:t>
      </w:r>
      <w:r w:rsidR="001F6924">
        <w:rPr>
          <w:lang w:val="es-MX"/>
        </w:rPr>
        <w:t>la mejor opción. Si busca un AV</w:t>
      </w:r>
      <w:r w:rsidR="004432F4">
        <w:rPr>
          <w:lang w:val="es-MX"/>
        </w:rPr>
        <w:t xml:space="preserve"> fiable también</w:t>
      </w:r>
      <w:r w:rsidR="00027D31">
        <w:rPr>
          <w:lang w:val="es-MX"/>
        </w:rPr>
        <w:t>,</w:t>
      </w:r>
      <w:r w:rsidRPr="00BB2CCC">
        <w:rPr>
          <w:lang w:val="es-MX"/>
        </w:rPr>
        <w:t xml:space="preserve"> con algo más de complejidad en funcionamiento y desarrollo</w:t>
      </w:r>
      <w:r w:rsidR="00A04557">
        <w:rPr>
          <w:lang w:val="es-MX"/>
        </w:rPr>
        <w:t xml:space="preserve"> debido a las herramientas avanzadas que proporciona que hacen que su age</w:t>
      </w:r>
      <w:r w:rsidR="00C223DC">
        <w:rPr>
          <w:lang w:val="es-MX"/>
        </w:rPr>
        <w:t>nte conversacional sea bastante</w:t>
      </w:r>
      <w:r w:rsidR="00753728">
        <w:rPr>
          <w:lang w:val="es-MX"/>
        </w:rPr>
        <w:t xml:space="preserve"> sólido y</w:t>
      </w:r>
      <w:r w:rsidR="00C223DC">
        <w:rPr>
          <w:lang w:val="es-MX"/>
        </w:rPr>
        <w:t xml:space="preserve"> </w:t>
      </w:r>
      <w:r w:rsidR="000504F2">
        <w:rPr>
          <w:lang w:val="es-MX"/>
        </w:rPr>
        <w:t>completo,</w:t>
      </w:r>
      <w:r w:rsidR="00317EFF">
        <w:rPr>
          <w:lang w:val="es-MX"/>
        </w:rPr>
        <w:t xml:space="preserve"> así como la gran comunidad </w:t>
      </w:r>
      <w:r w:rsidR="009D594C">
        <w:rPr>
          <w:lang w:val="es-MX"/>
        </w:rPr>
        <w:t xml:space="preserve">global </w:t>
      </w:r>
      <w:r w:rsidR="00495B00">
        <w:rPr>
          <w:lang w:val="es-MX"/>
        </w:rPr>
        <w:t xml:space="preserve">activa </w:t>
      </w:r>
      <w:r w:rsidR="00317EFF">
        <w:rPr>
          <w:lang w:val="es-MX"/>
        </w:rPr>
        <w:t xml:space="preserve">y </w:t>
      </w:r>
      <w:r w:rsidR="00CF5038">
        <w:rPr>
          <w:lang w:val="es-MX"/>
        </w:rPr>
        <w:t xml:space="preserve">bastos </w:t>
      </w:r>
      <w:r w:rsidR="00317EFF">
        <w:rPr>
          <w:lang w:val="es-MX"/>
        </w:rPr>
        <w:t>tutoriales que posee esta plataforma</w:t>
      </w:r>
      <w:r w:rsidRPr="00BB2CCC">
        <w:rPr>
          <w:lang w:val="es-MX"/>
        </w:rPr>
        <w:t>, Rasa es la mejor opción. Una relación entre estas dos plataformas que abarca casi cualquier proyecto dependiendo de su uso final, pero independientemente de su magnitud e impacto.</w:t>
      </w:r>
    </w:p>
    <w:p w14:paraId="79E2ADB7" w14:textId="6AED0605" w:rsidR="00BB2CCC" w:rsidRPr="00BB2CCC" w:rsidRDefault="00BB2CCC" w:rsidP="00DB2A3C">
      <w:pPr>
        <w:spacing w:line="276" w:lineRule="auto"/>
        <w:jc w:val="both"/>
      </w:pPr>
      <w:r w:rsidRPr="00BB2CCC">
        <w:t xml:space="preserve">Las otras plataformas: Azure Bot Service, DialogFlow y Amazon Lex si bien son bastante completas y son las más usadas por las grandes empresas, estas son sistemas privados y hoy la industria del software libre es un gran paso de avance en la tecnología, una mejor alternativa, está en ascenso y es más flexible para los desarrolladores; aunque Azure Bot Service es la mejor alternativa entre estos sistemas privados si tiene ya experiencia y </w:t>
      </w:r>
      <w:r w:rsidR="00661650">
        <w:t>se necesita</w:t>
      </w:r>
      <w:r w:rsidRPr="00BB2CCC">
        <w:t xml:space="preserve"> una buena estructura para un gran proyecto, pero si </w:t>
      </w:r>
      <w:r w:rsidR="00661650">
        <w:t xml:space="preserve"> se tiene</w:t>
      </w:r>
      <w:r w:rsidRPr="00BB2CCC">
        <w:t xml:space="preserve"> poca experiencia la mejor es DialogFlow. </w:t>
      </w:r>
    </w:p>
    <w:p w14:paraId="087599CA" w14:textId="3763ABB9" w:rsidR="00451DB9" w:rsidRPr="00D215D6" w:rsidRDefault="004A2CDB" w:rsidP="005550DC">
      <w:pPr>
        <w:spacing w:after="0" w:line="276" w:lineRule="auto"/>
        <w:jc w:val="both"/>
      </w:pPr>
      <w:r>
        <w:t xml:space="preserve">Para el trabajo de investigación se contará con la plataforma Rasa, </w:t>
      </w:r>
      <w:r w:rsidR="00054B8E">
        <w:t xml:space="preserve">porque </w:t>
      </w:r>
      <w:r w:rsidR="00FF7A0C">
        <w:t>su forma de trabajo</w:t>
      </w:r>
      <w:r w:rsidR="00D702FA">
        <w:t xml:space="preserve"> </w:t>
      </w:r>
      <w:r w:rsidR="00FF7A0C">
        <w:t>permite modificar o configurar</w:t>
      </w:r>
      <w:r w:rsidR="0086516D">
        <w:t xml:space="preserve"> a nivel de archivos</w:t>
      </w:r>
      <w:r w:rsidR="00FF7A0C">
        <w:t xml:space="preserve"> el conocimiento </w:t>
      </w:r>
      <w:r w:rsidR="00054B8E">
        <w:t xml:space="preserve">necesario para </w:t>
      </w:r>
      <w:r w:rsidR="00FF7A0C">
        <w:t>los asistentes virtuales desarrollados en</w:t>
      </w:r>
      <w:r w:rsidR="001E2BC6">
        <w:t xml:space="preserve"> ella</w:t>
      </w:r>
      <w:r w:rsidR="00FF7A0C">
        <w:t>. Además</w:t>
      </w:r>
      <w:r w:rsidR="00FB7B10">
        <w:t>,</w:t>
      </w:r>
      <w:r w:rsidR="00FF7A0C">
        <w:t xml:space="preserve"> Rasa</w:t>
      </w:r>
      <w:r w:rsidR="000C13A6">
        <w:t xml:space="preserve"> posee una</w:t>
      </w:r>
      <w:r w:rsidR="00BC7B94">
        <w:t xml:space="preserve"> comunidad activa y </w:t>
      </w:r>
      <w:r w:rsidR="000C13A6">
        <w:t xml:space="preserve">una rica </w:t>
      </w:r>
      <w:r w:rsidR="007C606B">
        <w:t>documentación</w:t>
      </w:r>
      <w:r w:rsidR="00BC7B94">
        <w:t>,</w:t>
      </w:r>
      <w:r w:rsidR="00D34B34">
        <w:t xml:space="preserve"> así como</w:t>
      </w:r>
      <w:r w:rsidR="00FF7A0C">
        <w:t xml:space="preserve"> las facilidades que brinda para desarrollar y entrenar sus agentes conversacionales</w:t>
      </w:r>
      <w:r w:rsidR="000C13A6">
        <w:t xml:space="preserve"> gracias a sus herramientas de procesamiento de información, integración con otros sistemas, </w:t>
      </w:r>
      <w:r w:rsidR="00054637">
        <w:t xml:space="preserve">posibilidad de </w:t>
      </w:r>
      <w:r w:rsidR="00EB0927">
        <w:t>probar</w:t>
      </w:r>
      <w:r w:rsidR="0015077D">
        <w:t xml:space="preserve">, </w:t>
      </w:r>
      <w:r w:rsidR="00574323">
        <w:t>evaluar</w:t>
      </w:r>
      <w:r w:rsidR="00EB0927">
        <w:t xml:space="preserve">, </w:t>
      </w:r>
      <w:r w:rsidR="00054637">
        <w:t>mejorar y personalizar</w:t>
      </w:r>
      <w:r w:rsidR="00C7279C">
        <w:t>.</w:t>
      </w:r>
      <w:r w:rsidR="00600651">
        <w:br w:type="page"/>
      </w:r>
      <w:bookmarkStart w:id="24" w:name="_Toc111128114"/>
      <w:r w:rsidR="00660096" w:rsidRPr="00D215D6">
        <w:rPr>
          <w:rStyle w:val="Ttulo2Car"/>
          <w:rFonts w:ascii="Arial" w:hAnsi="Arial" w:cs="Arial"/>
          <w:b/>
          <w:bCs/>
          <w:color w:val="auto"/>
        </w:rPr>
        <w:lastRenderedPageBreak/>
        <w:t>1.3 Herramientas, Lenguajes de programación y Tecnologías</w:t>
      </w:r>
      <w:bookmarkEnd w:id="24"/>
    </w:p>
    <w:p w14:paraId="51384F7D" w14:textId="72CCC347" w:rsidR="00E076D5" w:rsidRDefault="00660096" w:rsidP="00F67701">
      <w:pPr>
        <w:spacing w:line="276" w:lineRule="auto"/>
        <w:jc w:val="both"/>
      </w:pPr>
      <w:r w:rsidRPr="00660096">
        <w:t>Las herramientas son objetos elaborados a fin de facilitar la realización de una tarea. Se diseñan y fabrican para cumplir uno o más propósitos específicos, por lo que son generalmente artefactos con una función técnica. Un lenguaje de programación es un lenguaje formal que especifica una serie de instrucciones para que una computadora produzca diversas clases de datos. Los lenguajes de programación pueden usarse para crear programas que pongan en práctica algoritmos específicos los cuales controlan el comportamiento físico y lógico de una computadora. La tecnología es la ciencia aplicada a la resolución de problemas concretos. Constituye un conjunto de conocimientos científicamente ordenados, que permiten diseñar y crear bienes o servicios que facilitan la adaptación al medio ambiente y la satisfacció</w:t>
      </w:r>
      <w:r w:rsidR="00E076D5">
        <w:t>n de las necesidades humana.</w:t>
      </w:r>
    </w:p>
    <w:p w14:paraId="6331EF2E" w14:textId="77777777" w:rsidR="00544688" w:rsidRPr="001B58EF" w:rsidRDefault="000B3FF8" w:rsidP="00F67701">
      <w:pPr>
        <w:pStyle w:val="Ttulo3"/>
        <w:spacing w:line="276" w:lineRule="auto"/>
        <w:jc w:val="both"/>
        <w:rPr>
          <w:rStyle w:val="Textoennegrita"/>
          <w:rFonts w:ascii="Arial" w:hAnsi="Arial" w:cs="Arial"/>
        </w:rPr>
      </w:pPr>
      <w:bookmarkStart w:id="25" w:name="_Toc10795546"/>
      <w:bookmarkStart w:id="26" w:name="_Toc111128115"/>
      <w:bookmarkStart w:id="27" w:name="_Toc118481746"/>
      <w:r w:rsidRPr="001B58EF">
        <w:rPr>
          <w:rStyle w:val="Textoennegrita"/>
          <w:rFonts w:ascii="Arial" w:hAnsi="Arial" w:cs="Arial"/>
          <w:color w:val="auto"/>
        </w:rPr>
        <w:t>Python</w:t>
      </w:r>
      <w:bookmarkEnd w:id="25"/>
      <w:bookmarkEnd w:id="26"/>
      <w:bookmarkEnd w:id="27"/>
      <w:r w:rsidRPr="001B58EF">
        <w:rPr>
          <w:rStyle w:val="Textoennegrita"/>
          <w:rFonts w:ascii="Arial" w:hAnsi="Arial" w:cs="Arial"/>
        </w:rPr>
        <w:t xml:space="preserve"> </w:t>
      </w:r>
    </w:p>
    <w:p w14:paraId="214498C5" w14:textId="77777777" w:rsidR="0074474B" w:rsidRDefault="000B3FF8" w:rsidP="00F67701">
      <w:pPr>
        <w:pStyle w:val="Descripcin"/>
        <w:spacing w:line="276" w:lineRule="auto"/>
        <w:jc w:val="both"/>
        <w:rPr>
          <w:rFonts w:eastAsia="Calibri" w:cs="Arial"/>
          <w:i w:val="0"/>
          <w:iCs w:val="0"/>
        </w:rPr>
      </w:pPr>
      <w:r w:rsidRPr="00544688">
        <w:rPr>
          <w:rFonts w:eastAsia="Calibri" w:cs="Arial"/>
          <w:i w:val="0"/>
          <w:iCs w:val="0"/>
        </w:rPr>
        <w:t xml:space="preserve">Python </w:t>
      </w:r>
      <w:r w:rsidR="008F0410" w:rsidRPr="00544688">
        <w:rPr>
          <w:rFonts w:eastAsia="Calibri" w:cs="Arial"/>
          <w:i w:val="0"/>
          <w:iCs w:val="0"/>
        </w:rPr>
        <w:t xml:space="preserve">en su versión </w:t>
      </w:r>
      <w:r w:rsidRPr="00544688">
        <w:rPr>
          <w:rFonts w:eastAsia="Calibri" w:cs="Arial"/>
          <w:i w:val="0"/>
          <w:iCs w:val="0"/>
        </w:rPr>
        <w:t xml:space="preserve">3.7 es un </w:t>
      </w:r>
      <w:hyperlink r:id="rId15" w:tooltip="Lenguaje de programación" w:history="1">
        <w:r w:rsidRPr="00544688">
          <w:rPr>
            <w:rFonts w:eastAsia="Calibri" w:cs="Arial"/>
            <w:i w:val="0"/>
            <w:iCs w:val="0"/>
          </w:rPr>
          <w:t>lenguaje de programación</w:t>
        </w:r>
      </w:hyperlink>
      <w:r w:rsidRPr="00544688">
        <w:rPr>
          <w:rFonts w:cs="Arial"/>
          <w:i w:val="0"/>
          <w:iCs w:val="0"/>
        </w:rPr>
        <w:t xml:space="preserve"> </w:t>
      </w:r>
      <w:hyperlink r:id="rId16" w:tooltip="Intérprete (informática)" w:history="1">
        <w:r w:rsidRPr="00544688">
          <w:rPr>
            <w:rFonts w:eastAsia="Calibri" w:cs="Arial"/>
            <w:i w:val="0"/>
            <w:iCs w:val="0"/>
          </w:rPr>
          <w:t>interpretado</w:t>
        </w:r>
      </w:hyperlink>
      <w:r w:rsidRPr="00544688">
        <w:rPr>
          <w:rFonts w:eastAsia="Calibri" w:cs="Arial"/>
          <w:i w:val="0"/>
          <w:iCs w:val="0"/>
        </w:rPr>
        <w:t xml:space="preserve"> cuya filosofía hace hincapié en una </w:t>
      </w:r>
      <w:hyperlink r:id="rId17" w:tooltip="Sintaxis" w:history="1">
        <w:r w:rsidRPr="00544688">
          <w:rPr>
            <w:rFonts w:eastAsia="Calibri" w:cs="Arial"/>
            <w:i w:val="0"/>
            <w:iCs w:val="0"/>
          </w:rPr>
          <w:t>sintaxis</w:t>
        </w:r>
      </w:hyperlink>
      <w:r w:rsidRPr="00544688">
        <w:rPr>
          <w:rFonts w:eastAsia="Calibri" w:cs="Arial"/>
          <w:i w:val="0"/>
          <w:iCs w:val="0"/>
        </w:rPr>
        <w:t xml:space="preserve"> que favorezca un código legible. Se trata de un lenguaje de programación </w:t>
      </w:r>
      <w:hyperlink r:id="rId18" w:tooltip="Lenguaje de programación multiparadigma" w:history="1">
        <w:r w:rsidRPr="00544688">
          <w:rPr>
            <w:rFonts w:eastAsia="Calibri" w:cs="Arial"/>
            <w:i w:val="0"/>
            <w:iCs w:val="0"/>
          </w:rPr>
          <w:t>multiparadigma</w:t>
        </w:r>
      </w:hyperlink>
      <w:r w:rsidRPr="00544688">
        <w:rPr>
          <w:rFonts w:eastAsia="Calibri" w:cs="Arial"/>
          <w:i w:val="0"/>
          <w:iCs w:val="0"/>
        </w:rPr>
        <w:t xml:space="preserve">, ya que soporta </w:t>
      </w:r>
      <w:hyperlink r:id="rId19" w:tooltip="Programación orientada a objetos" w:history="1">
        <w:r w:rsidRPr="00544688">
          <w:rPr>
            <w:rFonts w:eastAsia="Calibri" w:cs="Arial"/>
            <w:i w:val="0"/>
            <w:iCs w:val="0"/>
          </w:rPr>
          <w:t>orientación a objetos</w:t>
        </w:r>
      </w:hyperlink>
      <w:r w:rsidRPr="00544688">
        <w:rPr>
          <w:rFonts w:eastAsia="Calibri" w:cs="Arial"/>
          <w:i w:val="0"/>
          <w:iCs w:val="0"/>
        </w:rPr>
        <w:t xml:space="preserve">, </w:t>
      </w:r>
      <w:hyperlink r:id="rId20" w:tooltip="Programación imperativa" w:history="1">
        <w:r w:rsidRPr="00544688">
          <w:rPr>
            <w:rFonts w:eastAsia="Calibri" w:cs="Arial"/>
            <w:i w:val="0"/>
            <w:iCs w:val="0"/>
          </w:rPr>
          <w:t>programación imperativa</w:t>
        </w:r>
      </w:hyperlink>
      <w:r w:rsidRPr="00544688">
        <w:rPr>
          <w:rFonts w:eastAsia="Calibri" w:cs="Arial"/>
          <w:i w:val="0"/>
          <w:iCs w:val="0"/>
        </w:rPr>
        <w:t xml:space="preserve"> y, en menor medida, programación funcional. Es un </w:t>
      </w:r>
      <w:hyperlink r:id="rId21" w:tooltip="Lenguaje de programación interpretado" w:history="1">
        <w:r w:rsidRPr="00544688">
          <w:rPr>
            <w:rFonts w:eastAsia="Calibri" w:cs="Arial"/>
            <w:i w:val="0"/>
            <w:iCs w:val="0"/>
          </w:rPr>
          <w:t>lenguaje interpretado</w:t>
        </w:r>
      </w:hyperlink>
      <w:r w:rsidRPr="00544688">
        <w:rPr>
          <w:rFonts w:eastAsia="Calibri" w:cs="Arial"/>
          <w:i w:val="0"/>
          <w:iCs w:val="0"/>
        </w:rPr>
        <w:t xml:space="preserve">, usa </w:t>
      </w:r>
      <w:hyperlink r:id="rId22" w:tooltip="Tipado dinámico" w:history="1">
        <w:r w:rsidRPr="00544688">
          <w:rPr>
            <w:rFonts w:eastAsia="Calibri" w:cs="Arial"/>
            <w:i w:val="0"/>
            <w:iCs w:val="0"/>
          </w:rPr>
          <w:t>tipado dinámico</w:t>
        </w:r>
      </w:hyperlink>
      <w:r w:rsidRPr="00544688">
        <w:rPr>
          <w:rFonts w:eastAsia="Calibri" w:cs="Arial"/>
          <w:i w:val="0"/>
          <w:iCs w:val="0"/>
        </w:rPr>
        <w:t xml:space="preserve"> y es </w:t>
      </w:r>
      <w:hyperlink r:id="rId23" w:tooltip="Multiplataforma" w:history="1">
        <w:r w:rsidRPr="00544688">
          <w:rPr>
            <w:rFonts w:eastAsia="Calibri" w:cs="Arial"/>
            <w:i w:val="0"/>
            <w:iCs w:val="0"/>
          </w:rPr>
          <w:t>multiplataforma</w:t>
        </w:r>
      </w:hyperlink>
      <w:r w:rsidRPr="00544688">
        <w:rPr>
          <w:rFonts w:eastAsia="Calibri" w:cs="Arial"/>
          <w:i w:val="0"/>
          <w:iCs w:val="0"/>
        </w:rPr>
        <w:t xml:space="preserve">. Posee una licencia de </w:t>
      </w:r>
      <w:hyperlink r:id="rId24" w:tooltip="Código abierto" w:history="1">
        <w:r w:rsidRPr="00544688">
          <w:rPr>
            <w:rFonts w:eastAsia="Calibri" w:cs="Arial"/>
            <w:i w:val="0"/>
            <w:iCs w:val="0"/>
          </w:rPr>
          <w:t>código abierto</w:t>
        </w:r>
      </w:hyperlink>
      <w:r w:rsidRPr="00544688">
        <w:rPr>
          <w:rFonts w:eastAsia="Calibri" w:cs="Arial"/>
          <w:i w:val="0"/>
          <w:iCs w:val="0"/>
        </w:rPr>
        <w:t xml:space="preserve">, denominada </w:t>
      </w:r>
      <w:hyperlink r:id="rId25" w:tooltip="Python Software Foundation License" w:history="1">
        <w:r w:rsidRPr="00544688">
          <w:rPr>
            <w:rFonts w:eastAsia="Calibri" w:cs="Arial"/>
            <w:i w:val="0"/>
            <w:iCs w:val="0"/>
          </w:rPr>
          <w:t>Python Software Fundation License</w:t>
        </w:r>
      </w:hyperlink>
      <w:r w:rsidRPr="00544688">
        <w:rPr>
          <w:rFonts w:eastAsia="Calibri" w:cs="Arial"/>
          <w:i w:val="0"/>
          <w:iCs w:val="0"/>
        </w:rPr>
        <w:t xml:space="preserve"> que es compatible con la </w:t>
      </w:r>
      <w:hyperlink r:id="rId26" w:tooltip="GNU General Public License" w:history="1">
        <w:r w:rsidRPr="00544688">
          <w:rPr>
            <w:rFonts w:eastAsia="Calibri" w:cs="Arial"/>
            <w:i w:val="0"/>
            <w:iCs w:val="0"/>
          </w:rPr>
          <w:t>Licencia pública general de GNU</w:t>
        </w:r>
      </w:hyperlink>
      <w:r w:rsidRPr="00544688">
        <w:rPr>
          <w:rFonts w:cs="Arial"/>
          <w:i w:val="0"/>
          <w:iCs w:val="0"/>
        </w:rPr>
        <w:t xml:space="preserve"> </w:t>
      </w:r>
      <w:r w:rsidR="00D63E1C" w:rsidRPr="00544688">
        <w:rPr>
          <w:rFonts w:cs="Arial"/>
          <w:i w:val="0"/>
          <w:iCs w:val="0"/>
          <w:color w:val="000000"/>
        </w:rPr>
        <w:t>[</w:t>
      </w:r>
      <w:r w:rsidR="000E5EAA" w:rsidRPr="00544688">
        <w:rPr>
          <w:rFonts w:cs="Arial"/>
          <w:i w:val="0"/>
          <w:iCs w:val="0"/>
          <w:color w:val="000000"/>
        </w:rPr>
        <w:t>29</w:t>
      </w:r>
      <w:r w:rsidRPr="00544688">
        <w:rPr>
          <w:rFonts w:cs="Arial"/>
          <w:i w:val="0"/>
          <w:iCs w:val="0"/>
          <w:color w:val="000000"/>
        </w:rPr>
        <w:t>]</w:t>
      </w:r>
      <w:r w:rsidRPr="00544688">
        <w:rPr>
          <w:rFonts w:eastAsia="Calibri" w:cs="Arial"/>
          <w:i w:val="0"/>
          <w:iCs w:val="0"/>
        </w:rPr>
        <w:t>. Se utilizó para la implementación</w:t>
      </w:r>
      <w:r w:rsidR="00497628" w:rsidRPr="00544688">
        <w:rPr>
          <w:rFonts w:eastAsia="Calibri" w:cs="Arial"/>
          <w:i w:val="0"/>
          <w:iCs w:val="0"/>
        </w:rPr>
        <w:t xml:space="preserve"> de la herramienta informática</w:t>
      </w:r>
      <w:r w:rsidRPr="00544688">
        <w:rPr>
          <w:rFonts w:eastAsia="Calibri" w:cs="Arial"/>
          <w:i w:val="0"/>
          <w:iCs w:val="0"/>
        </w:rPr>
        <w:t>.</w:t>
      </w:r>
    </w:p>
    <w:p w14:paraId="72ED7171" w14:textId="46E4CD4F" w:rsidR="00544688" w:rsidRPr="00422247" w:rsidRDefault="007D49CE" w:rsidP="00F67701">
      <w:pPr>
        <w:pStyle w:val="Descripcin"/>
        <w:spacing w:line="276" w:lineRule="auto"/>
        <w:jc w:val="both"/>
        <w:rPr>
          <w:rFonts w:eastAsia="Calibri" w:cs="Arial"/>
          <w:i w:val="0"/>
          <w:iCs w:val="0"/>
        </w:rPr>
      </w:pPr>
      <w:r>
        <w:rPr>
          <w:rFonts w:eastAsia="Calibri" w:cs="Arial"/>
          <w:i w:val="0"/>
          <w:iCs w:val="0"/>
        </w:rPr>
        <w:t xml:space="preserve">Se escogió este lenguaje de programación ya que es el más usado en el trabajo </w:t>
      </w:r>
      <w:r w:rsidR="00790759">
        <w:rPr>
          <w:rFonts w:eastAsia="Calibri" w:cs="Arial"/>
          <w:i w:val="0"/>
          <w:iCs w:val="0"/>
        </w:rPr>
        <w:t>con</w:t>
      </w:r>
      <w:r w:rsidR="002941A5">
        <w:rPr>
          <w:rFonts w:eastAsia="Calibri" w:cs="Arial"/>
          <w:i w:val="0"/>
          <w:iCs w:val="0"/>
        </w:rPr>
        <w:t xml:space="preserve"> las técnicas de </w:t>
      </w:r>
      <w:r w:rsidR="007D6D02">
        <w:rPr>
          <w:rFonts w:eastAsia="Calibri" w:cs="Arial"/>
          <w:i w:val="0"/>
          <w:iCs w:val="0"/>
        </w:rPr>
        <w:t>procesamiento del lenguaje natural</w:t>
      </w:r>
      <w:r>
        <w:rPr>
          <w:rFonts w:eastAsia="Calibri" w:cs="Arial"/>
          <w:i w:val="0"/>
          <w:iCs w:val="0"/>
        </w:rPr>
        <w:t xml:space="preserve"> </w:t>
      </w:r>
      <w:r w:rsidR="002941A5">
        <w:rPr>
          <w:rFonts w:eastAsia="Calibri" w:cs="Arial"/>
          <w:i w:val="0"/>
          <w:iCs w:val="0"/>
        </w:rPr>
        <w:t>e</w:t>
      </w:r>
      <w:r>
        <w:rPr>
          <w:rFonts w:eastAsia="Calibri" w:cs="Arial"/>
          <w:i w:val="0"/>
          <w:iCs w:val="0"/>
        </w:rPr>
        <w:t xml:space="preserve"> inteligencia artificial, es más flexible a la hora de implementar por la gran cantidad de librerías para casi todo tipo de t</w:t>
      </w:r>
      <w:r w:rsidR="00A571A8">
        <w:rPr>
          <w:rFonts w:eastAsia="Calibri" w:cs="Arial"/>
          <w:i w:val="0"/>
          <w:iCs w:val="0"/>
        </w:rPr>
        <w:t>areas o funciones.</w:t>
      </w:r>
      <w:r w:rsidR="00D40F05">
        <w:rPr>
          <w:rFonts w:eastAsia="Calibri" w:cs="Arial"/>
          <w:i w:val="0"/>
          <w:iCs w:val="0"/>
        </w:rPr>
        <w:t xml:space="preserve"> Posee una gran comunidad activa de desarrolladores lo que l</w:t>
      </w:r>
      <w:r w:rsidR="00A81EAE">
        <w:rPr>
          <w:rFonts w:eastAsia="Calibri" w:cs="Arial"/>
          <w:i w:val="0"/>
          <w:iCs w:val="0"/>
        </w:rPr>
        <w:t>o</w:t>
      </w:r>
      <w:r w:rsidR="00D40F05">
        <w:rPr>
          <w:rFonts w:eastAsia="Calibri" w:cs="Arial"/>
          <w:i w:val="0"/>
          <w:iCs w:val="0"/>
        </w:rPr>
        <w:t xml:space="preserve"> posiciona </w:t>
      </w:r>
      <w:r w:rsidR="00DA0673">
        <w:rPr>
          <w:rFonts w:eastAsia="Calibri" w:cs="Arial"/>
          <w:i w:val="0"/>
          <w:iCs w:val="0"/>
        </w:rPr>
        <w:t>como</w:t>
      </w:r>
      <w:r w:rsidR="00D40F05">
        <w:rPr>
          <w:rFonts w:eastAsia="Calibri" w:cs="Arial"/>
          <w:i w:val="0"/>
          <w:iCs w:val="0"/>
        </w:rPr>
        <w:t xml:space="preserve"> uno de los más usados actualmente, incluso llegando a ser </w:t>
      </w:r>
      <w:r w:rsidR="00B749B0">
        <w:rPr>
          <w:rFonts w:eastAsia="Calibri" w:cs="Arial"/>
          <w:i w:val="0"/>
          <w:iCs w:val="0"/>
        </w:rPr>
        <w:t>en</w:t>
      </w:r>
      <w:r w:rsidR="00705748">
        <w:rPr>
          <w:rFonts w:eastAsia="Calibri" w:cs="Arial"/>
          <w:i w:val="0"/>
          <w:iCs w:val="0"/>
        </w:rPr>
        <w:t xml:space="preserve"> </w:t>
      </w:r>
      <w:r w:rsidR="00D40F05">
        <w:rPr>
          <w:rFonts w:eastAsia="Calibri" w:cs="Arial"/>
          <w:i w:val="0"/>
          <w:iCs w:val="0"/>
        </w:rPr>
        <w:t>varias ocasiones el más utilizado.</w:t>
      </w:r>
    </w:p>
    <w:p w14:paraId="03E6FBFB" w14:textId="56A1FFA6" w:rsidR="00890DDD" w:rsidRPr="001B58EF" w:rsidRDefault="000B3FF8" w:rsidP="00F67701">
      <w:pPr>
        <w:pStyle w:val="Ttulo3"/>
        <w:spacing w:line="360" w:lineRule="auto"/>
        <w:jc w:val="both"/>
        <w:rPr>
          <w:rStyle w:val="Textoennegrita"/>
          <w:rFonts w:ascii="Arial" w:hAnsi="Arial" w:cs="Arial"/>
          <w:color w:val="auto"/>
        </w:rPr>
      </w:pPr>
      <w:bookmarkStart w:id="28" w:name="_Toc10795547"/>
      <w:bookmarkStart w:id="29" w:name="_Toc111128116"/>
      <w:bookmarkStart w:id="30" w:name="_Toc118481747"/>
      <w:r w:rsidRPr="001B58EF">
        <w:rPr>
          <w:rStyle w:val="Textoennegrita"/>
          <w:rFonts w:ascii="Arial" w:hAnsi="Arial" w:cs="Arial"/>
          <w:color w:val="auto"/>
        </w:rPr>
        <w:t>PyChar</w:t>
      </w:r>
      <w:r w:rsidR="00016FFE" w:rsidRPr="001B58EF">
        <w:rPr>
          <w:rStyle w:val="Textoennegrita"/>
          <w:rFonts w:ascii="Arial" w:hAnsi="Arial" w:cs="Arial"/>
          <w:color w:val="auto"/>
        </w:rPr>
        <w:t>m</w:t>
      </w:r>
      <w:r w:rsidR="00777C53" w:rsidRPr="001B58EF">
        <w:rPr>
          <w:rStyle w:val="Textoennegrita"/>
          <w:rFonts w:ascii="Arial" w:hAnsi="Arial" w:cs="Arial"/>
          <w:color w:val="auto"/>
        </w:rPr>
        <w:t xml:space="preserve"> </w:t>
      </w:r>
      <w:r w:rsidRPr="001B58EF">
        <w:rPr>
          <w:rStyle w:val="Textoennegrita"/>
          <w:rFonts w:ascii="Arial" w:hAnsi="Arial" w:cs="Arial"/>
          <w:color w:val="auto"/>
        </w:rPr>
        <w:t>Com</w:t>
      </w:r>
      <w:r w:rsidR="00936307" w:rsidRPr="001B58EF">
        <w:rPr>
          <w:rStyle w:val="Textoennegrita"/>
          <w:rFonts w:ascii="Arial" w:hAnsi="Arial" w:cs="Arial"/>
          <w:color w:val="auto"/>
        </w:rPr>
        <w:t>m</w:t>
      </w:r>
      <w:r w:rsidRPr="001B58EF">
        <w:rPr>
          <w:rStyle w:val="Textoennegrita"/>
          <w:rFonts w:ascii="Arial" w:hAnsi="Arial" w:cs="Arial"/>
          <w:color w:val="auto"/>
        </w:rPr>
        <w:t>unity</w:t>
      </w:r>
      <w:bookmarkEnd w:id="28"/>
      <w:bookmarkEnd w:id="29"/>
      <w:bookmarkEnd w:id="30"/>
    </w:p>
    <w:p w14:paraId="29059CA4" w14:textId="06481FAA" w:rsidR="00E309D9" w:rsidRDefault="000B3FF8" w:rsidP="00F67701">
      <w:pPr>
        <w:spacing w:line="276" w:lineRule="auto"/>
        <w:jc w:val="both"/>
        <w:rPr>
          <w:rFonts w:eastAsia="Calibri"/>
        </w:rPr>
      </w:pPr>
      <w:r w:rsidRPr="002F6480">
        <w:t>PyChar</w:t>
      </w:r>
      <w:r w:rsidR="00016FFE">
        <w:t>m</w:t>
      </w:r>
      <w:r w:rsidR="00777C53">
        <w:t xml:space="preserve"> </w:t>
      </w:r>
      <w:r w:rsidRPr="002F6480">
        <w:t>Com</w:t>
      </w:r>
      <w:r w:rsidR="00936307">
        <w:t>m</w:t>
      </w:r>
      <w:r w:rsidRPr="002F6480">
        <w:t>unity Edition 20</w:t>
      </w:r>
      <w:r w:rsidR="00883A1B">
        <w:t>21.1.2</w:t>
      </w:r>
      <w:r w:rsidRPr="002F6480">
        <w:t xml:space="preserve"> es un entorno de desarrollo integrado (EDI) utilizado en la programación de computadoras, específicamente para el lenguaje Python. Proporciona análisis de código, un depurador gráfico, un comprobador de unidades integrado, integración con sistemas de control de versiones (VCSes) y es compatible con el desarrollo web con Django. PyCharm es multiplataforma, con versiones de Windows, MacOS y Linux</w:t>
      </w:r>
      <w:r w:rsidRPr="00883A1B">
        <w:t>.</w:t>
      </w:r>
      <w:r w:rsidR="0049175A">
        <w:t xml:space="preserve"> </w:t>
      </w:r>
      <w:r w:rsidRPr="002F6480">
        <w:t xml:space="preserve">La Edición </w:t>
      </w:r>
      <w:r w:rsidR="00936307" w:rsidRPr="002F6480">
        <w:t>Com</w:t>
      </w:r>
      <w:r w:rsidR="00936307">
        <w:t>m</w:t>
      </w:r>
      <w:r w:rsidR="00936307" w:rsidRPr="002F6480">
        <w:t>unity</w:t>
      </w:r>
      <w:r w:rsidRPr="002F6480">
        <w:t xml:space="preserve"> </w:t>
      </w:r>
      <w:r w:rsidR="003041CB">
        <w:t>es la versión libre</w:t>
      </w:r>
      <w:r w:rsidR="00DF52E9">
        <w:t xml:space="preserve"> y </w:t>
      </w:r>
      <w:r w:rsidRPr="002F6480">
        <w:t xml:space="preserve">se publica bajo la Licencia </w:t>
      </w:r>
      <w:r>
        <w:t>de Apache</w:t>
      </w:r>
      <w:r w:rsidR="005D30F5">
        <w:t xml:space="preserve"> </w:t>
      </w:r>
      <w:r w:rsidR="005D30F5" w:rsidRPr="00883A1B">
        <w:t>[</w:t>
      </w:r>
      <w:r w:rsidR="005D30F5">
        <w:t>30</w:t>
      </w:r>
      <w:r w:rsidR="005D30F5" w:rsidRPr="00883A1B">
        <w:t>]</w:t>
      </w:r>
      <w:r w:rsidR="00302826">
        <w:t>.</w:t>
      </w:r>
      <w:r w:rsidRPr="002F6480">
        <w:t xml:space="preserve"> </w:t>
      </w:r>
      <w:r w:rsidR="000E5EAA">
        <w:t xml:space="preserve">Se usó en </w:t>
      </w:r>
      <w:r w:rsidR="001478BD">
        <w:t>el sistema</w:t>
      </w:r>
      <w:r w:rsidR="000E5EAA">
        <w:t xml:space="preserve"> operativo Windows para </w:t>
      </w:r>
      <w:r w:rsidR="007B0B33">
        <w:t xml:space="preserve">en integración con Python </w:t>
      </w:r>
      <w:r w:rsidR="00FD14B1">
        <w:t>implementar</w:t>
      </w:r>
      <w:r w:rsidR="000E5EAA">
        <w:t xml:space="preserve"> las funcionalidades </w:t>
      </w:r>
      <w:r w:rsidR="000E5EAA">
        <w:rPr>
          <w:rFonts w:eastAsia="Calibri"/>
        </w:rPr>
        <w:t>de la herramienta informática</w:t>
      </w:r>
      <w:r w:rsidR="003D1B73">
        <w:rPr>
          <w:rFonts w:eastAsia="Calibri"/>
        </w:rPr>
        <w:t>.</w:t>
      </w:r>
    </w:p>
    <w:p w14:paraId="1263ED75" w14:textId="3181EE98" w:rsidR="00307767" w:rsidRDefault="003D1B73" w:rsidP="00F67701">
      <w:pPr>
        <w:spacing w:line="276" w:lineRule="auto"/>
        <w:jc w:val="both"/>
      </w:pPr>
      <w:r>
        <w:rPr>
          <w:rFonts w:eastAsia="Calibri"/>
        </w:rPr>
        <w:t>Se escogió este EDI ya que es el más popular para desarrollar aplicaciones en Python, es bastante completo</w:t>
      </w:r>
      <w:r w:rsidR="00E5146D">
        <w:rPr>
          <w:rFonts w:eastAsia="Calibri"/>
        </w:rPr>
        <w:t xml:space="preserve">, fácil de usar </w:t>
      </w:r>
      <w:r>
        <w:rPr>
          <w:rFonts w:eastAsia="Calibri"/>
        </w:rPr>
        <w:t xml:space="preserve">y satisface </w:t>
      </w:r>
      <w:r w:rsidR="001905AC">
        <w:rPr>
          <w:rFonts w:eastAsia="Calibri"/>
        </w:rPr>
        <w:t xml:space="preserve">casi </w:t>
      </w:r>
      <w:r>
        <w:rPr>
          <w:rFonts w:eastAsia="Calibri"/>
        </w:rPr>
        <w:t>todas las necesidades con las funciones que posee</w:t>
      </w:r>
      <w:r w:rsidR="00F26B3B">
        <w:rPr>
          <w:rFonts w:eastAsia="Calibri"/>
        </w:rPr>
        <w:t xml:space="preserve"> en</w:t>
      </w:r>
      <w:r w:rsidR="00266B40">
        <w:rPr>
          <w:rFonts w:eastAsia="Calibri"/>
        </w:rPr>
        <w:t xml:space="preserve"> esta</w:t>
      </w:r>
      <w:r w:rsidR="008D6CD7">
        <w:rPr>
          <w:rFonts w:eastAsia="Calibri"/>
        </w:rPr>
        <w:t xml:space="preserve"> </w:t>
      </w:r>
      <w:r w:rsidR="00BF3FE8">
        <w:rPr>
          <w:rFonts w:eastAsia="Calibri"/>
        </w:rPr>
        <w:t>que es</w:t>
      </w:r>
      <w:r w:rsidR="00F26B3B">
        <w:rPr>
          <w:rFonts w:eastAsia="Calibri"/>
        </w:rPr>
        <w:t xml:space="preserve"> su versión libre</w:t>
      </w:r>
      <w:r>
        <w:rPr>
          <w:rFonts w:eastAsia="Calibri"/>
        </w:rPr>
        <w:t>.</w:t>
      </w:r>
    </w:p>
    <w:p w14:paraId="0B8ED690" w14:textId="77777777" w:rsidR="00544688" w:rsidRPr="002F6480" w:rsidRDefault="00544688" w:rsidP="00F67701">
      <w:pPr>
        <w:spacing w:line="276" w:lineRule="auto"/>
        <w:jc w:val="both"/>
      </w:pPr>
    </w:p>
    <w:p w14:paraId="0415759C" w14:textId="26FAF84C" w:rsidR="005321BA" w:rsidRPr="001B58EF" w:rsidRDefault="00BB57C6" w:rsidP="00F67701">
      <w:pPr>
        <w:pStyle w:val="Ttulo3"/>
        <w:spacing w:line="360" w:lineRule="auto"/>
        <w:jc w:val="both"/>
        <w:rPr>
          <w:rStyle w:val="Textoennegrita"/>
          <w:rFonts w:ascii="Arial" w:hAnsi="Arial" w:cs="Arial"/>
          <w:color w:val="auto"/>
        </w:rPr>
      </w:pPr>
      <w:bookmarkStart w:id="31" w:name="_Toc111128117"/>
      <w:bookmarkStart w:id="32" w:name="_Toc118481748"/>
      <w:r w:rsidRPr="001B58EF">
        <w:rPr>
          <w:rStyle w:val="Textoennegrita"/>
          <w:rFonts w:ascii="Arial" w:hAnsi="Arial" w:cs="Arial"/>
          <w:color w:val="auto"/>
        </w:rPr>
        <w:lastRenderedPageBreak/>
        <w:t>RASA</w:t>
      </w:r>
      <w:bookmarkEnd w:id="31"/>
      <w:bookmarkEnd w:id="32"/>
    </w:p>
    <w:p w14:paraId="29E3CAFE" w14:textId="24004DBC" w:rsidR="001D6BBB" w:rsidRDefault="00CC2E7B" w:rsidP="00F67701">
      <w:pPr>
        <w:spacing w:line="276" w:lineRule="auto"/>
        <w:jc w:val="both"/>
      </w:pPr>
      <w:r w:rsidRPr="009C680F">
        <w:t xml:space="preserve">Rasa es una plataforma de código abierto para desarrollar </w:t>
      </w:r>
      <w:r>
        <w:t>asistentes virtuales</w:t>
      </w:r>
      <w:r w:rsidRPr="009C680F">
        <w:t>. Las plataformas de código abierto son software con código fuente que cualquiera puede inspeccionar, modificar o mejorar. Al ser de código abierto, los desarrolladores podrán integrar características y funcionalidades adicionales según sus requisitos. La plata</w:t>
      </w:r>
      <w:r w:rsidR="00657ACB">
        <w:t>forma es fácil de personalizar,</w:t>
      </w:r>
      <w:r w:rsidRPr="009C680F">
        <w:t xml:space="preserve"> flexible, por lo tanto, se puede modificar según sus necesidades. </w:t>
      </w:r>
      <w:r w:rsidR="000A2BEF">
        <w:t xml:space="preserve"> </w:t>
      </w:r>
    </w:p>
    <w:p w14:paraId="6F79033F" w14:textId="7518E1F9" w:rsidR="00555D90" w:rsidRPr="001B58EF" w:rsidRDefault="00555D90" w:rsidP="00F67701">
      <w:pPr>
        <w:pStyle w:val="Ttulo3"/>
        <w:spacing w:line="360" w:lineRule="auto"/>
        <w:jc w:val="both"/>
        <w:rPr>
          <w:rStyle w:val="Textoennegrita"/>
          <w:rFonts w:ascii="Arial" w:hAnsi="Arial" w:cs="Arial"/>
          <w:color w:val="auto"/>
        </w:rPr>
      </w:pPr>
      <w:bookmarkStart w:id="33" w:name="_Toc111128118"/>
      <w:bookmarkStart w:id="34" w:name="_Toc118481749"/>
      <w:r w:rsidRPr="001B58EF">
        <w:rPr>
          <w:rStyle w:val="Textoennegrita"/>
          <w:rFonts w:ascii="Arial" w:hAnsi="Arial" w:cs="Arial"/>
          <w:color w:val="auto"/>
        </w:rPr>
        <w:t>MongoDB</w:t>
      </w:r>
      <w:bookmarkEnd w:id="33"/>
      <w:bookmarkEnd w:id="34"/>
    </w:p>
    <w:p w14:paraId="14A19FB8" w14:textId="5FED123C" w:rsidR="00555D90" w:rsidRPr="0065751A" w:rsidRDefault="00555D90" w:rsidP="00F67701">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bCs/>
        </w:rPr>
        <w:t>MongoDB</w:t>
      </w:r>
      <w:r w:rsidRPr="0065751A">
        <w:rPr>
          <w:rFonts w:ascii="Arial" w:hAnsi="Arial" w:cs="Arial"/>
        </w:rPr>
        <w:t> es un sistema de </w:t>
      </w:r>
      <w:r w:rsidRPr="0065751A">
        <w:rPr>
          <w:rFonts w:ascii="Arial" w:eastAsiaTheme="majorEastAsia" w:hAnsi="Arial" w:cs="Arial"/>
        </w:rPr>
        <w:t>base de datos</w:t>
      </w:r>
      <w:r w:rsidRPr="0065751A">
        <w:rPr>
          <w:rFonts w:ascii="Arial" w:hAnsi="Arial" w:cs="Arial"/>
        </w:rPr>
        <w:t> </w:t>
      </w:r>
      <w:r w:rsidRPr="0065751A">
        <w:rPr>
          <w:rFonts w:ascii="Arial" w:eastAsiaTheme="majorEastAsia" w:hAnsi="Arial" w:cs="Arial"/>
        </w:rPr>
        <w:t>NoSQL</w:t>
      </w:r>
      <w:r w:rsidR="00103DD0">
        <w:rPr>
          <w:rFonts w:ascii="Arial" w:eastAsiaTheme="majorEastAsia" w:hAnsi="Arial" w:cs="Arial"/>
        </w:rPr>
        <w:t xml:space="preserve"> o no relacional</w:t>
      </w:r>
      <w:r w:rsidRPr="0065751A">
        <w:rPr>
          <w:rFonts w:ascii="Arial" w:hAnsi="Arial" w:cs="Arial"/>
        </w:rPr>
        <w:t>, </w:t>
      </w:r>
      <w:r w:rsidRPr="0065751A">
        <w:rPr>
          <w:rFonts w:ascii="Arial" w:eastAsiaTheme="majorEastAsia" w:hAnsi="Arial" w:cs="Arial"/>
        </w:rPr>
        <w:t>orientado a documentos</w:t>
      </w:r>
      <w:r w:rsidRPr="0065751A">
        <w:rPr>
          <w:rFonts w:ascii="Arial" w:hAnsi="Arial" w:cs="Arial"/>
        </w:rPr>
        <w:t> y de </w:t>
      </w:r>
      <w:r w:rsidRPr="0065751A">
        <w:rPr>
          <w:rFonts w:ascii="Arial" w:eastAsiaTheme="majorEastAsia" w:hAnsi="Arial" w:cs="Arial"/>
        </w:rPr>
        <w:t>código abierto</w:t>
      </w:r>
      <w:r w:rsidRPr="0065751A">
        <w:rPr>
          <w:rFonts w:ascii="Arial" w:hAnsi="Arial" w:cs="Arial"/>
        </w:rPr>
        <w:t>.</w:t>
      </w:r>
      <w:r w:rsidR="001E4794">
        <w:rPr>
          <w:rFonts w:ascii="Arial" w:hAnsi="Arial" w:cs="Arial"/>
        </w:rPr>
        <w:t xml:space="preserve"> </w:t>
      </w:r>
      <w:r w:rsidR="002A6841">
        <w:rPr>
          <w:rFonts w:ascii="Arial" w:hAnsi="Arial" w:cs="Arial"/>
        </w:rPr>
        <w:t>[</w:t>
      </w:r>
      <w:r w:rsidR="004830F7">
        <w:rPr>
          <w:rFonts w:ascii="Arial" w:hAnsi="Arial" w:cs="Arial"/>
        </w:rPr>
        <w:t>31</w:t>
      </w:r>
      <w:r w:rsidR="002A6841">
        <w:rPr>
          <w:rFonts w:ascii="Arial" w:hAnsi="Arial" w:cs="Arial"/>
        </w:rPr>
        <w:t>]</w:t>
      </w:r>
    </w:p>
    <w:p w14:paraId="17791323" w14:textId="71C27536" w:rsidR="00555D90" w:rsidRPr="0065751A" w:rsidRDefault="00555D90" w:rsidP="00F67701">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rPr>
        <w:t>En lugar de guardar los datos en tablas, tal y como se hace en las </w:t>
      </w:r>
      <w:r w:rsidRPr="0065751A">
        <w:rPr>
          <w:rFonts w:ascii="Arial" w:eastAsiaTheme="majorEastAsia" w:hAnsi="Arial" w:cs="Arial"/>
        </w:rPr>
        <w:t>bases de datos relacionales</w:t>
      </w:r>
      <w:r w:rsidRPr="0065751A">
        <w:rPr>
          <w:rFonts w:ascii="Arial" w:hAnsi="Arial" w:cs="Arial"/>
        </w:rPr>
        <w:t>, MongoDB guarda estructuras de datos </w:t>
      </w:r>
      <w:r w:rsidRPr="0065751A">
        <w:rPr>
          <w:rFonts w:ascii="Arial" w:eastAsiaTheme="majorEastAsia" w:hAnsi="Arial" w:cs="Arial"/>
        </w:rPr>
        <w:t>BSON</w:t>
      </w:r>
      <w:r w:rsidR="007C58B2">
        <w:rPr>
          <w:rFonts w:ascii="Arial" w:hAnsi="Arial" w:cs="Arial"/>
        </w:rPr>
        <w:t xml:space="preserve">, </w:t>
      </w:r>
      <w:r w:rsidRPr="0065751A">
        <w:rPr>
          <w:rFonts w:ascii="Arial" w:hAnsi="Arial" w:cs="Arial"/>
        </w:rPr>
        <w:t>una especificación similar a </w:t>
      </w:r>
      <w:r w:rsidRPr="0065751A">
        <w:rPr>
          <w:rFonts w:ascii="Arial" w:eastAsiaTheme="majorEastAsia" w:hAnsi="Arial" w:cs="Arial"/>
        </w:rPr>
        <w:t>JSON</w:t>
      </w:r>
      <w:r w:rsidR="007C58B2">
        <w:rPr>
          <w:rFonts w:ascii="Arial" w:eastAsiaTheme="majorEastAsia" w:hAnsi="Arial" w:cs="Arial"/>
        </w:rPr>
        <w:t xml:space="preserve"> </w:t>
      </w:r>
      <w:r w:rsidR="007C58B2" w:rsidRPr="007C58B2">
        <w:rPr>
          <w:rFonts w:ascii="Arial" w:hAnsi="Arial" w:cs="Arial"/>
          <w:color w:val="000000"/>
        </w:rPr>
        <w:t>(JavaScript Object Notation, es un formato de texto plano para expresar datos estructurados)</w:t>
      </w:r>
      <w:r w:rsidRPr="0065751A">
        <w:rPr>
          <w:rFonts w:ascii="Arial" w:hAnsi="Arial" w:cs="Arial"/>
        </w:rPr>
        <w:t xml:space="preserve"> con un esquema dinámico, haciendo que la integración de los datos en ciertas aplicaciones sea más fácil y rápida.</w:t>
      </w:r>
    </w:p>
    <w:p w14:paraId="1ADFEF86" w14:textId="5D2F363C" w:rsidR="00555D90" w:rsidRDefault="00555D90" w:rsidP="00F67701">
      <w:pPr>
        <w:pStyle w:val="NormalWeb"/>
        <w:shd w:val="clear" w:color="auto" w:fill="FFFFFF"/>
        <w:spacing w:before="120" w:beforeAutospacing="0" w:after="120" w:afterAutospacing="0" w:line="276" w:lineRule="auto"/>
        <w:jc w:val="both"/>
        <w:rPr>
          <w:rFonts w:ascii="Arial" w:eastAsia="Calibri" w:hAnsi="Arial" w:cs="Arial"/>
          <w:lang w:eastAsia="en-US"/>
        </w:rPr>
      </w:pPr>
      <w:r w:rsidRPr="0065751A">
        <w:rPr>
          <w:rFonts w:ascii="Arial" w:hAnsi="Arial" w:cs="Arial"/>
        </w:rPr>
        <w:t xml:space="preserve">Esta base de datos </w:t>
      </w:r>
      <w:r w:rsidR="00A33DE9">
        <w:rPr>
          <w:rFonts w:ascii="Arial" w:hAnsi="Arial" w:cs="Arial"/>
        </w:rPr>
        <w:t>es</w:t>
      </w:r>
      <w:r w:rsidRPr="0065751A">
        <w:rPr>
          <w:rFonts w:ascii="Arial" w:hAnsi="Arial" w:cs="Arial"/>
        </w:rPr>
        <w:t xml:space="preserve"> utiliza</w:t>
      </w:r>
      <w:r w:rsidR="00A33DE9">
        <w:rPr>
          <w:rFonts w:ascii="Arial" w:hAnsi="Arial" w:cs="Arial"/>
        </w:rPr>
        <w:t>da</w:t>
      </w:r>
      <w:r w:rsidRPr="0065751A">
        <w:rPr>
          <w:rFonts w:ascii="Arial" w:hAnsi="Arial" w:cs="Arial"/>
        </w:rPr>
        <w:t xml:space="preserve"> </w:t>
      </w:r>
      <w:r w:rsidR="00690912">
        <w:rPr>
          <w:rFonts w:ascii="Arial" w:hAnsi="Arial" w:cs="Arial"/>
        </w:rPr>
        <w:t xml:space="preserve">por compañías </w:t>
      </w:r>
      <w:r w:rsidR="00424107">
        <w:rPr>
          <w:rFonts w:ascii="Arial" w:hAnsi="Arial" w:cs="Arial"/>
        </w:rPr>
        <w:t>como,</w:t>
      </w:r>
      <w:r w:rsidR="00690912">
        <w:rPr>
          <w:rFonts w:ascii="Arial" w:hAnsi="Arial" w:cs="Arial"/>
        </w:rPr>
        <w:t xml:space="preserve"> por ejemplo: </w:t>
      </w:r>
      <w:r w:rsidR="00690912" w:rsidRPr="00690912">
        <w:rPr>
          <w:rFonts w:ascii="Arial" w:hAnsi="Arial" w:cs="Arial"/>
        </w:rPr>
        <w:t>FourSquare</w:t>
      </w:r>
      <w:r w:rsidR="00A33DE9">
        <w:rPr>
          <w:rFonts w:ascii="Arial" w:hAnsi="Arial" w:cs="Arial"/>
        </w:rPr>
        <w:t>, Facebook, Ebay, Google, etc.</w:t>
      </w:r>
      <w:r w:rsidR="00690912" w:rsidRPr="00690912">
        <w:rPr>
          <w:rFonts w:ascii="Arial" w:hAnsi="Arial" w:cs="Arial"/>
        </w:rPr>
        <w:t xml:space="preserve"> </w:t>
      </w:r>
      <w:r w:rsidR="0029788C">
        <w:rPr>
          <w:rFonts w:ascii="Arial" w:hAnsi="Arial" w:cs="Arial"/>
        </w:rPr>
        <w:t xml:space="preserve"> Se utilizó como sistema de gestión de base de datos</w:t>
      </w:r>
      <w:r w:rsidR="0047231D">
        <w:rPr>
          <w:rFonts w:ascii="Arial" w:hAnsi="Arial" w:cs="Arial"/>
        </w:rPr>
        <w:t xml:space="preserve"> y </w:t>
      </w:r>
      <w:r w:rsidR="0047231D">
        <w:rPr>
          <w:rFonts w:ascii="Arial" w:eastAsia="Calibri" w:hAnsi="Arial" w:cs="Arial"/>
          <w:lang w:eastAsia="en-US"/>
        </w:rPr>
        <w:t>guardar</w:t>
      </w:r>
      <w:r w:rsidR="001D3F3F">
        <w:rPr>
          <w:rFonts w:ascii="Arial" w:eastAsia="Calibri" w:hAnsi="Arial" w:cs="Arial"/>
          <w:lang w:eastAsia="en-US"/>
        </w:rPr>
        <w:t xml:space="preserve"> o administrar</w:t>
      </w:r>
      <w:r w:rsidR="0047231D">
        <w:rPr>
          <w:rFonts w:ascii="Arial" w:eastAsia="Calibri" w:hAnsi="Arial" w:cs="Arial"/>
          <w:lang w:eastAsia="en-US"/>
        </w:rPr>
        <w:t xml:space="preserve"> toda la información </w:t>
      </w:r>
      <w:r w:rsidR="009B740B">
        <w:rPr>
          <w:rFonts w:ascii="Arial" w:eastAsia="Calibri" w:hAnsi="Arial" w:cs="Arial"/>
          <w:lang w:eastAsia="en-US"/>
        </w:rPr>
        <w:t>que manejará</w:t>
      </w:r>
      <w:r w:rsidR="0029788C">
        <w:rPr>
          <w:rFonts w:ascii="Arial" w:eastAsia="Calibri" w:hAnsi="Arial" w:cs="Arial"/>
          <w:lang w:eastAsia="en-US"/>
        </w:rPr>
        <w:t xml:space="preserve"> la herramienta informática</w:t>
      </w:r>
      <w:r w:rsidR="000B5C2A">
        <w:rPr>
          <w:rFonts w:ascii="Arial" w:eastAsia="Calibri" w:hAnsi="Arial" w:cs="Arial"/>
          <w:lang w:eastAsia="en-US"/>
        </w:rPr>
        <w:t>.</w:t>
      </w:r>
    </w:p>
    <w:p w14:paraId="107E8372" w14:textId="01D61391" w:rsidR="00555D90" w:rsidRPr="00DE4D44" w:rsidRDefault="00594745" w:rsidP="00F67701">
      <w:pPr>
        <w:pStyle w:val="NormalWeb"/>
        <w:shd w:val="clear" w:color="auto" w:fill="FFFFFF"/>
        <w:spacing w:before="120" w:beforeAutospacing="0" w:after="120" w:afterAutospacing="0" w:line="276" w:lineRule="auto"/>
        <w:jc w:val="both"/>
        <w:rPr>
          <w:rFonts w:ascii="Arial" w:hAnsi="Arial" w:cs="Arial"/>
        </w:rPr>
      </w:pPr>
      <w:r>
        <w:rPr>
          <w:rFonts w:ascii="Arial" w:eastAsia="Calibri" w:hAnsi="Arial" w:cs="Arial"/>
          <w:lang w:eastAsia="en-US"/>
        </w:rPr>
        <w:t xml:space="preserve">Se escogió este sistema ya que </w:t>
      </w:r>
      <w:r w:rsidR="00573E45">
        <w:rPr>
          <w:rFonts w:ascii="Arial" w:eastAsia="Calibri" w:hAnsi="Arial" w:cs="Arial"/>
          <w:lang w:eastAsia="en-US"/>
        </w:rPr>
        <w:t xml:space="preserve">es </w:t>
      </w:r>
      <w:r w:rsidR="00573E45" w:rsidRPr="0065751A">
        <w:rPr>
          <w:rFonts w:ascii="Arial" w:hAnsi="Arial" w:cs="Arial"/>
        </w:rPr>
        <w:t>adecuad</w:t>
      </w:r>
      <w:r w:rsidR="00573E45">
        <w:rPr>
          <w:rFonts w:ascii="Arial" w:hAnsi="Arial" w:cs="Arial"/>
        </w:rPr>
        <w:t>o</w:t>
      </w:r>
      <w:r w:rsidR="00573E45" w:rsidRPr="0065751A">
        <w:rPr>
          <w:rFonts w:ascii="Arial" w:hAnsi="Arial" w:cs="Arial"/>
        </w:rPr>
        <w:t xml:space="preserve"> para su uso en producción y con múltiples funcionalidades.</w:t>
      </w:r>
      <w:r w:rsidR="00573E45">
        <w:rPr>
          <w:rFonts w:ascii="Arial" w:hAnsi="Arial" w:cs="Arial"/>
        </w:rPr>
        <w:t xml:space="preserve"> Permite la lectura y administración rápida de datos en grandes cantidades, como se basa en documentos JSON soporta varios tipos de datos que se necesitarán manejar en la implementación de la herramienta informática</w:t>
      </w:r>
      <w:r w:rsidR="00D16051">
        <w:rPr>
          <w:rFonts w:ascii="Arial" w:hAnsi="Arial" w:cs="Arial"/>
        </w:rPr>
        <w:t>, es una forma eficiente y sencilla de guardar cualquier cantidad información</w:t>
      </w:r>
      <w:r w:rsidR="005B7C4D">
        <w:rPr>
          <w:rFonts w:ascii="Arial" w:hAnsi="Arial" w:cs="Arial"/>
        </w:rPr>
        <w:t>,</w:t>
      </w:r>
      <w:r w:rsidR="00D16051">
        <w:rPr>
          <w:rFonts w:ascii="Arial" w:hAnsi="Arial" w:cs="Arial"/>
        </w:rPr>
        <w:t xml:space="preserve"> incluso en un mismo documento pueden haber más de uno</w:t>
      </w:r>
      <w:r w:rsidR="00E252B9">
        <w:rPr>
          <w:rFonts w:ascii="Arial" w:hAnsi="Arial" w:cs="Arial"/>
        </w:rPr>
        <w:t>.</w:t>
      </w:r>
    </w:p>
    <w:p w14:paraId="077F4EE2" w14:textId="557498DB" w:rsidR="00E077A8" w:rsidRPr="001B58EF" w:rsidRDefault="001E4794" w:rsidP="00F67701">
      <w:pPr>
        <w:pStyle w:val="Ttulo3"/>
        <w:spacing w:line="360" w:lineRule="auto"/>
        <w:jc w:val="both"/>
        <w:rPr>
          <w:rStyle w:val="Textoennegrita"/>
          <w:rFonts w:ascii="Arial" w:hAnsi="Arial" w:cs="Arial"/>
          <w:color w:val="auto"/>
        </w:rPr>
      </w:pPr>
      <w:bookmarkStart w:id="35" w:name="_Toc111128119"/>
      <w:bookmarkStart w:id="36" w:name="_Toc118481750"/>
      <w:r w:rsidRPr="001B58EF">
        <w:rPr>
          <w:rStyle w:val="Textoennegrita"/>
          <w:rFonts w:ascii="Arial" w:hAnsi="Arial" w:cs="Arial"/>
          <w:color w:val="auto"/>
        </w:rPr>
        <w:t>YAML</w:t>
      </w:r>
      <w:bookmarkEnd w:id="35"/>
      <w:bookmarkEnd w:id="36"/>
    </w:p>
    <w:p w14:paraId="3FC5D9BE" w14:textId="0F53C5AA" w:rsidR="001E4794" w:rsidRPr="00E8029B" w:rsidRDefault="002A6841" w:rsidP="00F67701">
      <w:pPr>
        <w:spacing w:line="276" w:lineRule="auto"/>
        <w:jc w:val="both"/>
      </w:pPr>
      <w:r w:rsidRPr="00E8029B">
        <w:rPr>
          <w:bCs/>
          <w:shd w:val="clear" w:color="auto" w:fill="FFFFFF"/>
        </w:rPr>
        <w:t>YAML</w:t>
      </w:r>
      <w:r w:rsidRPr="00E8029B">
        <w:rPr>
          <w:shd w:val="clear" w:color="auto" w:fill="FFFFFF"/>
        </w:rPr>
        <w:t> es un formato de serialización</w:t>
      </w:r>
      <w:r w:rsidR="00652351">
        <w:rPr>
          <w:shd w:val="clear" w:color="auto" w:fill="FFFFFF"/>
        </w:rPr>
        <w:t xml:space="preserve"> </w:t>
      </w:r>
      <w:r w:rsidR="00A0465D" w:rsidRPr="00E8029B">
        <w:rPr>
          <w:shd w:val="clear" w:color="auto" w:fill="FFFFFF"/>
        </w:rPr>
        <w:t xml:space="preserve">de datos </w:t>
      </w:r>
      <w:r w:rsidR="00652351" w:rsidRPr="00A0465D">
        <w:rPr>
          <w:i/>
          <w:shd w:val="clear" w:color="auto" w:fill="FFFFFF"/>
        </w:rPr>
        <w:t>(</w:t>
      </w:r>
      <w:r w:rsidR="00652351" w:rsidRPr="00054B8E">
        <w:rPr>
          <w:shd w:val="clear" w:color="auto" w:fill="FFFFFF"/>
        </w:rPr>
        <w:t xml:space="preserve">La serialización </w:t>
      </w:r>
      <w:r w:rsidR="00652351" w:rsidRPr="00054B8E">
        <w:rPr>
          <w:color w:val="202122"/>
          <w:shd w:val="clear" w:color="auto" w:fill="FFFFFF"/>
        </w:rPr>
        <w:t>consiste en un proceso de codificación de un </w:t>
      </w:r>
      <w:r w:rsidR="00652351" w:rsidRPr="00054B8E">
        <w:rPr>
          <w:shd w:val="clear" w:color="auto" w:fill="FFFFFF"/>
        </w:rPr>
        <w:t>objeto</w:t>
      </w:r>
      <w:r w:rsidR="00652351" w:rsidRPr="00054B8E">
        <w:rPr>
          <w:color w:val="202122"/>
          <w:shd w:val="clear" w:color="auto" w:fill="FFFFFF"/>
        </w:rPr>
        <w:t> en un medio de almacenamiento (como puede ser un </w:t>
      </w:r>
      <w:r w:rsidR="00652351" w:rsidRPr="00054B8E">
        <w:rPr>
          <w:shd w:val="clear" w:color="auto" w:fill="FFFFFF"/>
        </w:rPr>
        <w:t>archivo</w:t>
      </w:r>
      <w:r w:rsidR="00652351" w:rsidRPr="00054B8E">
        <w:rPr>
          <w:color w:val="202122"/>
          <w:shd w:val="clear" w:color="auto" w:fill="FFFFFF"/>
        </w:rPr>
        <w:t>, o un buffer de memoria</w:t>
      </w:r>
      <w:r w:rsidR="00A0465D" w:rsidRPr="00054B8E">
        <w:rPr>
          <w:color w:val="202122"/>
          <w:shd w:val="clear" w:color="auto" w:fill="FFFFFF"/>
        </w:rPr>
        <w:t>)</w:t>
      </w:r>
      <w:r w:rsidR="00652351" w:rsidRPr="00054B8E">
        <w:rPr>
          <w:color w:val="202122"/>
          <w:shd w:val="clear" w:color="auto" w:fill="FFFFFF"/>
        </w:rPr>
        <w:t xml:space="preserve"> con el fin de transmitirlo a través de una conexión en red como una serie de </w:t>
      </w:r>
      <w:r w:rsidR="00652351" w:rsidRPr="00054B8E">
        <w:rPr>
          <w:shd w:val="clear" w:color="auto" w:fill="FFFFFF"/>
        </w:rPr>
        <w:t>bytes</w:t>
      </w:r>
      <w:r w:rsidR="00652351" w:rsidRPr="00054B8E">
        <w:rPr>
          <w:color w:val="202122"/>
          <w:shd w:val="clear" w:color="auto" w:fill="FFFFFF"/>
        </w:rPr>
        <w:t> o en un formato humanamente más legible como </w:t>
      </w:r>
      <w:r w:rsidR="00652351" w:rsidRPr="00054B8E">
        <w:rPr>
          <w:shd w:val="clear" w:color="auto" w:fill="FFFFFF"/>
        </w:rPr>
        <w:t>XML</w:t>
      </w:r>
      <w:r w:rsidR="00652351" w:rsidRPr="00054B8E">
        <w:rPr>
          <w:color w:val="202122"/>
          <w:shd w:val="clear" w:color="auto" w:fill="FFFFFF"/>
        </w:rPr>
        <w:t> o </w:t>
      </w:r>
      <w:r w:rsidR="00652351" w:rsidRPr="00054B8E">
        <w:rPr>
          <w:shd w:val="clear" w:color="auto" w:fill="FFFFFF"/>
        </w:rPr>
        <w:t>JSON</w:t>
      </w:r>
      <w:r w:rsidR="00652351" w:rsidRPr="00054B8E">
        <w:rPr>
          <w:color w:val="202122"/>
          <w:shd w:val="clear" w:color="auto" w:fill="FFFFFF"/>
        </w:rPr>
        <w:t>, etc</w:t>
      </w:r>
      <w:r w:rsidR="00652351" w:rsidRPr="00A0465D">
        <w:rPr>
          <w:i/>
          <w:color w:val="202122"/>
          <w:shd w:val="clear" w:color="auto" w:fill="FFFFFF"/>
        </w:rPr>
        <w:t>.)</w:t>
      </w:r>
      <w:r w:rsidRPr="00E8029B">
        <w:rPr>
          <w:shd w:val="clear" w:color="auto" w:fill="FFFFFF"/>
        </w:rPr>
        <w:t xml:space="preserve">  </w:t>
      </w:r>
      <w:r w:rsidR="0057053D" w:rsidRPr="00E8029B">
        <w:rPr>
          <w:shd w:val="clear" w:color="auto" w:fill="FFFFFF"/>
        </w:rPr>
        <w:t>Legible</w:t>
      </w:r>
      <w:r w:rsidRPr="00E8029B">
        <w:rPr>
          <w:shd w:val="clear" w:color="auto" w:fill="FFFFFF"/>
        </w:rPr>
        <w:t xml:space="preserve"> por humanos inspirado en lenguajes como XML, C, Python, Perl, así como en el formato de los correos electrónicos</w:t>
      </w:r>
      <w:r w:rsidR="00E077A8" w:rsidRPr="00E8029B">
        <w:rPr>
          <w:shd w:val="clear" w:color="auto" w:fill="FFFFFF"/>
        </w:rPr>
        <w:t>.</w:t>
      </w:r>
      <w:r w:rsidR="00A12386" w:rsidRPr="00E8029B">
        <w:rPr>
          <w:shd w:val="clear" w:color="auto" w:fill="FFFFFF"/>
        </w:rPr>
        <w:t xml:space="preserve"> [</w:t>
      </w:r>
      <w:r w:rsidR="003E7695">
        <w:rPr>
          <w:shd w:val="clear" w:color="auto" w:fill="FFFFFF"/>
        </w:rPr>
        <w:t>32</w:t>
      </w:r>
      <w:r w:rsidR="00A12386" w:rsidRPr="00E8029B">
        <w:rPr>
          <w:shd w:val="clear" w:color="auto" w:fill="FFFFFF"/>
        </w:rPr>
        <w:t>]</w:t>
      </w:r>
    </w:p>
    <w:p w14:paraId="243F3580" w14:textId="2F8B4F2B" w:rsidR="001E4794" w:rsidRPr="00E8029B" w:rsidRDefault="00E077A8" w:rsidP="00F67701">
      <w:pPr>
        <w:spacing w:line="276" w:lineRule="auto"/>
        <w:jc w:val="both"/>
        <w:rPr>
          <w:shd w:val="clear" w:color="auto" w:fill="FFFFFF"/>
        </w:rPr>
      </w:pPr>
      <w:r w:rsidRPr="00E8029B">
        <w:rPr>
          <w:shd w:val="clear" w:color="auto" w:fill="FFFFFF"/>
        </w:rPr>
        <w:t xml:space="preserve">YAML fue creado bajo la creencia de que todos los datos pueden ser representados adecuadamente como combinaciones de listas, hashes (mapeos) y datos escalares (valores simples). La sintaxis es relativamente sencilla y fue diseñada teniendo en cuenta que fuera muy legible pero que a la vez fuese fácilmente mapeable a los tipos de datos más comunes en la mayoría de los lenguajes de alto nivel. </w:t>
      </w:r>
    </w:p>
    <w:p w14:paraId="44C4C154" w14:textId="35945626" w:rsidR="00FB2F16" w:rsidRDefault="00721EBB" w:rsidP="00F67701">
      <w:pPr>
        <w:spacing w:line="276" w:lineRule="auto"/>
        <w:jc w:val="both"/>
        <w:rPr>
          <w:shd w:val="clear" w:color="auto" w:fill="FFFFFF"/>
        </w:rPr>
      </w:pPr>
      <w:r>
        <w:rPr>
          <w:shd w:val="clear" w:color="auto" w:fill="FFFFFF"/>
        </w:rPr>
        <w:t>Se escogió ya que e</w:t>
      </w:r>
      <w:r w:rsidR="00E077A8" w:rsidRPr="00E8029B">
        <w:rPr>
          <w:shd w:val="clear" w:color="auto" w:fill="FFFFFF"/>
        </w:rPr>
        <w:t xml:space="preserve">s el formato de los archivos de entrenamiento </w:t>
      </w:r>
      <w:r w:rsidR="00146A29" w:rsidRPr="00E8029B">
        <w:rPr>
          <w:shd w:val="clear" w:color="auto" w:fill="FFFFFF"/>
        </w:rPr>
        <w:t xml:space="preserve">que usan </w:t>
      </w:r>
      <w:r w:rsidR="00BC4B14" w:rsidRPr="00E8029B">
        <w:rPr>
          <w:shd w:val="clear" w:color="auto" w:fill="FFFFFF"/>
        </w:rPr>
        <w:t xml:space="preserve">los </w:t>
      </w:r>
      <w:r w:rsidR="00BC4B14">
        <w:rPr>
          <w:shd w:val="clear" w:color="auto" w:fill="FFFFFF"/>
        </w:rPr>
        <w:t>robots conversacionales</w:t>
      </w:r>
      <w:r w:rsidR="00E077A8" w:rsidRPr="00E8029B">
        <w:rPr>
          <w:shd w:val="clear" w:color="auto" w:fill="FFFFFF"/>
        </w:rPr>
        <w:t xml:space="preserve"> creados en </w:t>
      </w:r>
      <w:r w:rsidR="00BC4B14">
        <w:rPr>
          <w:shd w:val="clear" w:color="auto" w:fill="FFFFFF"/>
        </w:rPr>
        <w:t>Rasa</w:t>
      </w:r>
      <w:r w:rsidR="00312D24">
        <w:rPr>
          <w:shd w:val="clear" w:color="auto" w:fill="FFFFFF"/>
        </w:rPr>
        <w:t>.</w:t>
      </w:r>
    </w:p>
    <w:p w14:paraId="13C6588B" w14:textId="77777777" w:rsidR="004807FE" w:rsidRPr="00312D24" w:rsidRDefault="004807FE" w:rsidP="00F67701">
      <w:pPr>
        <w:spacing w:line="276" w:lineRule="auto"/>
        <w:jc w:val="both"/>
        <w:rPr>
          <w:shd w:val="clear" w:color="auto" w:fill="FFFFFF"/>
        </w:rPr>
      </w:pPr>
    </w:p>
    <w:p w14:paraId="417CFF8D" w14:textId="0072F6D9" w:rsidR="00312D24" w:rsidRPr="001B58EF" w:rsidRDefault="00FB2F16" w:rsidP="008A1AE4">
      <w:pPr>
        <w:pStyle w:val="Ttulo3"/>
        <w:spacing w:line="360" w:lineRule="auto"/>
        <w:jc w:val="both"/>
        <w:rPr>
          <w:rStyle w:val="Textoennegrita"/>
          <w:rFonts w:ascii="Arial" w:hAnsi="Arial" w:cs="Arial"/>
          <w:color w:val="auto"/>
        </w:rPr>
      </w:pPr>
      <w:bookmarkStart w:id="37" w:name="_Toc111128120"/>
      <w:bookmarkStart w:id="38" w:name="_Toc118481751"/>
      <w:r w:rsidRPr="001B58EF">
        <w:rPr>
          <w:rStyle w:val="Textoennegrita"/>
          <w:rFonts w:ascii="Arial" w:hAnsi="Arial" w:cs="Arial"/>
          <w:color w:val="auto"/>
        </w:rPr>
        <w:lastRenderedPageBreak/>
        <w:t>GIT</w:t>
      </w:r>
      <w:bookmarkEnd w:id="37"/>
      <w:bookmarkEnd w:id="38"/>
    </w:p>
    <w:p w14:paraId="6EA260CC" w14:textId="5F2E7F49" w:rsidR="00FB2F16" w:rsidRPr="00FB2F16" w:rsidRDefault="00FB2F16" w:rsidP="00F67701">
      <w:pPr>
        <w:spacing w:line="276" w:lineRule="auto"/>
        <w:jc w:val="both"/>
      </w:pPr>
      <w:r w:rsidRPr="00FB2F16">
        <w:t>Git es un software de control de versiones diseñado por Linus Torvalds, pensando en la eficiencia, la confiabilidad y compatibilidad del mantenimiento de versiones de aplicaciones cuando estas tienen un gran número de archivos de código fuente. Su propósito es llevar registro de los cambios en archivos de computadora incluyendo coordinar el trabajo que varias personas realizan sobre archivos compartidos en un repositorio de código</w:t>
      </w:r>
      <w:r w:rsidR="00334010">
        <w:t>, lo que en caso de cualquier inconveniente los datos no se perderán, se pueden revertir cambios fallidos y dar un seguimiento a todo el proyecto de forma detallada.</w:t>
      </w:r>
    </w:p>
    <w:p w14:paraId="1AB62926" w14:textId="77777777" w:rsidR="009359B2" w:rsidRDefault="00FB2F16" w:rsidP="00F67701">
      <w:pPr>
        <w:spacing w:line="276" w:lineRule="auto"/>
        <w:jc w:val="both"/>
      </w:pPr>
      <w:r w:rsidRPr="00FB2F16">
        <w:t xml:space="preserve">GitHub es una </w:t>
      </w:r>
      <w:r w:rsidR="00247B56">
        <w:t>P</w:t>
      </w:r>
      <w:r w:rsidRPr="00FB2F16">
        <w:t>lataf</w:t>
      </w:r>
      <w:r w:rsidR="00247B56">
        <w:t>orma de Desarrollo Colaborativo</w:t>
      </w:r>
      <w:r w:rsidRPr="00FB2F16">
        <w:t xml:space="preserve"> para alojar proyectos </w:t>
      </w:r>
      <w:r w:rsidR="00247B56">
        <w:t xml:space="preserve">en la nube </w:t>
      </w:r>
      <w:r w:rsidR="009B5CC5">
        <w:t>de forma online (</w:t>
      </w:r>
      <w:r w:rsidR="005D535C">
        <w:t xml:space="preserve">en </w:t>
      </w:r>
      <w:r w:rsidR="009B5CC5">
        <w:t xml:space="preserve">línea) </w:t>
      </w:r>
      <w:r w:rsidRPr="00FB2F16">
        <w:t>utilizando el sistema de control de versiones Git. Se utiliza principalmente para la creación de código fuente de programas de ordenador.</w:t>
      </w:r>
      <w:r w:rsidR="00312D24">
        <w:t xml:space="preserve"> </w:t>
      </w:r>
    </w:p>
    <w:p w14:paraId="04DA47F3" w14:textId="5BD43C83" w:rsidR="009B1CF8" w:rsidRDefault="00312D24" w:rsidP="00F67701">
      <w:pPr>
        <w:spacing w:line="276" w:lineRule="auto"/>
        <w:jc w:val="both"/>
      </w:pPr>
      <w:r>
        <w:t>S</w:t>
      </w:r>
      <w:r w:rsidR="00FB2F16" w:rsidRPr="00FB2F16">
        <w:t>e usó la versión para escritorio de GitHub (GitHub Desktop)</w:t>
      </w:r>
      <w:r w:rsidR="00A53FEA">
        <w:t xml:space="preserve"> ya que es muy cómod</w:t>
      </w:r>
      <w:r w:rsidR="002C4C14">
        <w:t>a</w:t>
      </w:r>
      <w:r w:rsidR="00A53FEA">
        <w:t xml:space="preserve"> al trabajar sobre una interfaz visual</w:t>
      </w:r>
      <w:r w:rsidR="002806FC">
        <w:t xml:space="preserve"> y no a través de </w:t>
      </w:r>
      <w:r w:rsidR="00F70BAE">
        <w:t>comandos, rápido</w:t>
      </w:r>
      <w:r w:rsidR="00037BA2">
        <w:t xml:space="preserve"> y </w:t>
      </w:r>
      <w:r w:rsidR="00A53FEA">
        <w:t>fácil de usar</w:t>
      </w:r>
      <w:r w:rsidR="002A3EE7">
        <w:t>, permite sincronizar rápidamente con tu cuenta en la nube.</w:t>
      </w:r>
    </w:p>
    <w:p w14:paraId="2C1942A9" w14:textId="77777777" w:rsidR="00036C31" w:rsidRDefault="00036C31" w:rsidP="00F67701">
      <w:pPr>
        <w:spacing w:line="276" w:lineRule="auto"/>
        <w:jc w:val="both"/>
      </w:pPr>
    </w:p>
    <w:p w14:paraId="64EB0612" w14:textId="72BD05AB" w:rsidR="00FA3ADD" w:rsidRPr="005935D5" w:rsidRDefault="00BD51B5" w:rsidP="00F67701">
      <w:pPr>
        <w:pStyle w:val="Ttulo2"/>
        <w:jc w:val="both"/>
        <w:rPr>
          <w:rFonts w:ascii="Arial" w:hAnsi="Arial" w:cs="Arial"/>
          <w:b/>
          <w:color w:val="auto"/>
          <w:sz w:val="24"/>
          <w:szCs w:val="24"/>
        </w:rPr>
      </w:pPr>
      <w:bookmarkStart w:id="39" w:name="_Toc59178766"/>
      <w:bookmarkStart w:id="40" w:name="_Toc111128121"/>
      <w:bookmarkStart w:id="41" w:name="_Toc118481752"/>
      <w:r w:rsidRPr="00BD51B5">
        <w:rPr>
          <w:rFonts w:ascii="Arial" w:hAnsi="Arial" w:cs="Arial"/>
          <w:b/>
          <w:color w:val="auto"/>
          <w:sz w:val="24"/>
          <w:szCs w:val="24"/>
        </w:rPr>
        <w:t xml:space="preserve">1.4 </w:t>
      </w:r>
      <w:r w:rsidR="00CA46D4" w:rsidRPr="00BD51B5">
        <w:rPr>
          <w:rFonts w:ascii="Arial" w:hAnsi="Arial" w:cs="Arial"/>
          <w:b/>
          <w:color w:val="auto"/>
          <w:sz w:val="24"/>
          <w:szCs w:val="24"/>
        </w:rPr>
        <w:t>Metodología de desarrollo de software</w:t>
      </w:r>
      <w:bookmarkEnd w:id="39"/>
      <w:bookmarkEnd w:id="40"/>
      <w:bookmarkEnd w:id="41"/>
    </w:p>
    <w:p w14:paraId="772F753B" w14:textId="77777777" w:rsidR="00CA46D4" w:rsidRDefault="00CA46D4" w:rsidP="00F67701">
      <w:pPr>
        <w:spacing w:line="276" w:lineRule="auto"/>
        <w:jc w:val="both"/>
        <w:rPr>
          <w:b/>
          <w:lang w:val="es-MX"/>
        </w:rPr>
      </w:pPr>
      <w:r>
        <w:rPr>
          <w:b/>
          <w:lang w:val="es-MX"/>
        </w:rPr>
        <w:t>Programación Extrema (XP)</w:t>
      </w:r>
    </w:p>
    <w:p w14:paraId="72B14EBE" w14:textId="77777777" w:rsidR="00CA46D4" w:rsidRDefault="00CA46D4" w:rsidP="00F67701">
      <w:pPr>
        <w:spacing w:line="276" w:lineRule="auto"/>
        <w:jc w:val="both"/>
        <w:rPr>
          <w:lang w:val="es-MX"/>
        </w:rPr>
      </w:pPr>
      <w:r>
        <w:rPr>
          <w:lang w:val="es-MX"/>
        </w:rPr>
        <w:t xml:space="preserve">XP es una metodología ágil de software que tienen como propósito satisfacer a los clientes mediante la entrega temprana y continua de un software funcional, cuando ello implica incluso apoyar el cambio de los requerimientos en cualquier etapa del desarrollo. Está centrada en potenciar las relaciones interpersonales como clave para el éxito en desarrollo de software, promoviendo el trabajo en equipo, preocupándose por el aprendizaje de los desarrolladores, y propiciando un buen clima de trabajo. </w:t>
      </w:r>
    </w:p>
    <w:p w14:paraId="1726C809" w14:textId="2A9FCEFA" w:rsidR="00CA46D4" w:rsidRPr="00684A44" w:rsidRDefault="00CA46D4" w:rsidP="00F67701">
      <w:pPr>
        <w:spacing w:line="276" w:lineRule="auto"/>
        <w:jc w:val="both"/>
        <w:rPr>
          <w:u w:val="single"/>
          <w:lang w:val="es-MX"/>
        </w:rPr>
      </w:pPr>
      <w:r>
        <w:rPr>
          <w:lang w:val="es-MX"/>
        </w:rPr>
        <w:t>XP</w:t>
      </w:r>
      <w:r w:rsidR="00915AFF">
        <w:rPr>
          <w:lang w:val="es-MX"/>
        </w:rPr>
        <w:t xml:space="preserve"> </w:t>
      </w:r>
      <w:r>
        <w:rPr>
          <w:lang w:val="es-MX"/>
        </w:rPr>
        <w:t>se basa en</w:t>
      </w:r>
      <w:r w:rsidR="00EB4891">
        <w:rPr>
          <w:lang w:val="es-MX"/>
        </w:rPr>
        <w:t xml:space="preserve"> la</w:t>
      </w:r>
      <w:r>
        <w:rPr>
          <w:lang w:val="es-MX"/>
        </w:rPr>
        <w:t xml:space="preserve"> </w:t>
      </w:r>
      <w:r w:rsidR="009B1CF8">
        <w:rPr>
          <w:lang w:val="es-MX"/>
        </w:rPr>
        <w:t>retroalimentación</w:t>
      </w:r>
      <w:r>
        <w:rPr>
          <w:lang w:val="es-MX"/>
        </w:rPr>
        <w:t xml:space="preserve">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w:t>
      </w:r>
      <w:r w:rsidR="00684A44">
        <w:rPr>
          <w:lang w:val="es-MX"/>
        </w:rPr>
        <w:t xml:space="preserve"> </w:t>
      </w:r>
      <w:r w:rsidR="00684A44" w:rsidRPr="00752493">
        <w:rPr>
          <w:lang w:val="es-MX"/>
        </w:rPr>
        <w:t>[</w:t>
      </w:r>
      <w:r w:rsidR="00752493" w:rsidRPr="00752493">
        <w:rPr>
          <w:lang w:val="es-MX"/>
        </w:rPr>
        <w:t>33</w:t>
      </w:r>
      <w:r w:rsidR="00684A44" w:rsidRPr="00752493">
        <w:rPr>
          <w:lang w:val="es-MX"/>
        </w:rPr>
        <w:t>]</w:t>
      </w:r>
    </w:p>
    <w:p w14:paraId="0E2C3DC9" w14:textId="1585B574" w:rsidR="00CA46D4" w:rsidRDefault="00CA46D4" w:rsidP="00F67701">
      <w:pPr>
        <w:spacing w:line="276" w:lineRule="auto"/>
        <w:jc w:val="both"/>
        <w:rPr>
          <w:lang w:val="es-MX"/>
        </w:rPr>
      </w:pPr>
      <w:r>
        <w:rPr>
          <w:lang w:val="es-MX"/>
        </w:rPr>
        <w:t xml:space="preserve">Para desarrollar un proyecto de software, la metodología propone cuatro fases, </w:t>
      </w:r>
      <w:r w:rsidR="00595674">
        <w:rPr>
          <w:lang w:val="es-MX"/>
        </w:rPr>
        <w:t>como se muestra a continuación:</w:t>
      </w:r>
    </w:p>
    <w:p w14:paraId="524AEE28" w14:textId="35EC4908" w:rsidR="00CA46D4" w:rsidRDefault="00CA46D4" w:rsidP="00F67701">
      <w:pPr>
        <w:spacing w:line="276" w:lineRule="auto"/>
        <w:jc w:val="both"/>
        <w:rPr>
          <w:lang w:val="es-MX"/>
        </w:rPr>
      </w:pPr>
      <w:r>
        <w:rPr>
          <w:noProof/>
          <w:lang w:val="es-MX" w:eastAsia="es-MX"/>
        </w:rPr>
        <w:drawing>
          <wp:inline distT="0" distB="0" distL="0" distR="0" wp14:anchorId="6076591B" wp14:editId="58119775">
            <wp:extent cx="5429250" cy="1123950"/>
            <wp:effectExtent l="19050" t="0" r="3810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1F9F5FD5" w14:textId="77777777" w:rsidR="00CA46D4" w:rsidRDefault="00CA46D4" w:rsidP="00F67701">
      <w:pPr>
        <w:spacing w:line="276" w:lineRule="auto"/>
        <w:jc w:val="both"/>
        <w:rPr>
          <w:lang w:val="es-MX"/>
        </w:rPr>
      </w:pPr>
      <w:r>
        <w:rPr>
          <w:b/>
          <w:lang w:val="es-MX"/>
        </w:rPr>
        <w:t>Figura 1.1:</w:t>
      </w:r>
      <w:r>
        <w:rPr>
          <w:lang w:val="es-MX"/>
        </w:rPr>
        <w:t xml:space="preserve"> Etapas de la Programación Extrema.</w:t>
      </w:r>
    </w:p>
    <w:p w14:paraId="38EFA600" w14:textId="77777777" w:rsidR="00B052B7" w:rsidRDefault="00B052B7">
      <w:pPr>
        <w:spacing w:after="0" w:line="240" w:lineRule="auto"/>
        <w:rPr>
          <w:b/>
          <w:lang w:val="es-MX"/>
        </w:rPr>
      </w:pPr>
      <w:r>
        <w:rPr>
          <w:b/>
          <w:lang w:val="es-MX"/>
        </w:rPr>
        <w:br w:type="page"/>
      </w:r>
    </w:p>
    <w:p w14:paraId="402C260D" w14:textId="0338E681" w:rsidR="00CA46D4" w:rsidRDefault="00CA46D4" w:rsidP="00F67701">
      <w:pPr>
        <w:spacing w:line="276" w:lineRule="auto"/>
        <w:jc w:val="both"/>
        <w:rPr>
          <w:b/>
          <w:lang w:val="es-MX"/>
        </w:rPr>
      </w:pPr>
      <w:r>
        <w:rPr>
          <w:b/>
          <w:lang w:val="es-MX"/>
        </w:rPr>
        <w:lastRenderedPageBreak/>
        <w:t>Planificación</w:t>
      </w:r>
    </w:p>
    <w:p w14:paraId="7645FAB2" w14:textId="37233B30" w:rsidR="00CA46D4" w:rsidRPr="00E5642F" w:rsidRDefault="00CA46D4" w:rsidP="00F67701">
      <w:pPr>
        <w:spacing w:line="276" w:lineRule="auto"/>
        <w:jc w:val="both"/>
        <w:rPr>
          <w:lang w:val="es-MX"/>
        </w:rPr>
      </w:pPr>
      <w:r>
        <w:rPr>
          <w:lang w:val="es-MX"/>
        </w:rPr>
        <w:t>En esta fase, se plantean a grandes rasgos las historias de usuarios (HU) que son de interés para la primera entrega del producto. Las historias de usuario son construidas con la información proporcionada por los clientes y el equipo de desarrollo comienza a familiarizarse con las herramientas, metodología y prácticas que serán usadas para realizar el proyecto. Las HU fueron diligenciadas por alguno de los desarrolladores, con el fin de que el cliente pudiera concentrar su atención en el análisis del requerimiento o en el caso de que se estuviera evaluando el diseño o una entrega de iteraciones. Pese a que el cliente no fue quien escribió y diligenció las HU, siempre se contó con su revisión previa antes de finalizar la reunión. Las HU representan los requerimientos de software, y son descritas bajo el lenguaje del cliente.</w:t>
      </w:r>
    </w:p>
    <w:p w14:paraId="75AF884E" w14:textId="77777777" w:rsidR="00CA46D4" w:rsidRDefault="00CA46D4" w:rsidP="00F67701">
      <w:pPr>
        <w:spacing w:line="276" w:lineRule="auto"/>
        <w:jc w:val="both"/>
        <w:rPr>
          <w:b/>
          <w:lang w:val="es-MX"/>
        </w:rPr>
      </w:pPr>
      <w:r>
        <w:rPr>
          <w:b/>
          <w:lang w:val="es-MX"/>
        </w:rPr>
        <w:t>Diseño</w:t>
      </w:r>
    </w:p>
    <w:p w14:paraId="22479233" w14:textId="77777777" w:rsidR="00025206" w:rsidRDefault="00CA46D4" w:rsidP="00025206">
      <w:pPr>
        <w:spacing w:line="276" w:lineRule="auto"/>
        <w:jc w:val="both"/>
        <w:rPr>
          <w:lang w:val="es-MX"/>
        </w:rPr>
      </w:pPr>
      <w:r>
        <w:rPr>
          <w:lang w:val="es-MX"/>
        </w:rPr>
        <w:t>En esta fase se establece la prioridad de cada HU y, correspondientemente, los programadores establecen una estimación de esfuerzo necesario para cada una de ellas. El orden de las historias implementadas en las iteraciones será determinado por el cliente.</w:t>
      </w:r>
    </w:p>
    <w:p w14:paraId="7E56628F" w14:textId="2EC06E98" w:rsidR="00372A1F" w:rsidRDefault="00CA46D4" w:rsidP="00025206">
      <w:pPr>
        <w:spacing w:line="276" w:lineRule="auto"/>
        <w:jc w:val="both"/>
        <w:rPr>
          <w:b/>
          <w:lang w:val="es-MX"/>
        </w:rPr>
      </w:pPr>
      <w:r>
        <w:rPr>
          <w:b/>
          <w:lang w:val="es-MX"/>
        </w:rPr>
        <w:t>Codificación</w:t>
      </w:r>
    </w:p>
    <w:p w14:paraId="448AE93F" w14:textId="749E1F84" w:rsidR="00CA46D4" w:rsidRDefault="000D090E" w:rsidP="00DB2A3C">
      <w:pPr>
        <w:spacing w:line="276" w:lineRule="auto"/>
        <w:jc w:val="both"/>
        <w:rPr>
          <w:lang w:val="es-MX"/>
        </w:rPr>
      </w:pPr>
      <w:r>
        <w:rPr>
          <w:lang w:val="es-MX"/>
        </w:rPr>
        <w:t>D</w:t>
      </w:r>
      <w:r w:rsidR="00CA46D4">
        <w:rPr>
          <w:lang w:val="es-MX"/>
        </w:rPr>
        <w:t>esde un principio se hacen pruebas en XP para favorecer entregas frecuentes al cliente que es el objetivo fundamental de la metodología, es imprescindible la participación del cliente como tal, o uno de los elementos fundamentales de la metodología el “Cliente In Situ” que es un representante del cliente.</w:t>
      </w:r>
    </w:p>
    <w:p w14:paraId="2022EE87" w14:textId="77777777" w:rsidR="00CA46D4" w:rsidRDefault="00CA46D4" w:rsidP="00DB2A3C">
      <w:pPr>
        <w:spacing w:line="276" w:lineRule="auto"/>
        <w:rPr>
          <w:b/>
          <w:lang w:val="es-MX"/>
        </w:rPr>
      </w:pPr>
      <w:r>
        <w:rPr>
          <w:b/>
          <w:lang w:val="es-MX"/>
        </w:rPr>
        <w:t>Prueba</w:t>
      </w:r>
    </w:p>
    <w:p w14:paraId="7725864F" w14:textId="3AA07983" w:rsidR="00CA46D4" w:rsidRPr="008B4F2C" w:rsidRDefault="00CA46D4" w:rsidP="00DB2A3C">
      <w:pPr>
        <w:spacing w:line="276" w:lineRule="auto"/>
        <w:jc w:val="both"/>
      </w:pPr>
      <w:r>
        <w:rPr>
          <w:lang w:val="es-MX"/>
        </w:rPr>
        <w:t xml:space="preserve">Se realizan </w:t>
      </w:r>
      <w:r w:rsidR="008B2A30">
        <w:rPr>
          <w:lang w:val="es-MX"/>
        </w:rPr>
        <w:t>pruebas</w:t>
      </w:r>
      <w:r>
        <w:rPr>
          <w:lang w:val="es-MX"/>
        </w:rPr>
        <w:t xml:space="preserve"> y se verifica que se han implementado todas las HU definidas en la fase de planificación o sus actualizaciones, es de vital importancia la participación del cliente en estas verificaciones. </w:t>
      </w:r>
    </w:p>
    <w:p w14:paraId="0ED954B0" w14:textId="77777777" w:rsidR="00293295" w:rsidRDefault="00293295" w:rsidP="00DB2A3C">
      <w:pPr>
        <w:spacing w:after="0" w:line="276" w:lineRule="auto"/>
        <w:rPr>
          <w:lang w:val="es-MX"/>
        </w:rPr>
      </w:pPr>
    </w:p>
    <w:p w14:paraId="04CEEA99" w14:textId="275F7C4F" w:rsidR="00293295" w:rsidRPr="00025206" w:rsidRDefault="00293295" w:rsidP="00025206">
      <w:pPr>
        <w:pStyle w:val="Ttulo2"/>
        <w:spacing w:line="360" w:lineRule="auto"/>
        <w:rPr>
          <w:rFonts w:ascii="Arial" w:hAnsi="Arial" w:cs="Arial"/>
          <w:b/>
          <w:bCs/>
          <w:sz w:val="24"/>
          <w:szCs w:val="24"/>
        </w:rPr>
      </w:pPr>
      <w:bookmarkStart w:id="42" w:name="_Toc111128122"/>
      <w:bookmarkStart w:id="43" w:name="_Toc118481753"/>
      <w:r w:rsidRPr="00293295">
        <w:rPr>
          <w:rFonts w:ascii="Arial" w:hAnsi="Arial" w:cs="Arial"/>
          <w:b/>
          <w:bCs/>
          <w:color w:val="auto"/>
          <w:sz w:val="24"/>
          <w:szCs w:val="24"/>
        </w:rPr>
        <w:t>Conclusiones del capítulo</w:t>
      </w:r>
      <w:bookmarkEnd w:id="42"/>
      <w:bookmarkEnd w:id="43"/>
      <w:r w:rsidRPr="00293295">
        <w:rPr>
          <w:rFonts w:ascii="Arial" w:hAnsi="Arial" w:cs="Arial"/>
          <w:b/>
          <w:bCs/>
          <w:color w:val="auto"/>
          <w:sz w:val="24"/>
          <w:szCs w:val="24"/>
        </w:rPr>
        <w:t xml:space="preserve"> </w:t>
      </w:r>
    </w:p>
    <w:p w14:paraId="08C469F9" w14:textId="64D9CE10" w:rsidR="00CA46D4" w:rsidRDefault="007E55D0" w:rsidP="007E55D0">
      <w:pPr>
        <w:spacing w:after="0" w:line="276" w:lineRule="auto"/>
        <w:jc w:val="both"/>
        <w:rPr>
          <w:lang w:val="es-MX"/>
        </w:rPr>
      </w:pPr>
      <w:r>
        <w:t xml:space="preserve">En este capítulo se plasma toda la información que se recopiló para el análisis respecto al objeto de investigación de este trabajo. Se realizó un estudio de </w:t>
      </w:r>
      <w:r w:rsidR="001A48CD">
        <w:t>los marcos para desarrollar asistentes virtuales y</w:t>
      </w:r>
      <w:r w:rsidR="00915139">
        <w:t>, teniendo en cuenta sus ventajas, desventajas y características</w:t>
      </w:r>
      <w:r w:rsidR="001A48CD">
        <w:t xml:space="preserve"> se escogió </w:t>
      </w:r>
      <w:r w:rsidR="00915139">
        <w:t xml:space="preserve">el más idóneo </w:t>
      </w:r>
      <w:r w:rsidR="001A48CD">
        <w:t>para la investigación y porqué</w:t>
      </w:r>
      <w:r>
        <w:t>. Se pone de manifiesto, luego de la revisión de fuentes bibliográficas, las principales tecnologías, herramientas y la metodología de software empleadas, explicando el porqué de la elección de ellas. Además, se reflejan aquellos conceptos manejados para su mayor comprensión, posibilitando la comprensión de las tecnologías empleadas.</w:t>
      </w:r>
      <w:r>
        <w:rPr>
          <w:lang w:val="es-MX"/>
        </w:rPr>
        <w:t xml:space="preserve"> </w:t>
      </w:r>
      <w:r w:rsidR="00CA46D4">
        <w:rPr>
          <w:lang w:val="es-MX"/>
        </w:rPr>
        <w:br w:type="page"/>
      </w:r>
    </w:p>
    <w:p w14:paraId="42F5E341" w14:textId="2C15B9CE" w:rsidR="001522C6" w:rsidRPr="004105C1" w:rsidRDefault="001522C6" w:rsidP="003014FE">
      <w:pPr>
        <w:pStyle w:val="Ttulo1"/>
        <w:jc w:val="both"/>
        <w:rPr>
          <w:rFonts w:ascii="Arial Black" w:hAnsi="Arial Black" w:cs="Arial"/>
          <w:b/>
          <w:color w:val="000000" w:themeColor="text1"/>
          <w:sz w:val="36"/>
          <w:szCs w:val="36"/>
          <w:lang w:val="es-ES"/>
        </w:rPr>
      </w:pPr>
      <w:bookmarkStart w:id="44" w:name="_Toc111128123"/>
      <w:bookmarkStart w:id="45" w:name="_Toc118481754"/>
      <w:r w:rsidRPr="004105C1">
        <w:rPr>
          <w:rFonts w:ascii="Arial Black" w:hAnsi="Arial Black" w:cs="Arial"/>
          <w:b/>
          <w:color w:val="000000" w:themeColor="text1"/>
          <w:sz w:val="36"/>
          <w:szCs w:val="36"/>
          <w:lang w:val="es-ES"/>
        </w:rPr>
        <w:lastRenderedPageBreak/>
        <w:t>Capítulo 2. Planificación y Diseño</w:t>
      </w:r>
      <w:bookmarkEnd w:id="44"/>
      <w:bookmarkEnd w:id="45"/>
    </w:p>
    <w:p w14:paraId="7C67299D" w14:textId="7668440A" w:rsidR="002B6619" w:rsidRDefault="002B6619" w:rsidP="00DB2A3C">
      <w:pPr>
        <w:spacing w:before="240" w:line="276" w:lineRule="auto"/>
        <w:jc w:val="both"/>
      </w:pPr>
      <w:r w:rsidRPr="002B6619">
        <w:t xml:space="preserve">En este capítulo se documentan los aspectos más relevantes que fueron identificados durante el estudio del contexto del software y el sistema a partir de las necesidades encontradas. Se detallan los requerimientos del sistema mediante las Historias de Usuarios, así como aspectos relacionados con el diseño del </w:t>
      </w:r>
      <w:r w:rsidRPr="002B6619">
        <w:rPr>
          <w:i/>
        </w:rPr>
        <w:t>software</w:t>
      </w:r>
      <w:r w:rsidRPr="002B6619">
        <w:t>, tales como: modelo de clases, diagramas físicos de la base de datos y la arquitectura</w:t>
      </w:r>
      <w:r w:rsidR="006A7395">
        <w:t>.</w:t>
      </w:r>
    </w:p>
    <w:p w14:paraId="6F89CFF4" w14:textId="02F25E20" w:rsidR="007C4BFF" w:rsidRPr="00132BEF" w:rsidRDefault="00A65FD1" w:rsidP="00DB2A3C">
      <w:pPr>
        <w:pStyle w:val="Ttulo2"/>
        <w:rPr>
          <w:rFonts w:ascii="Arial" w:hAnsi="Arial" w:cs="Arial"/>
          <w:b/>
          <w:color w:val="auto"/>
          <w:sz w:val="24"/>
          <w:szCs w:val="24"/>
        </w:rPr>
      </w:pPr>
      <w:bookmarkStart w:id="46" w:name="_Toc111128124"/>
      <w:bookmarkStart w:id="47" w:name="_Toc118481755"/>
      <w:r>
        <w:rPr>
          <w:rFonts w:ascii="Arial" w:hAnsi="Arial" w:cs="Arial"/>
          <w:b/>
          <w:color w:val="auto"/>
          <w:sz w:val="24"/>
          <w:szCs w:val="24"/>
        </w:rPr>
        <w:t xml:space="preserve">2.1 Propuesta del </w:t>
      </w:r>
      <w:r w:rsidR="00615C3C" w:rsidRPr="00615C3C">
        <w:rPr>
          <w:rFonts w:ascii="Arial" w:hAnsi="Arial" w:cs="Arial"/>
          <w:b/>
          <w:color w:val="auto"/>
          <w:sz w:val="24"/>
          <w:szCs w:val="24"/>
        </w:rPr>
        <w:t>S</w:t>
      </w:r>
      <w:r w:rsidRPr="00615C3C">
        <w:rPr>
          <w:rFonts w:ascii="Arial" w:hAnsi="Arial" w:cs="Arial"/>
          <w:b/>
          <w:color w:val="auto"/>
          <w:sz w:val="24"/>
          <w:szCs w:val="24"/>
        </w:rPr>
        <w:t>istema</w:t>
      </w:r>
      <w:bookmarkEnd w:id="46"/>
      <w:bookmarkEnd w:id="47"/>
    </w:p>
    <w:p w14:paraId="6702F434" w14:textId="1280D3E3" w:rsidR="000565D2" w:rsidRPr="00205657" w:rsidRDefault="007C03C2" w:rsidP="00DB2A3C">
      <w:pPr>
        <w:spacing w:line="276" w:lineRule="auto"/>
        <w:jc w:val="both"/>
      </w:pPr>
      <w:r w:rsidRPr="007C03C2">
        <w:t xml:space="preserve">Con el objetivo de dar solución al problema planteado anteriormente se propone desarrollar </w:t>
      </w:r>
      <w:r w:rsidR="00626018">
        <w:t>un Sistema de Generación de C</w:t>
      </w:r>
      <w:r>
        <w:t>onocimiento</w:t>
      </w:r>
      <w:r w:rsidR="00626018">
        <w:t xml:space="preserve"> A</w:t>
      </w:r>
      <w:r w:rsidR="005C5C1B">
        <w:t>utomático</w:t>
      </w:r>
      <w:r w:rsidR="00666286">
        <w:t xml:space="preserve"> (</w:t>
      </w:r>
      <w:r w:rsidR="00666286" w:rsidRPr="00666286">
        <w:rPr>
          <w:b/>
        </w:rPr>
        <w:t>SGCA</w:t>
      </w:r>
      <w:r w:rsidR="00666286">
        <w:t>)</w:t>
      </w:r>
      <w:r w:rsidR="006054E0">
        <w:t xml:space="preserve"> para un asistente v</w:t>
      </w:r>
      <w:r>
        <w:t xml:space="preserve">irtual </w:t>
      </w:r>
      <w:r w:rsidR="00D449F2">
        <w:t>desarrollado</w:t>
      </w:r>
      <w:r w:rsidR="0076627B">
        <w:t xml:space="preserve"> en Rasa</w:t>
      </w:r>
      <w:r w:rsidR="00C076A5">
        <w:t>,</w:t>
      </w:r>
      <w:r w:rsidR="00B17860">
        <w:t xml:space="preserve"> </w:t>
      </w:r>
      <w:r w:rsidR="007459DA">
        <w:t>que permita a partir de la entrada de datos</w:t>
      </w:r>
      <w:r w:rsidR="003A656F">
        <w:t xml:space="preserve"> </w:t>
      </w:r>
      <w:r w:rsidR="00E44338">
        <w:rPr>
          <w:iCs/>
        </w:rPr>
        <w:t xml:space="preserve">generar archivos de entrenamiento para el </w:t>
      </w:r>
      <w:r w:rsidR="00E44338">
        <w:t>asistente virtual</w:t>
      </w:r>
      <w:r w:rsidR="00607BDB">
        <w:rPr>
          <w:iCs/>
        </w:rPr>
        <w:t>, entrenarlo e interactuar</w:t>
      </w:r>
      <w:r w:rsidR="00750C0F">
        <w:rPr>
          <w:iCs/>
        </w:rPr>
        <w:t xml:space="preserve"> con el mismo</w:t>
      </w:r>
      <w:r w:rsidR="00607BDB">
        <w:rPr>
          <w:iCs/>
        </w:rPr>
        <w:t>.</w:t>
      </w:r>
    </w:p>
    <w:p w14:paraId="2FD2BC95" w14:textId="243DA5E9" w:rsidR="00E429ED" w:rsidRPr="00E429ED" w:rsidRDefault="00666286" w:rsidP="00DB2A3C">
      <w:pPr>
        <w:spacing w:line="276" w:lineRule="auto"/>
        <w:jc w:val="both"/>
        <w:rPr>
          <w:lang w:val="en-US"/>
        </w:rPr>
      </w:pPr>
      <w:r w:rsidRPr="00666286">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104DD8">
        <w:rPr>
          <w:noProof/>
        </w:rPr>
        <w:drawing>
          <wp:inline distT="0" distB="0" distL="0" distR="0" wp14:anchorId="20A8FA90" wp14:editId="5A2E7FFB">
            <wp:extent cx="5324475" cy="4563110"/>
            <wp:effectExtent l="76200" t="76200" r="142875" b="14224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24475" cy="456311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F48A9A4" w14:textId="0DC4BDFF" w:rsidR="00B26063" w:rsidRDefault="00E429ED" w:rsidP="00DB2A3C">
      <w:pPr>
        <w:spacing w:line="276" w:lineRule="auto"/>
        <w:jc w:val="both"/>
        <w:rPr>
          <w:b/>
        </w:rPr>
      </w:pPr>
      <w:r w:rsidRPr="00205657">
        <w:t xml:space="preserve">  </w:t>
      </w:r>
      <w:r w:rsidRPr="00205657">
        <w:rPr>
          <w:b/>
        </w:rPr>
        <w:t>Figura 2.1.</w:t>
      </w:r>
      <w:r w:rsidRPr="00205657">
        <w:t xml:space="preserve"> </w:t>
      </w:r>
      <w:r w:rsidRPr="00F5643E">
        <w:rPr>
          <w:b/>
        </w:rPr>
        <w:t>Estructura</w:t>
      </w:r>
      <w:r w:rsidRPr="00205657">
        <w:rPr>
          <w:b/>
        </w:rPr>
        <w:t xml:space="preserve"> del </w:t>
      </w:r>
      <w:r w:rsidR="00F5643E" w:rsidRPr="00205657">
        <w:rPr>
          <w:b/>
        </w:rPr>
        <w:t>Sistema</w:t>
      </w:r>
    </w:p>
    <w:p w14:paraId="4FB985D9" w14:textId="77777777" w:rsidR="00B26063" w:rsidRDefault="00B26063">
      <w:pPr>
        <w:spacing w:after="0" w:line="240" w:lineRule="auto"/>
        <w:rPr>
          <w:b/>
        </w:rPr>
      </w:pPr>
      <w:r>
        <w:rPr>
          <w:b/>
        </w:rPr>
        <w:br w:type="page"/>
      </w:r>
    </w:p>
    <w:p w14:paraId="5607916B" w14:textId="77777777" w:rsidR="00561623" w:rsidRDefault="00561623" w:rsidP="00DB2A3C">
      <w:pPr>
        <w:pStyle w:val="Ttulo2"/>
        <w:rPr>
          <w:rFonts w:ascii="Arial" w:hAnsi="Arial" w:cs="Arial"/>
          <w:b/>
          <w:color w:val="auto"/>
          <w:sz w:val="24"/>
          <w:szCs w:val="24"/>
        </w:rPr>
      </w:pPr>
      <w:bookmarkStart w:id="48" w:name="_Toc111128125"/>
      <w:bookmarkStart w:id="49" w:name="_Toc118481756"/>
      <w:r w:rsidRPr="00561623">
        <w:rPr>
          <w:rFonts w:ascii="Arial" w:hAnsi="Arial" w:cs="Arial"/>
          <w:b/>
          <w:color w:val="auto"/>
          <w:sz w:val="24"/>
          <w:szCs w:val="24"/>
        </w:rPr>
        <w:lastRenderedPageBreak/>
        <w:t>2.2 Usuarios del Sistema</w:t>
      </w:r>
      <w:bookmarkEnd w:id="48"/>
      <w:bookmarkEnd w:id="49"/>
    </w:p>
    <w:p w14:paraId="23C688DE" w14:textId="0DC4E5C0" w:rsidR="00561623" w:rsidRDefault="00561623" w:rsidP="00DB2A3C">
      <w:pPr>
        <w:spacing w:line="276" w:lineRule="auto"/>
        <w:jc w:val="both"/>
      </w:pPr>
      <w:r w:rsidRPr="00561623">
        <w:t>Los usuarios son todas aquellas personas que interactúan de alguna forma con esta herramienta o que desempeñan algún rol específico. A continuación, se describen las actividades que realiza cada rol de usuario.</w:t>
      </w:r>
    </w:p>
    <w:p w14:paraId="09CD6E3C" w14:textId="314FE747" w:rsidR="00794AD6" w:rsidRPr="00561623" w:rsidRDefault="00266D71" w:rsidP="00DB2A3C">
      <w:pPr>
        <w:spacing w:line="276" w:lineRule="auto"/>
        <w:rPr>
          <w:lang w:val="es-US"/>
        </w:rPr>
      </w:pPr>
      <w:r>
        <w:rPr>
          <w:b/>
        </w:rPr>
        <w:t>Tabla 2.1</w:t>
      </w:r>
      <w:r w:rsidR="00794AD6" w:rsidRPr="004317A5">
        <w:rPr>
          <w:b/>
        </w:rPr>
        <w:t xml:space="preserve"> Usuarios del Software</w:t>
      </w:r>
    </w:p>
    <w:tbl>
      <w:tblPr>
        <w:tblStyle w:val="Tablaconcuadrcula"/>
        <w:tblW w:w="8926" w:type="dxa"/>
        <w:tblLook w:val="04A0" w:firstRow="1" w:lastRow="0" w:firstColumn="1" w:lastColumn="0" w:noHBand="0" w:noVBand="1"/>
      </w:tblPr>
      <w:tblGrid>
        <w:gridCol w:w="4247"/>
        <w:gridCol w:w="4679"/>
      </w:tblGrid>
      <w:tr w:rsidR="00561623" w14:paraId="0181316D" w14:textId="77777777" w:rsidTr="00DF1B8B">
        <w:tc>
          <w:tcPr>
            <w:tcW w:w="4247" w:type="dxa"/>
          </w:tcPr>
          <w:p w14:paraId="61F4E4C1" w14:textId="5D1B2489" w:rsidR="00561623" w:rsidRPr="00814DF6" w:rsidRDefault="00561623" w:rsidP="00DB2A3C">
            <w:pPr>
              <w:pStyle w:val="Descripcin"/>
              <w:spacing w:line="276" w:lineRule="auto"/>
              <w:jc w:val="center"/>
              <w:rPr>
                <w:b/>
                <w:i w:val="0"/>
              </w:rPr>
            </w:pPr>
            <w:r w:rsidRPr="00814DF6">
              <w:rPr>
                <w:b/>
                <w:i w:val="0"/>
              </w:rPr>
              <w:t>Usuario</w:t>
            </w:r>
          </w:p>
        </w:tc>
        <w:tc>
          <w:tcPr>
            <w:tcW w:w="4679" w:type="dxa"/>
          </w:tcPr>
          <w:p w14:paraId="0AF8AFE9" w14:textId="4E3D6132" w:rsidR="00561623" w:rsidRPr="00814DF6" w:rsidRDefault="00561623" w:rsidP="00DB2A3C">
            <w:pPr>
              <w:pStyle w:val="Descripcin"/>
              <w:spacing w:line="276" w:lineRule="auto"/>
              <w:jc w:val="center"/>
              <w:rPr>
                <w:b/>
                <w:i w:val="0"/>
              </w:rPr>
            </w:pPr>
            <w:r w:rsidRPr="00814DF6">
              <w:rPr>
                <w:b/>
                <w:i w:val="0"/>
              </w:rPr>
              <w:t>Descripción</w:t>
            </w:r>
          </w:p>
        </w:tc>
      </w:tr>
      <w:tr w:rsidR="00561623" w14:paraId="49D1B57B" w14:textId="77777777" w:rsidTr="00DF1B8B">
        <w:trPr>
          <w:trHeight w:val="378"/>
        </w:trPr>
        <w:tc>
          <w:tcPr>
            <w:tcW w:w="4247" w:type="dxa"/>
            <w:vAlign w:val="center"/>
          </w:tcPr>
          <w:p w14:paraId="5451C36A" w14:textId="56D25A59" w:rsidR="00561623" w:rsidRPr="00561623" w:rsidRDefault="00561623" w:rsidP="00DB2A3C">
            <w:pPr>
              <w:spacing w:line="276" w:lineRule="auto"/>
            </w:pPr>
            <w:r w:rsidRPr="00561623">
              <w:t>Administrador</w:t>
            </w:r>
          </w:p>
        </w:tc>
        <w:tc>
          <w:tcPr>
            <w:tcW w:w="4679" w:type="dxa"/>
            <w:vAlign w:val="center"/>
          </w:tcPr>
          <w:p w14:paraId="5FC2A8C7" w14:textId="1BC280B6" w:rsidR="00561623" w:rsidRPr="00814DF6" w:rsidRDefault="00561623" w:rsidP="00DB2A3C">
            <w:pPr>
              <w:pStyle w:val="Descripcin"/>
              <w:spacing w:line="276" w:lineRule="auto"/>
              <w:rPr>
                <w:i w:val="0"/>
              </w:rPr>
            </w:pPr>
            <w:r w:rsidRPr="00814DF6">
              <w:rPr>
                <w:i w:val="0"/>
              </w:rPr>
              <w:t>Acceso a funciones internas del sistema, base de datos y procesos en general</w:t>
            </w:r>
            <w:r w:rsidR="005309C9" w:rsidRPr="00814DF6">
              <w:rPr>
                <w:i w:val="0"/>
              </w:rPr>
              <w:t xml:space="preserve"> del sistema</w:t>
            </w:r>
            <w:r w:rsidRPr="00814DF6">
              <w:rPr>
                <w:i w:val="0"/>
              </w:rPr>
              <w:t>.</w:t>
            </w:r>
          </w:p>
        </w:tc>
      </w:tr>
      <w:tr w:rsidR="00561623" w14:paraId="6763F3E9" w14:textId="77777777" w:rsidTr="00DF1B8B">
        <w:trPr>
          <w:trHeight w:val="1557"/>
        </w:trPr>
        <w:tc>
          <w:tcPr>
            <w:tcW w:w="4247" w:type="dxa"/>
            <w:vAlign w:val="center"/>
          </w:tcPr>
          <w:p w14:paraId="0D2C0BB3" w14:textId="5BAE5E73" w:rsidR="00561623" w:rsidRPr="00735C88" w:rsidRDefault="00561623" w:rsidP="00DB2A3C">
            <w:pPr>
              <w:pStyle w:val="Descripcin"/>
              <w:spacing w:line="276" w:lineRule="auto"/>
              <w:rPr>
                <w:i w:val="0"/>
              </w:rPr>
            </w:pPr>
            <w:r w:rsidRPr="00735C88">
              <w:rPr>
                <w:i w:val="0"/>
              </w:rPr>
              <w:t>Cliente</w:t>
            </w:r>
          </w:p>
        </w:tc>
        <w:tc>
          <w:tcPr>
            <w:tcW w:w="4679" w:type="dxa"/>
            <w:vAlign w:val="center"/>
          </w:tcPr>
          <w:p w14:paraId="6DC98799" w14:textId="1D3F5AB8" w:rsidR="00561623" w:rsidRPr="00814DF6" w:rsidRDefault="00561623" w:rsidP="00DB2A3C">
            <w:pPr>
              <w:pStyle w:val="Descripcin"/>
              <w:spacing w:line="276" w:lineRule="auto"/>
              <w:rPr>
                <w:i w:val="0"/>
              </w:rPr>
            </w:pPr>
            <w:r w:rsidRPr="00814DF6">
              <w:rPr>
                <w:i w:val="0"/>
              </w:rPr>
              <w:t>Acceso a realizar las operaciones c</w:t>
            </w:r>
            <w:r w:rsidR="0050168B" w:rsidRPr="00814DF6">
              <w:rPr>
                <w:i w:val="0"/>
              </w:rPr>
              <w:t>omunes</w:t>
            </w:r>
            <w:r w:rsidR="006135FD">
              <w:rPr>
                <w:i w:val="0"/>
              </w:rPr>
              <w:t xml:space="preserve"> para lo que fue diseñada</w:t>
            </w:r>
            <w:r w:rsidR="00117262" w:rsidRPr="00814DF6">
              <w:rPr>
                <w:i w:val="0"/>
              </w:rPr>
              <w:t xml:space="preserve"> </w:t>
            </w:r>
            <w:r w:rsidR="006135FD">
              <w:rPr>
                <w:i w:val="0"/>
              </w:rPr>
              <w:t xml:space="preserve">la </w:t>
            </w:r>
            <w:r w:rsidR="00117262" w:rsidRPr="00814DF6">
              <w:rPr>
                <w:i w:val="0"/>
              </w:rPr>
              <w:t>herramienta</w:t>
            </w:r>
            <w:r w:rsidR="006135FD">
              <w:rPr>
                <w:i w:val="0"/>
              </w:rPr>
              <w:t>, dichas operaciones se realizan</w:t>
            </w:r>
            <w:r w:rsidR="0050168B" w:rsidRPr="00814DF6">
              <w:rPr>
                <w:i w:val="0"/>
              </w:rPr>
              <w:t xml:space="preserve"> desde la interfaz gráfica</w:t>
            </w:r>
            <w:r w:rsidR="003C27B4" w:rsidRPr="00814DF6">
              <w:rPr>
                <w:i w:val="0"/>
              </w:rPr>
              <w:t xml:space="preserve"> de la </w:t>
            </w:r>
            <w:r w:rsidR="00117262" w:rsidRPr="00814DF6">
              <w:rPr>
                <w:i w:val="0"/>
              </w:rPr>
              <w:t>misma</w:t>
            </w:r>
            <w:r w:rsidR="0050168B" w:rsidRPr="00814DF6">
              <w:rPr>
                <w:i w:val="0"/>
              </w:rPr>
              <w:t>.</w:t>
            </w:r>
          </w:p>
        </w:tc>
      </w:tr>
    </w:tbl>
    <w:p w14:paraId="4DACEF17" w14:textId="77777777" w:rsidR="003C57C4" w:rsidRDefault="003C57C4" w:rsidP="00DB2A3C">
      <w:pPr>
        <w:spacing w:line="276" w:lineRule="auto"/>
        <w:rPr>
          <w:b/>
        </w:rPr>
      </w:pPr>
    </w:p>
    <w:p w14:paraId="42201123" w14:textId="3783B2C4" w:rsidR="003C57C4" w:rsidRPr="003C57C4" w:rsidRDefault="003C57C4" w:rsidP="00DB2A3C">
      <w:pPr>
        <w:pStyle w:val="Ttulo2"/>
        <w:rPr>
          <w:rFonts w:ascii="Arial" w:hAnsi="Arial" w:cs="Arial"/>
          <w:b/>
          <w:sz w:val="24"/>
          <w:szCs w:val="24"/>
        </w:rPr>
      </w:pPr>
      <w:bookmarkStart w:id="50" w:name="_Toc111128126"/>
      <w:bookmarkStart w:id="51" w:name="_Toc118481757"/>
      <w:r>
        <w:rPr>
          <w:rFonts w:ascii="Arial" w:hAnsi="Arial" w:cs="Arial"/>
          <w:b/>
          <w:color w:val="auto"/>
          <w:sz w:val="24"/>
          <w:szCs w:val="24"/>
        </w:rPr>
        <w:t>2.3</w:t>
      </w:r>
      <w:r w:rsidRPr="003C57C4">
        <w:rPr>
          <w:rFonts w:ascii="Arial" w:hAnsi="Arial" w:cs="Arial"/>
          <w:b/>
          <w:color w:val="auto"/>
          <w:sz w:val="24"/>
          <w:szCs w:val="24"/>
        </w:rPr>
        <w:t xml:space="preserve"> Pl</w:t>
      </w:r>
      <w:r w:rsidR="0054681A">
        <w:rPr>
          <w:rFonts w:ascii="Arial" w:hAnsi="Arial" w:cs="Arial"/>
          <w:b/>
          <w:color w:val="auto"/>
          <w:sz w:val="24"/>
          <w:szCs w:val="24"/>
        </w:rPr>
        <w:t>anificación del desarrollo del S</w:t>
      </w:r>
      <w:r w:rsidRPr="003C57C4">
        <w:rPr>
          <w:rFonts w:ascii="Arial" w:hAnsi="Arial" w:cs="Arial"/>
          <w:b/>
          <w:color w:val="auto"/>
          <w:sz w:val="24"/>
          <w:szCs w:val="24"/>
        </w:rPr>
        <w:t>istema</w:t>
      </w:r>
      <w:bookmarkEnd w:id="50"/>
      <w:bookmarkEnd w:id="51"/>
    </w:p>
    <w:p w14:paraId="2729D3ED" w14:textId="7102530C" w:rsidR="003C57C4" w:rsidRPr="003C57C4" w:rsidRDefault="003C57C4" w:rsidP="00DB2A3C">
      <w:pPr>
        <w:spacing w:line="276" w:lineRule="auto"/>
        <w:jc w:val="both"/>
      </w:pPr>
      <w:r w:rsidRPr="003C57C4">
        <w:t xml:space="preserve"> La planificación es la etapa inicial de todo proyecto. Es aquí donde se comienza a interactuar con el cliente para descubrir los requerimientos del sistema y realizar los ajustes a la metodología según las características del software. </w:t>
      </w:r>
      <w:r w:rsidR="004B7884">
        <w:t>Se definen los requisitos funcionales y no funcionales.</w:t>
      </w:r>
    </w:p>
    <w:p w14:paraId="6629478F" w14:textId="31F4CFDC" w:rsidR="00E4384D" w:rsidRPr="003A7805" w:rsidRDefault="000C784E" w:rsidP="003A7805">
      <w:pPr>
        <w:pStyle w:val="Ttulo3"/>
        <w:spacing w:line="360" w:lineRule="auto"/>
        <w:jc w:val="both"/>
        <w:rPr>
          <w:rFonts w:ascii="Arial" w:hAnsi="Arial" w:cs="Arial"/>
          <w:b/>
          <w:color w:val="auto"/>
        </w:rPr>
      </w:pPr>
      <w:bookmarkStart w:id="52" w:name="_Toc111128128"/>
      <w:bookmarkStart w:id="53" w:name="_Toc10795559"/>
      <w:bookmarkStart w:id="54" w:name="_Toc118481758"/>
      <w:r w:rsidRPr="007A6F6A">
        <w:rPr>
          <w:rFonts w:ascii="Arial" w:hAnsi="Arial" w:cs="Arial"/>
          <w:b/>
          <w:color w:val="auto"/>
        </w:rPr>
        <w:t>2.3.</w:t>
      </w:r>
      <w:r w:rsidR="00776A3B">
        <w:rPr>
          <w:rFonts w:ascii="Arial" w:hAnsi="Arial" w:cs="Arial"/>
          <w:b/>
          <w:color w:val="auto"/>
        </w:rPr>
        <w:t>1</w:t>
      </w:r>
      <w:r w:rsidRPr="007A6F6A">
        <w:rPr>
          <w:rFonts w:ascii="Arial" w:hAnsi="Arial" w:cs="Arial"/>
          <w:b/>
          <w:color w:val="auto"/>
        </w:rPr>
        <w:t xml:space="preserve">. </w:t>
      </w:r>
      <w:r>
        <w:rPr>
          <w:rFonts w:ascii="Arial" w:hAnsi="Arial" w:cs="Arial"/>
          <w:b/>
          <w:color w:val="auto"/>
        </w:rPr>
        <w:t xml:space="preserve">Requisitos </w:t>
      </w:r>
      <w:r w:rsidRPr="009E1628">
        <w:rPr>
          <w:rFonts w:ascii="Arial" w:hAnsi="Arial" w:cs="Arial"/>
          <w:b/>
          <w:color w:val="auto"/>
        </w:rPr>
        <w:t>Funcionales</w:t>
      </w:r>
      <w:bookmarkEnd w:id="52"/>
      <w:bookmarkEnd w:id="54"/>
    </w:p>
    <w:p w14:paraId="28FEF160" w14:textId="77777777" w:rsidR="002648FF" w:rsidRDefault="002648FF" w:rsidP="00DB2A3C">
      <w:pPr>
        <w:spacing w:line="276" w:lineRule="auto"/>
        <w:jc w:val="both"/>
      </w:pPr>
      <w:r w:rsidRPr="00093218">
        <w:rPr>
          <w:b/>
          <w:bCs/>
        </w:rPr>
        <w:t>RF1:</w:t>
      </w:r>
      <w:r>
        <w:t xml:space="preserve"> Autenticar usuario: Permitirá el acceso al sistema y funcionalidades correspondientes. </w:t>
      </w:r>
    </w:p>
    <w:p w14:paraId="577EB089" w14:textId="77777777" w:rsidR="002648FF" w:rsidRDefault="002648FF" w:rsidP="00DB2A3C">
      <w:pPr>
        <w:spacing w:line="276" w:lineRule="auto"/>
        <w:jc w:val="both"/>
      </w:pPr>
      <w:r>
        <w:t xml:space="preserve">Entrada: Usuario y contraseña. </w:t>
      </w:r>
    </w:p>
    <w:p w14:paraId="32476E9B" w14:textId="77777777" w:rsidR="002648FF" w:rsidRDefault="002648FF" w:rsidP="00DB2A3C">
      <w:pPr>
        <w:spacing w:line="276" w:lineRule="auto"/>
        <w:jc w:val="both"/>
      </w:pPr>
      <w:r>
        <w:t>Salida: El usuario accede al sistema.</w:t>
      </w:r>
    </w:p>
    <w:p w14:paraId="796B0D4B" w14:textId="77777777" w:rsidR="002648FF" w:rsidRDefault="002648FF" w:rsidP="00DB2A3C">
      <w:pPr>
        <w:spacing w:line="276" w:lineRule="auto"/>
        <w:jc w:val="both"/>
      </w:pPr>
      <w:r>
        <w:rPr>
          <w:b/>
          <w:bCs/>
        </w:rPr>
        <w:t>RF2:</w:t>
      </w:r>
      <w:r>
        <w:t xml:space="preserve"> Generar preguntas y respuestas: Es donde el usuario a partir de una entrada de datos al sistema, este último analizará dichos datos y generará preguntas y respuestas sobre el contenido.</w:t>
      </w:r>
    </w:p>
    <w:p w14:paraId="1AE9E00C" w14:textId="77777777" w:rsidR="002648FF" w:rsidRDefault="002648FF" w:rsidP="00DB2A3C">
      <w:pPr>
        <w:spacing w:line="276" w:lineRule="auto"/>
        <w:jc w:val="both"/>
      </w:pPr>
      <w:r>
        <w:t>Entrada: Datos.</w:t>
      </w:r>
    </w:p>
    <w:p w14:paraId="1944F21F" w14:textId="77777777" w:rsidR="002648FF" w:rsidRDefault="002648FF" w:rsidP="00DB2A3C">
      <w:pPr>
        <w:spacing w:line="276" w:lineRule="auto"/>
        <w:jc w:val="both"/>
      </w:pPr>
      <w:r>
        <w:t>Salida: Preguntas y respuestas.</w:t>
      </w:r>
    </w:p>
    <w:p w14:paraId="050946DD" w14:textId="77777777" w:rsidR="002648FF" w:rsidRDefault="002648FF" w:rsidP="00DB2A3C">
      <w:pPr>
        <w:spacing w:line="276" w:lineRule="auto"/>
        <w:jc w:val="both"/>
      </w:pPr>
      <w:r w:rsidRPr="00AD211E">
        <w:rPr>
          <w:b/>
          <w:bCs/>
        </w:rPr>
        <w:t>RF</w:t>
      </w:r>
      <w:r>
        <w:rPr>
          <w:b/>
          <w:bCs/>
        </w:rPr>
        <w:t>3</w:t>
      </w:r>
      <w:r w:rsidRPr="00AD211E">
        <w:rPr>
          <w:b/>
          <w:bCs/>
        </w:rPr>
        <w:t>:</w:t>
      </w:r>
      <w:r>
        <w:t xml:space="preserve"> Carga y guardado de datos. Mediante una base de datos, los datos se guardan para ser utilizados luego y no tener que volver a cargar los mismos datos nuevamente.</w:t>
      </w:r>
    </w:p>
    <w:p w14:paraId="4FF03738" w14:textId="77777777" w:rsidR="002648FF" w:rsidRDefault="002648FF" w:rsidP="00DB2A3C">
      <w:pPr>
        <w:spacing w:line="276" w:lineRule="auto"/>
        <w:jc w:val="both"/>
      </w:pPr>
      <w:r>
        <w:t>Entrada: Datos y resultados.</w:t>
      </w:r>
    </w:p>
    <w:p w14:paraId="4D833C41" w14:textId="77777777" w:rsidR="002648FF" w:rsidRPr="007464D2" w:rsidRDefault="002648FF" w:rsidP="00DB2A3C">
      <w:pPr>
        <w:spacing w:line="276" w:lineRule="auto"/>
        <w:jc w:val="both"/>
      </w:pPr>
      <w:r>
        <w:t>Salida: Guarda los datos con posibilidad de volver a ser usados.</w:t>
      </w:r>
    </w:p>
    <w:p w14:paraId="3EAB6C72" w14:textId="77777777" w:rsidR="002648FF" w:rsidRDefault="002648FF" w:rsidP="00DB2A3C">
      <w:pPr>
        <w:spacing w:line="276" w:lineRule="auto"/>
        <w:jc w:val="both"/>
      </w:pPr>
      <w:r>
        <w:rPr>
          <w:b/>
          <w:bCs/>
        </w:rPr>
        <w:t>RF4:</w:t>
      </w:r>
      <w:r>
        <w:t xml:space="preserve"> Generar conocimiento del Asistente: Es donde creará los archivos de entrenamiento a partir de los resultados obtenidos del análisis de los datos.</w:t>
      </w:r>
    </w:p>
    <w:p w14:paraId="516C1B4B" w14:textId="77777777" w:rsidR="002648FF" w:rsidRDefault="002648FF" w:rsidP="00DB2A3C">
      <w:pPr>
        <w:spacing w:line="276" w:lineRule="auto"/>
        <w:jc w:val="both"/>
      </w:pPr>
      <w:r>
        <w:lastRenderedPageBreak/>
        <w:t>Entrada: Datos.</w:t>
      </w:r>
    </w:p>
    <w:p w14:paraId="3B5FE9D5" w14:textId="77777777" w:rsidR="002648FF" w:rsidRDefault="002648FF" w:rsidP="00DB2A3C">
      <w:pPr>
        <w:spacing w:line="276" w:lineRule="auto"/>
        <w:jc w:val="both"/>
      </w:pPr>
      <w:r>
        <w:t>Salida: Archivos de entrenamiento.</w:t>
      </w:r>
    </w:p>
    <w:p w14:paraId="699A6532" w14:textId="77777777" w:rsidR="002648FF" w:rsidRDefault="002648FF" w:rsidP="00DB2A3C">
      <w:pPr>
        <w:spacing w:line="276" w:lineRule="auto"/>
        <w:jc w:val="both"/>
      </w:pPr>
      <w:r w:rsidRPr="002814E1">
        <w:rPr>
          <w:b/>
          <w:bCs/>
        </w:rPr>
        <w:t>RF</w:t>
      </w:r>
      <w:r>
        <w:rPr>
          <w:b/>
          <w:bCs/>
        </w:rPr>
        <w:t>5:</w:t>
      </w:r>
      <w:r>
        <w:t xml:space="preserve"> Crear Asistente virtual: Proporciona la posibilidad de crear el asistente virtual a partir de cierta información.</w:t>
      </w:r>
    </w:p>
    <w:p w14:paraId="632920AE" w14:textId="77777777" w:rsidR="002648FF" w:rsidRDefault="002648FF" w:rsidP="00DB2A3C">
      <w:pPr>
        <w:spacing w:line="276" w:lineRule="auto"/>
        <w:jc w:val="both"/>
      </w:pPr>
      <w:r>
        <w:t>Entrada: Información pedida por el sistema.</w:t>
      </w:r>
    </w:p>
    <w:p w14:paraId="3BD7942B" w14:textId="77777777" w:rsidR="002648FF" w:rsidRDefault="002648FF" w:rsidP="00DB2A3C">
      <w:pPr>
        <w:spacing w:line="276" w:lineRule="auto"/>
        <w:jc w:val="both"/>
      </w:pPr>
      <w:r>
        <w:t xml:space="preserve">Salida: Se crea el asistente virtual. </w:t>
      </w:r>
    </w:p>
    <w:p w14:paraId="585C111B" w14:textId="77777777" w:rsidR="002648FF" w:rsidRDefault="002648FF" w:rsidP="00DB2A3C">
      <w:pPr>
        <w:spacing w:line="276" w:lineRule="auto"/>
        <w:jc w:val="both"/>
      </w:pPr>
      <w:r w:rsidRPr="00AD211E">
        <w:rPr>
          <w:b/>
          <w:bCs/>
        </w:rPr>
        <w:t>RF</w:t>
      </w:r>
      <w:r>
        <w:rPr>
          <w:b/>
          <w:bCs/>
        </w:rPr>
        <w:t>6</w:t>
      </w:r>
      <w:r w:rsidRPr="00AD211E">
        <w:rPr>
          <w:b/>
          <w:bCs/>
        </w:rPr>
        <w:t>:</w:t>
      </w:r>
      <w:r>
        <w:rPr>
          <w:b/>
          <w:bCs/>
        </w:rPr>
        <w:t xml:space="preserve"> </w:t>
      </w:r>
      <w:r>
        <w:t>Entrenar Asistente: Permitirá una vez creado el asistente y los archivos de entrenamiento poder entrenarlo.</w:t>
      </w:r>
    </w:p>
    <w:p w14:paraId="5F0930B1" w14:textId="77777777" w:rsidR="002648FF" w:rsidRDefault="002648FF" w:rsidP="00DB2A3C">
      <w:pPr>
        <w:spacing w:line="276" w:lineRule="auto"/>
        <w:jc w:val="both"/>
      </w:pPr>
      <w:r w:rsidRPr="00AD211E">
        <w:rPr>
          <w:b/>
          <w:bCs/>
        </w:rPr>
        <w:t>RF</w:t>
      </w:r>
      <w:r>
        <w:rPr>
          <w:b/>
          <w:bCs/>
        </w:rPr>
        <w:t>7</w:t>
      </w:r>
      <w:r w:rsidRPr="00AD211E">
        <w:rPr>
          <w:b/>
          <w:bCs/>
        </w:rPr>
        <w:t>:</w:t>
      </w:r>
      <w:r>
        <w:rPr>
          <w:b/>
          <w:bCs/>
        </w:rPr>
        <w:t xml:space="preserve"> </w:t>
      </w:r>
      <w:r>
        <w:t>Integración a servicio web Chat: El sistema crea automáticamente la configuración para que el asistente virtual pueda responder desde el sitio web que lo requiera.</w:t>
      </w:r>
    </w:p>
    <w:p w14:paraId="7E9DE81D" w14:textId="05D73E85" w:rsidR="002648FF" w:rsidRDefault="002648FF" w:rsidP="00DB2A3C">
      <w:pPr>
        <w:spacing w:line="276" w:lineRule="auto"/>
        <w:jc w:val="both"/>
      </w:pPr>
      <w:r>
        <w:t xml:space="preserve">Entrada: Datos de configuración para el asistente y </w:t>
      </w:r>
      <w:r w:rsidR="00B50A43">
        <w:t xml:space="preserve">widget </w:t>
      </w:r>
      <w:r w:rsidR="009D0DA9">
        <w:t xml:space="preserve">chat </w:t>
      </w:r>
      <w:r w:rsidR="00B234AC">
        <w:t>de Rasa para la web</w:t>
      </w:r>
    </w:p>
    <w:p w14:paraId="0ADE9D5F" w14:textId="77777777" w:rsidR="002648FF" w:rsidRDefault="002648FF" w:rsidP="00DB2A3C">
      <w:pPr>
        <w:spacing w:line="276" w:lineRule="auto"/>
        <w:jc w:val="both"/>
      </w:pPr>
      <w:r>
        <w:t>Salida: Interacción desde una web mediante chat.</w:t>
      </w:r>
    </w:p>
    <w:p w14:paraId="1947EA4E" w14:textId="77777777" w:rsidR="002648FF" w:rsidRPr="00AD211E" w:rsidRDefault="002648FF" w:rsidP="00DB2A3C">
      <w:pPr>
        <w:spacing w:line="276" w:lineRule="auto"/>
        <w:jc w:val="both"/>
      </w:pPr>
      <w:r w:rsidRPr="00AD211E">
        <w:rPr>
          <w:b/>
          <w:bCs/>
        </w:rPr>
        <w:t>RF</w:t>
      </w:r>
      <w:r>
        <w:rPr>
          <w:b/>
          <w:bCs/>
        </w:rPr>
        <w:t>8</w:t>
      </w:r>
      <w:r w:rsidRPr="00AD211E">
        <w:rPr>
          <w:b/>
          <w:bCs/>
        </w:rPr>
        <w:t>:</w:t>
      </w:r>
      <w:r>
        <w:rPr>
          <w:b/>
          <w:bCs/>
        </w:rPr>
        <w:t xml:space="preserve"> </w:t>
      </w:r>
      <w:r>
        <w:t>Probar Asistente: Permitirá probar el asistente.</w:t>
      </w:r>
    </w:p>
    <w:p w14:paraId="76F46CED" w14:textId="77777777" w:rsidR="002648FF" w:rsidRDefault="002648FF" w:rsidP="00DB2A3C">
      <w:pPr>
        <w:spacing w:line="276" w:lineRule="auto"/>
        <w:jc w:val="both"/>
      </w:pPr>
      <w:r>
        <w:t>Entrada: Datos del asistente a probar.</w:t>
      </w:r>
    </w:p>
    <w:p w14:paraId="1A03C1F3" w14:textId="77777777" w:rsidR="002648FF" w:rsidRDefault="002648FF" w:rsidP="00DB2A3C">
      <w:pPr>
        <w:spacing w:line="276" w:lineRule="auto"/>
        <w:jc w:val="both"/>
      </w:pPr>
      <w:r>
        <w:t>Salida: Se inicia servidor del asistente. Se inicia una web con servicio de chat donde se produce la interacción de prueba.</w:t>
      </w:r>
    </w:p>
    <w:p w14:paraId="1D3458E0" w14:textId="77777777" w:rsidR="002648FF" w:rsidRDefault="002648FF" w:rsidP="00DB2A3C">
      <w:pPr>
        <w:spacing w:line="276" w:lineRule="auto"/>
        <w:jc w:val="both"/>
      </w:pPr>
      <w:r w:rsidRPr="00AD211E">
        <w:rPr>
          <w:b/>
          <w:bCs/>
        </w:rPr>
        <w:t>RF</w:t>
      </w:r>
      <w:r>
        <w:rPr>
          <w:b/>
          <w:bCs/>
        </w:rPr>
        <w:t>9</w:t>
      </w:r>
      <w:r w:rsidRPr="00AD211E">
        <w:rPr>
          <w:b/>
          <w:bCs/>
        </w:rPr>
        <w:t>:</w:t>
      </w:r>
      <w:r>
        <w:rPr>
          <w:b/>
          <w:bCs/>
        </w:rPr>
        <w:t xml:space="preserve"> </w:t>
      </w:r>
      <w:r>
        <w:t>Conexión con cliente de mensajería: Permitirá conectar el asistente virtual creado con el cliente de mensajería Telegram a través de un Telegram Bot.</w:t>
      </w:r>
    </w:p>
    <w:p w14:paraId="7C425BCB" w14:textId="77777777" w:rsidR="002648FF" w:rsidRDefault="002648FF" w:rsidP="00DB2A3C">
      <w:pPr>
        <w:spacing w:line="276" w:lineRule="auto"/>
        <w:jc w:val="both"/>
      </w:pPr>
      <w:r>
        <w:t>Entrada: Datos de Telegram Bot y servidor de peticiones web (</w:t>
      </w:r>
      <w:r w:rsidRPr="00960CC8">
        <w:t>webhook</w:t>
      </w:r>
      <w:r>
        <w:t>).</w:t>
      </w:r>
    </w:p>
    <w:p w14:paraId="18C87375" w14:textId="77777777" w:rsidR="002648FF" w:rsidRDefault="002648FF" w:rsidP="00DB2A3C">
      <w:pPr>
        <w:spacing w:line="276" w:lineRule="auto"/>
        <w:jc w:val="both"/>
      </w:pPr>
      <w:r>
        <w:t>Salida: Interacción desde Telegram con su asistente virtual.</w:t>
      </w:r>
    </w:p>
    <w:p w14:paraId="56E6D117" w14:textId="453F22E8" w:rsidR="00FA268C" w:rsidRPr="00F30E55" w:rsidRDefault="00422F3E" w:rsidP="00DB2A3C">
      <w:pPr>
        <w:spacing w:line="276" w:lineRule="auto"/>
        <w:jc w:val="both"/>
        <w:rPr>
          <w:b/>
          <w:bCs/>
          <w:i/>
          <w:iCs/>
          <w:u w:val="single"/>
        </w:rPr>
      </w:pPr>
      <w:r>
        <w:rPr>
          <w:b/>
          <w:bCs/>
          <w:i/>
          <w:iCs/>
          <w:u w:val="single"/>
        </w:rPr>
        <w:t>Nota:</w:t>
      </w:r>
      <w:r>
        <w:rPr>
          <w:b/>
          <w:bCs/>
          <w:i/>
          <w:iCs/>
        </w:rPr>
        <w:t xml:space="preserve"> </w:t>
      </w:r>
      <w:r w:rsidR="002648FF" w:rsidRPr="002648FF">
        <w:rPr>
          <w:b/>
          <w:bCs/>
          <w:i/>
          <w:iCs/>
          <w:u w:val="single"/>
        </w:rPr>
        <w:t>Estos requisitos funcionales se convertirán en historias de usuario.</w:t>
      </w:r>
    </w:p>
    <w:p w14:paraId="7ACDFC40" w14:textId="0DABE70B" w:rsidR="000C784E" w:rsidRPr="001071F6" w:rsidRDefault="000C784E" w:rsidP="001071F6">
      <w:pPr>
        <w:pStyle w:val="Ttulo3"/>
        <w:rPr>
          <w:rFonts w:ascii="Arial" w:hAnsi="Arial" w:cs="Arial"/>
          <w:b/>
          <w:bCs/>
          <w:color w:val="auto"/>
        </w:rPr>
      </w:pPr>
      <w:bookmarkStart w:id="55" w:name="_Toc111128129"/>
      <w:bookmarkStart w:id="56" w:name="_Toc118481759"/>
      <w:r w:rsidRPr="001071F6">
        <w:rPr>
          <w:rFonts w:ascii="Arial" w:hAnsi="Arial" w:cs="Arial"/>
          <w:b/>
          <w:bCs/>
          <w:color w:val="auto"/>
        </w:rPr>
        <w:t>2.3.</w:t>
      </w:r>
      <w:r w:rsidR="00776A3B" w:rsidRPr="001071F6">
        <w:rPr>
          <w:rFonts w:ascii="Arial" w:hAnsi="Arial" w:cs="Arial"/>
          <w:b/>
          <w:bCs/>
          <w:color w:val="auto"/>
        </w:rPr>
        <w:t>2</w:t>
      </w:r>
      <w:r w:rsidRPr="001071F6">
        <w:rPr>
          <w:rFonts w:ascii="Arial" w:hAnsi="Arial" w:cs="Arial"/>
          <w:b/>
          <w:bCs/>
          <w:color w:val="auto"/>
        </w:rPr>
        <w:t xml:space="preserve">. </w:t>
      </w:r>
      <w:bookmarkEnd w:id="53"/>
      <w:r w:rsidRPr="001071F6">
        <w:rPr>
          <w:rFonts w:ascii="Arial" w:hAnsi="Arial" w:cs="Arial"/>
          <w:b/>
          <w:bCs/>
          <w:color w:val="auto"/>
        </w:rPr>
        <w:t>Requisitos no Funcionales</w:t>
      </w:r>
      <w:bookmarkEnd w:id="55"/>
      <w:bookmarkEnd w:id="56"/>
    </w:p>
    <w:p w14:paraId="113B7577" w14:textId="77777777" w:rsidR="000C784E" w:rsidRPr="0055135F" w:rsidRDefault="000C784E" w:rsidP="00DB2A3C">
      <w:pPr>
        <w:spacing w:line="276" w:lineRule="auto"/>
        <w:jc w:val="both"/>
        <w:rPr>
          <w:b/>
          <w:bCs/>
        </w:rPr>
      </w:pPr>
      <w:r w:rsidRPr="0055135F">
        <w:rPr>
          <w:b/>
          <w:bCs/>
        </w:rPr>
        <w:t xml:space="preserve">Requisitos de Software </w:t>
      </w:r>
    </w:p>
    <w:p w14:paraId="31160776" w14:textId="77777777" w:rsidR="000C784E" w:rsidRDefault="000C784E" w:rsidP="00DB2A3C">
      <w:pPr>
        <w:pStyle w:val="Prrafodelista"/>
        <w:numPr>
          <w:ilvl w:val="0"/>
          <w:numId w:val="15"/>
        </w:numPr>
        <w:jc w:val="both"/>
      </w:pPr>
      <w:r w:rsidRPr="002C1049">
        <w:t>Microsoft Window</w:t>
      </w:r>
      <w:r>
        <w:t>s 10 u 11</w:t>
      </w:r>
    </w:p>
    <w:p w14:paraId="69958B8B" w14:textId="25E031E4" w:rsidR="00B71513" w:rsidRDefault="000C784E" w:rsidP="00DB2A3C">
      <w:pPr>
        <w:pStyle w:val="Prrafodelista"/>
        <w:numPr>
          <w:ilvl w:val="0"/>
          <w:numId w:val="15"/>
        </w:numPr>
        <w:jc w:val="both"/>
      </w:pPr>
      <w:r>
        <w:t>Python 3.</w:t>
      </w:r>
      <w:r w:rsidR="00581AF6">
        <w:t>8</w:t>
      </w:r>
    </w:p>
    <w:p w14:paraId="179E3EDD" w14:textId="58EF191D" w:rsidR="00EC699C" w:rsidRDefault="00EC699C" w:rsidP="00DB2A3C">
      <w:pPr>
        <w:pStyle w:val="Prrafodelista"/>
        <w:numPr>
          <w:ilvl w:val="0"/>
          <w:numId w:val="15"/>
        </w:numPr>
        <w:jc w:val="both"/>
      </w:pPr>
      <w:r>
        <w:t>MongoDB</w:t>
      </w:r>
    </w:p>
    <w:p w14:paraId="00176445" w14:textId="77777777" w:rsidR="000C784E" w:rsidRPr="002C1049" w:rsidRDefault="000C784E" w:rsidP="00DB2A3C">
      <w:pPr>
        <w:pStyle w:val="Prrafodelista"/>
        <w:numPr>
          <w:ilvl w:val="0"/>
          <w:numId w:val="15"/>
        </w:numPr>
        <w:jc w:val="both"/>
      </w:pPr>
      <w:r>
        <w:t>Paquetes de dependencias de la herramienta informática instalables a través de Python.</w:t>
      </w:r>
    </w:p>
    <w:p w14:paraId="1C6E6E0E" w14:textId="4F125FB2" w:rsidR="000C784E" w:rsidRPr="0055135F" w:rsidRDefault="000C784E" w:rsidP="00DB2A3C">
      <w:pPr>
        <w:spacing w:line="276" w:lineRule="auto"/>
        <w:jc w:val="both"/>
        <w:rPr>
          <w:b/>
          <w:bCs/>
        </w:rPr>
      </w:pPr>
      <w:r w:rsidRPr="0055135F">
        <w:rPr>
          <w:b/>
          <w:bCs/>
        </w:rPr>
        <w:t xml:space="preserve">Requisitos de Hardware </w:t>
      </w:r>
    </w:p>
    <w:p w14:paraId="5380D166" w14:textId="77777777" w:rsidR="000C784E" w:rsidRDefault="000C784E" w:rsidP="00DB2A3C">
      <w:pPr>
        <w:spacing w:after="0" w:line="276" w:lineRule="auto"/>
        <w:jc w:val="both"/>
      </w:pPr>
      <w:r w:rsidRPr="002F6480">
        <w:t xml:space="preserve">Los </w:t>
      </w:r>
      <w:r>
        <w:t xml:space="preserve">requerimientos mínimos de </w:t>
      </w:r>
      <w:r w:rsidRPr="002F6480">
        <w:t>har</w:t>
      </w:r>
      <w:r>
        <w:t>dware para correr la aplicación:</w:t>
      </w:r>
    </w:p>
    <w:p w14:paraId="0FEE1405" w14:textId="16D60F08" w:rsidR="000C784E" w:rsidRPr="00F46650" w:rsidRDefault="006965A5" w:rsidP="00DB2A3C">
      <w:pPr>
        <w:pStyle w:val="Prrafodelista"/>
        <w:numPr>
          <w:ilvl w:val="0"/>
          <w:numId w:val="14"/>
        </w:numPr>
        <w:spacing w:after="0"/>
        <w:jc w:val="both"/>
        <w:rPr>
          <w:rFonts w:ascii="Arial Black" w:hAnsi="Arial Black"/>
          <w:sz w:val="36"/>
          <w:szCs w:val="36"/>
        </w:rPr>
      </w:pPr>
      <w:r>
        <w:t>Procesador</w:t>
      </w:r>
      <w:r w:rsidR="000C784E" w:rsidRPr="00F46650">
        <w:t xml:space="preserve"> Intel Corei3</w:t>
      </w:r>
      <w:r w:rsidR="000C784E">
        <w:t xml:space="preserve"> a 2.3 GHz</w:t>
      </w:r>
    </w:p>
    <w:p w14:paraId="41F00DDE" w14:textId="77777777" w:rsidR="00B71513" w:rsidRPr="00B71513" w:rsidRDefault="000C784E" w:rsidP="00DB2A3C">
      <w:pPr>
        <w:pStyle w:val="Prrafodelista"/>
        <w:numPr>
          <w:ilvl w:val="0"/>
          <w:numId w:val="14"/>
        </w:numPr>
        <w:spacing w:after="0"/>
        <w:jc w:val="both"/>
        <w:rPr>
          <w:rFonts w:ascii="Arial Black" w:hAnsi="Arial Black"/>
          <w:sz w:val="36"/>
          <w:szCs w:val="36"/>
        </w:rPr>
      </w:pPr>
      <w:r w:rsidRPr="00F46650">
        <w:t>4</w:t>
      </w:r>
      <w:r>
        <w:t>.0 GB de memoria RAM</w:t>
      </w:r>
    </w:p>
    <w:p w14:paraId="3B82AEC0" w14:textId="19997512" w:rsidR="000C784E" w:rsidRPr="00805096" w:rsidRDefault="00B71513" w:rsidP="00DB2A3C">
      <w:pPr>
        <w:pStyle w:val="Prrafodelista"/>
        <w:numPr>
          <w:ilvl w:val="0"/>
          <w:numId w:val="14"/>
        </w:numPr>
        <w:spacing w:after="0"/>
        <w:jc w:val="both"/>
        <w:rPr>
          <w:rFonts w:ascii="Arial Black" w:hAnsi="Arial Black"/>
          <w:sz w:val="36"/>
          <w:szCs w:val="36"/>
        </w:rPr>
      </w:pPr>
      <w:r>
        <w:t>Buena conexión a Internet</w:t>
      </w:r>
      <w:r w:rsidR="000C784E">
        <w:t xml:space="preserve"> </w:t>
      </w:r>
    </w:p>
    <w:p w14:paraId="1C75615A" w14:textId="4A61E7EE" w:rsidR="00027D50" w:rsidRPr="00AA0FBC" w:rsidRDefault="001563AB" w:rsidP="00AA0FBC">
      <w:pPr>
        <w:pStyle w:val="Prrafodelista"/>
        <w:numPr>
          <w:ilvl w:val="0"/>
          <w:numId w:val="14"/>
        </w:numPr>
        <w:spacing w:after="0" w:line="360" w:lineRule="auto"/>
        <w:jc w:val="both"/>
        <w:rPr>
          <w:rFonts w:ascii="Arial Black" w:hAnsi="Arial Black"/>
          <w:sz w:val="36"/>
          <w:szCs w:val="36"/>
        </w:rPr>
      </w:pPr>
      <w:r>
        <w:t>Buen e</w:t>
      </w:r>
      <w:r w:rsidR="00805096">
        <w:t xml:space="preserve">spacio </w:t>
      </w:r>
      <w:r w:rsidR="0026226D">
        <w:t xml:space="preserve">de almacenamiento </w:t>
      </w:r>
      <w:r w:rsidR="00805096">
        <w:t xml:space="preserve">libre </w:t>
      </w:r>
    </w:p>
    <w:p w14:paraId="19BBB3DD" w14:textId="5275C6DA" w:rsidR="00027D50" w:rsidRDefault="00027D50" w:rsidP="00027D50">
      <w:pPr>
        <w:pStyle w:val="Ttulo3"/>
        <w:spacing w:line="360" w:lineRule="auto"/>
        <w:jc w:val="both"/>
        <w:rPr>
          <w:rFonts w:ascii="Arial" w:hAnsi="Arial" w:cs="Arial"/>
          <w:b/>
          <w:color w:val="auto"/>
        </w:rPr>
      </w:pPr>
      <w:bookmarkStart w:id="57" w:name="_Toc118481760"/>
      <w:r w:rsidRPr="007A6F6A">
        <w:rPr>
          <w:rFonts w:ascii="Arial" w:hAnsi="Arial" w:cs="Arial"/>
          <w:b/>
          <w:color w:val="auto"/>
        </w:rPr>
        <w:lastRenderedPageBreak/>
        <w:t>2.3.</w:t>
      </w:r>
      <w:r w:rsidR="00776A3B">
        <w:rPr>
          <w:rFonts w:ascii="Arial" w:hAnsi="Arial" w:cs="Arial"/>
          <w:b/>
          <w:color w:val="auto"/>
        </w:rPr>
        <w:t>3</w:t>
      </w:r>
      <w:r w:rsidR="004D175D">
        <w:rPr>
          <w:rFonts w:ascii="Arial" w:hAnsi="Arial" w:cs="Arial"/>
          <w:b/>
          <w:color w:val="auto"/>
        </w:rPr>
        <w:t>.</w:t>
      </w:r>
      <w:r w:rsidRPr="007A6F6A">
        <w:rPr>
          <w:rFonts w:ascii="Arial" w:hAnsi="Arial" w:cs="Arial"/>
          <w:b/>
          <w:color w:val="auto"/>
        </w:rPr>
        <w:t xml:space="preserve"> </w:t>
      </w:r>
      <w:r>
        <w:rPr>
          <w:rFonts w:ascii="Arial" w:hAnsi="Arial" w:cs="Arial"/>
          <w:b/>
          <w:color w:val="auto"/>
        </w:rPr>
        <w:t>Historias técnicas</w:t>
      </w:r>
      <w:bookmarkEnd w:id="57"/>
    </w:p>
    <w:p w14:paraId="0B5A7E80" w14:textId="327CB598" w:rsidR="00A66195" w:rsidRPr="00A66195" w:rsidRDefault="00A66195" w:rsidP="00180538">
      <w:pPr>
        <w:jc w:val="both"/>
      </w:pPr>
      <w:r>
        <w:t>Las funcionalidades son complementadas por las historias técnicas que se enfocan en el diseño o la implementación. Las historias técnicas constituyen las propiedades o cualidades que el producto debe tener.</w:t>
      </w:r>
    </w:p>
    <w:p w14:paraId="3DF69F97" w14:textId="77777777" w:rsidR="00027D50" w:rsidRPr="0055135F" w:rsidRDefault="00027D50" w:rsidP="00027D50">
      <w:pPr>
        <w:spacing w:line="276" w:lineRule="auto"/>
        <w:jc w:val="both"/>
        <w:rPr>
          <w:b/>
          <w:bCs/>
        </w:rPr>
      </w:pPr>
      <w:r w:rsidRPr="0055135F">
        <w:rPr>
          <w:b/>
          <w:bCs/>
        </w:rPr>
        <w:t xml:space="preserve">Usabilidad </w:t>
      </w:r>
    </w:p>
    <w:p w14:paraId="39553CCC" w14:textId="77777777" w:rsidR="00027D50" w:rsidRPr="00FE173E" w:rsidRDefault="00027D50" w:rsidP="00027D50">
      <w:pPr>
        <w:spacing w:line="276" w:lineRule="auto"/>
        <w:jc w:val="both"/>
      </w:pPr>
      <w:r w:rsidRPr="002F6480">
        <w:t xml:space="preserve">El sistema debe brindar al usuario una clara navegabilidad de las funcionalidades del sistema. </w:t>
      </w:r>
    </w:p>
    <w:p w14:paraId="160A28E4" w14:textId="77777777" w:rsidR="00027D50" w:rsidRPr="0055135F" w:rsidRDefault="00027D50" w:rsidP="00027D50">
      <w:pPr>
        <w:spacing w:line="276" w:lineRule="auto"/>
        <w:jc w:val="both"/>
        <w:rPr>
          <w:b/>
          <w:bCs/>
        </w:rPr>
      </w:pPr>
      <w:r w:rsidRPr="0055135F">
        <w:rPr>
          <w:b/>
          <w:bCs/>
        </w:rPr>
        <w:t xml:space="preserve">Confiabilidad </w:t>
      </w:r>
    </w:p>
    <w:p w14:paraId="1ECF70F2" w14:textId="77777777" w:rsidR="00027D50" w:rsidRDefault="00027D50" w:rsidP="00027D50">
      <w:pPr>
        <w:spacing w:line="276" w:lineRule="auto"/>
        <w:jc w:val="both"/>
      </w:pPr>
      <w:r w:rsidRPr="002F6480">
        <w:t>El sistema debe ser capaz de funcionar</w:t>
      </w:r>
      <w:r>
        <w:t xml:space="preserve"> correctamente</w:t>
      </w:r>
      <w:r w:rsidRPr="002F6480">
        <w:t xml:space="preserve"> </w:t>
      </w:r>
      <w:r>
        <w:t>cada vez que se utilice</w:t>
      </w:r>
      <w:r w:rsidRPr="002F6480">
        <w:t xml:space="preserve">, </w:t>
      </w:r>
      <w:r>
        <w:t xml:space="preserve">las funciones para las que fue diseñado deben arrojar los resultados que el usuario espera, dichos resultados deben ser íntegros. </w:t>
      </w:r>
    </w:p>
    <w:p w14:paraId="172CBDA5" w14:textId="77777777" w:rsidR="00027D50" w:rsidRPr="0055135F" w:rsidRDefault="00027D50" w:rsidP="00027D50">
      <w:pPr>
        <w:spacing w:line="276" w:lineRule="auto"/>
        <w:jc w:val="both"/>
        <w:rPr>
          <w:b/>
          <w:bCs/>
        </w:rPr>
      </w:pPr>
      <w:r w:rsidRPr="0055135F">
        <w:rPr>
          <w:b/>
          <w:bCs/>
        </w:rPr>
        <w:t xml:space="preserve">Seguridad </w:t>
      </w:r>
    </w:p>
    <w:p w14:paraId="3F590E0B" w14:textId="46C5A7EB" w:rsidR="00027D50" w:rsidRPr="00027D50" w:rsidRDefault="00027D50" w:rsidP="00027D50">
      <w:pPr>
        <w:spacing w:line="276" w:lineRule="auto"/>
        <w:jc w:val="both"/>
      </w:pPr>
      <w:r>
        <w:t xml:space="preserve">El espacio de trabajo de cada usuario será protegido mediante </w:t>
      </w:r>
      <w:r w:rsidRPr="00D715E8">
        <w:rPr>
          <w:b/>
          <w:i/>
        </w:rPr>
        <w:t>Autenticación personal</w:t>
      </w:r>
      <w:r>
        <w:t xml:space="preserve"> para entrar y poder realizar acciones con la herramienta. </w:t>
      </w:r>
      <w:r w:rsidRPr="002F6480">
        <w:t>La información</w:t>
      </w:r>
      <w:r>
        <w:t xml:space="preserve"> proporcionada</w:t>
      </w:r>
      <w:r w:rsidRPr="002F6480">
        <w:t xml:space="preserve"> será almacenada en bases de datos, por tanto, el sistema debe asegurar la información que en la misma se manipulan</w:t>
      </w:r>
      <w:r>
        <w:t>, como por ejemplo la contraseña debe estar cifrada.</w:t>
      </w:r>
      <w:r w:rsidRPr="002F6480">
        <w:t xml:space="preserve"> </w:t>
      </w:r>
    </w:p>
    <w:p w14:paraId="4F1DF729" w14:textId="74AF5FB5" w:rsidR="000C784E" w:rsidRDefault="000C784E" w:rsidP="00DB2A3C">
      <w:pPr>
        <w:spacing w:after="0" w:line="276" w:lineRule="auto"/>
        <w:jc w:val="both"/>
        <w:rPr>
          <w:lang w:val="es-US"/>
        </w:rPr>
      </w:pPr>
    </w:p>
    <w:p w14:paraId="1ACCA959" w14:textId="1AB8990D" w:rsidR="00137F5C" w:rsidRDefault="00D45915" w:rsidP="00D45915">
      <w:pPr>
        <w:pStyle w:val="Ttulo3"/>
        <w:spacing w:line="360" w:lineRule="auto"/>
        <w:jc w:val="both"/>
        <w:rPr>
          <w:b/>
          <w:bCs/>
        </w:rPr>
      </w:pPr>
      <w:bookmarkStart w:id="58" w:name="_Toc118481761"/>
      <w:r w:rsidRPr="007A6F6A">
        <w:rPr>
          <w:rFonts w:ascii="Arial" w:hAnsi="Arial" w:cs="Arial"/>
          <w:b/>
          <w:color w:val="auto"/>
        </w:rPr>
        <w:t>2.3.</w:t>
      </w:r>
      <w:r w:rsidR="00776A3B">
        <w:rPr>
          <w:rFonts w:ascii="Arial" w:hAnsi="Arial" w:cs="Arial"/>
          <w:b/>
          <w:color w:val="auto"/>
        </w:rPr>
        <w:t>4</w:t>
      </w:r>
      <w:r>
        <w:rPr>
          <w:rFonts w:ascii="Arial" w:hAnsi="Arial" w:cs="Arial"/>
          <w:b/>
          <w:color w:val="auto"/>
        </w:rPr>
        <w:t>.</w:t>
      </w:r>
      <w:r w:rsidRPr="007A6F6A">
        <w:rPr>
          <w:rFonts w:ascii="Arial" w:hAnsi="Arial" w:cs="Arial"/>
          <w:b/>
          <w:color w:val="auto"/>
        </w:rPr>
        <w:t xml:space="preserve"> </w:t>
      </w:r>
      <w:r>
        <w:rPr>
          <w:rFonts w:ascii="Arial" w:hAnsi="Arial" w:cs="Arial"/>
          <w:b/>
          <w:color w:val="auto"/>
        </w:rPr>
        <w:t>Historias de usuario</w:t>
      </w:r>
      <w:bookmarkEnd w:id="58"/>
    </w:p>
    <w:p w14:paraId="114D8DC4" w14:textId="44FDC284" w:rsidR="00776A3B" w:rsidRPr="00776A3B" w:rsidRDefault="00776A3B" w:rsidP="00776A3B">
      <w:pPr>
        <w:spacing w:line="276" w:lineRule="auto"/>
        <w:jc w:val="both"/>
      </w:pPr>
      <w:r w:rsidRPr="003C57C4">
        <w:t xml:space="preserve">Las Historias de Usuarios (HU) son la técnica utilizada en XP para especificar los requisitos de software, tanto funcionales como no funcionales y se descomponen en tareas de ingeniería asignadas a los programadores para ser implementadas durante las iteraciones. Están escritas con el vocabulario del cliente, no con vocabulario técnico. El tratamiento de las HU es muy dinámico y flexible, en cualquier momento las HU pueden romperse, emplazarse por otras más específicas o generales, añadirse nuevas o ser modificadas. </w:t>
      </w:r>
    </w:p>
    <w:p w14:paraId="043CA04B" w14:textId="552988D3" w:rsidR="00137F5C" w:rsidRDefault="0031111D" w:rsidP="00DB2A3C">
      <w:pPr>
        <w:pStyle w:val="Prrafodelista"/>
        <w:numPr>
          <w:ilvl w:val="0"/>
          <w:numId w:val="12"/>
        </w:numPr>
        <w:jc w:val="both"/>
      </w:pPr>
      <w:r>
        <w:t>HU</w:t>
      </w:r>
      <w:r w:rsidR="0066501B">
        <w:rPr>
          <w:lang w:val="en-US"/>
        </w:rPr>
        <w:t>.</w:t>
      </w:r>
      <w:r>
        <w:rPr>
          <w:lang w:val="en-US"/>
        </w:rPr>
        <w:t xml:space="preserve">1 </w:t>
      </w:r>
      <w:r w:rsidR="00137F5C">
        <w:t>Autenticación del Sistema</w:t>
      </w:r>
    </w:p>
    <w:p w14:paraId="108D2CB5" w14:textId="16D288A4" w:rsidR="008C0E20" w:rsidRDefault="0031111D" w:rsidP="00DB2A3C">
      <w:pPr>
        <w:pStyle w:val="Prrafodelista"/>
        <w:numPr>
          <w:ilvl w:val="0"/>
          <w:numId w:val="12"/>
        </w:numPr>
        <w:jc w:val="both"/>
      </w:pPr>
      <w:r>
        <w:t>HU</w:t>
      </w:r>
      <w:r w:rsidR="0066501B">
        <w:rPr>
          <w:lang w:val="en-US"/>
        </w:rPr>
        <w:t>.</w:t>
      </w:r>
      <w:r>
        <w:rPr>
          <w:lang w:val="en-US"/>
        </w:rPr>
        <w:t xml:space="preserve">2 </w:t>
      </w:r>
      <w:r w:rsidR="008C0E20">
        <w:t>Crear Asistente Virtual</w:t>
      </w:r>
    </w:p>
    <w:p w14:paraId="7800462F" w14:textId="5453C12D" w:rsidR="00137F5C" w:rsidRDefault="0031111D" w:rsidP="00DB2A3C">
      <w:pPr>
        <w:pStyle w:val="Prrafodelista"/>
        <w:numPr>
          <w:ilvl w:val="0"/>
          <w:numId w:val="12"/>
        </w:numPr>
        <w:jc w:val="both"/>
      </w:pPr>
      <w:r>
        <w:t>HU</w:t>
      </w:r>
      <w:r w:rsidR="0066501B">
        <w:rPr>
          <w:lang w:val="en-US"/>
        </w:rPr>
        <w:t>.</w:t>
      </w:r>
      <w:r>
        <w:rPr>
          <w:lang w:val="en-US"/>
        </w:rPr>
        <w:t xml:space="preserve">3 </w:t>
      </w:r>
      <w:r w:rsidR="008C0E20">
        <w:t>Gestión de Conocimiento</w:t>
      </w:r>
    </w:p>
    <w:p w14:paraId="12CC91C2" w14:textId="656ED3AF" w:rsidR="002C10A8" w:rsidRDefault="0031111D" w:rsidP="00DB2A3C">
      <w:pPr>
        <w:pStyle w:val="Prrafodelista"/>
        <w:numPr>
          <w:ilvl w:val="3"/>
          <w:numId w:val="34"/>
        </w:numPr>
        <w:jc w:val="both"/>
      </w:pPr>
      <w:r>
        <w:t>HU</w:t>
      </w:r>
      <w:r w:rsidR="0066501B">
        <w:rPr>
          <w:lang w:val="es-ES"/>
        </w:rPr>
        <w:t>.</w:t>
      </w:r>
      <w:r w:rsidRPr="0031111D">
        <w:rPr>
          <w:lang w:val="es-ES"/>
        </w:rPr>
        <w:t xml:space="preserve">4 </w:t>
      </w:r>
      <w:r w:rsidR="002C10A8">
        <w:t>Generar Preguntas y Respuestas</w:t>
      </w:r>
    </w:p>
    <w:p w14:paraId="787A3A39" w14:textId="2D02656A" w:rsidR="002C10A8" w:rsidRDefault="0031111D" w:rsidP="00DB2A3C">
      <w:pPr>
        <w:pStyle w:val="Prrafodelista"/>
        <w:numPr>
          <w:ilvl w:val="3"/>
          <w:numId w:val="34"/>
        </w:numPr>
        <w:jc w:val="both"/>
      </w:pPr>
      <w:r>
        <w:t>HU</w:t>
      </w:r>
      <w:r w:rsidR="0066501B">
        <w:rPr>
          <w:lang w:val="es-ES"/>
        </w:rPr>
        <w:t>.</w:t>
      </w:r>
      <w:r w:rsidRPr="0031111D">
        <w:rPr>
          <w:lang w:val="es-ES"/>
        </w:rPr>
        <w:t xml:space="preserve">5 </w:t>
      </w:r>
      <w:r w:rsidR="002C10A8">
        <w:t>Carga y guardado de datos</w:t>
      </w:r>
    </w:p>
    <w:p w14:paraId="1D875A67" w14:textId="24CAD875" w:rsidR="007414A3" w:rsidRDefault="0031111D" w:rsidP="00DB2A3C">
      <w:pPr>
        <w:pStyle w:val="Prrafodelista"/>
        <w:numPr>
          <w:ilvl w:val="0"/>
          <w:numId w:val="12"/>
        </w:numPr>
        <w:jc w:val="both"/>
      </w:pPr>
      <w:r>
        <w:t>HU</w:t>
      </w:r>
      <w:r w:rsidR="0066501B">
        <w:rPr>
          <w:lang w:val="en-US"/>
        </w:rPr>
        <w:t>.</w:t>
      </w:r>
      <w:r w:rsidR="00716262">
        <w:rPr>
          <w:lang w:val="en-US"/>
        </w:rPr>
        <w:t>6</w:t>
      </w:r>
      <w:r>
        <w:rPr>
          <w:lang w:val="en-US"/>
        </w:rPr>
        <w:t xml:space="preserve"> </w:t>
      </w:r>
      <w:r w:rsidR="007414A3">
        <w:t>Entrenar Asistente Virtual.</w:t>
      </w:r>
    </w:p>
    <w:p w14:paraId="6097075B" w14:textId="797A8EC2" w:rsidR="002C10A8" w:rsidRDefault="0031111D" w:rsidP="00DB2A3C">
      <w:pPr>
        <w:pStyle w:val="Prrafodelista"/>
        <w:numPr>
          <w:ilvl w:val="3"/>
          <w:numId w:val="34"/>
        </w:numPr>
        <w:jc w:val="both"/>
      </w:pPr>
      <w:r>
        <w:t>HU</w:t>
      </w:r>
      <w:r w:rsidR="0066501B">
        <w:rPr>
          <w:lang w:val="es-ES"/>
        </w:rPr>
        <w:t>.</w:t>
      </w:r>
      <w:r w:rsidR="00716262">
        <w:rPr>
          <w:lang w:val="es-ES"/>
        </w:rPr>
        <w:t>7</w:t>
      </w:r>
      <w:r w:rsidRPr="0031111D">
        <w:rPr>
          <w:lang w:val="es-ES"/>
        </w:rPr>
        <w:t xml:space="preserve"> </w:t>
      </w:r>
      <w:r w:rsidR="002C10A8">
        <w:t>Integración con servicio web chat</w:t>
      </w:r>
    </w:p>
    <w:p w14:paraId="6DC39798" w14:textId="2DD6F0C4" w:rsidR="00716262" w:rsidRDefault="00716262" w:rsidP="00DB2A3C">
      <w:pPr>
        <w:pStyle w:val="Prrafodelista"/>
        <w:numPr>
          <w:ilvl w:val="3"/>
          <w:numId w:val="34"/>
        </w:numPr>
        <w:jc w:val="both"/>
      </w:pPr>
      <w:r>
        <w:t>HU</w:t>
      </w:r>
      <w:r>
        <w:rPr>
          <w:lang w:val="es-ES"/>
        </w:rPr>
        <w:t>.8</w:t>
      </w:r>
      <w:r w:rsidRPr="0031111D">
        <w:rPr>
          <w:lang w:val="es-ES"/>
        </w:rPr>
        <w:t xml:space="preserve"> </w:t>
      </w:r>
      <w:r>
        <w:t xml:space="preserve">Integración con cliente de </w:t>
      </w:r>
      <w:r w:rsidR="00736A17">
        <w:t>mensajería</w:t>
      </w:r>
    </w:p>
    <w:p w14:paraId="091D0230" w14:textId="69DFEA8B" w:rsidR="002C10A8" w:rsidRDefault="0031111D" w:rsidP="00DB2A3C">
      <w:pPr>
        <w:pStyle w:val="Prrafodelista"/>
        <w:numPr>
          <w:ilvl w:val="0"/>
          <w:numId w:val="12"/>
        </w:numPr>
        <w:jc w:val="both"/>
      </w:pPr>
      <w:r>
        <w:t>HU</w:t>
      </w:r>
      <w:r w:rsidR="0066501B">
        <w:rPr>
          <w:lang w:val="en-US"/>
        </w:rPr>
        <w:t>.</w:t>
      </w:r>
      <w:r w:rsidR="00716262">
        <w:rPr>
          <w:lang w:val="en-US"/>
        </w:rPr>
        <w:t>9</w:t>
      </w:r>
      <w:r>
        <w:rPr>
          <w:lang w:val="en-US"/>
        </w:rPr>
        <w:t xml:space="preserve"> </w:t>
      </w:r>
      <w:r w:rsidR="00676BD9">
        <w:t>Probar Asistente Virtual</w:t>
      </w:r>
    </w:p>
    <w:p w14:paraId="4E35D8CC" w14:textId="77777777" w:rsidR="005B54F1" w:rsidRDefault="005B54F1" w:rsidP="00DB2A3C">
      <w:pPr>
        <w:pStyle w:val="Prrafodelista"/>
        <w:jc w:val="both"/>
      </w:pPr>
    </w:p>
    <w:p w14:paraId="1DBFF904" w14:textId="3F753DD7" w:rsidR="002C10A8" w:rsidRPr="003247F5" w:rsidRDefault="009E4B61" w:rsidP="007918A4">
      <w:pPr>
        <w:spacing w:after="0" w:line="360" w:lineRule="auto"/>
        <w:jc w:val="center"/>
        <w:rPr>
          <w:b/>
          <w:bCs/>
        </w:rPr>
      </w:pPr>
      <w:r>
        <w:rPr>
          <w:b/>
          <w:bCs/>
        </w:rPr>
        <w:br w:type="page"/>
      </w:r>
      <w:r w:rsidR="003247F5">
        <w:rPr>
          <w:b/>
          <w:bCs/>
        </w:rPr>
        <w:lastRenderedPageBreak/>
        <w:t>Algunas de las principales HU</w:t>
      </w:r>
    </w:p>
    <w:p w14:paraId="0CCC53F5" w14:textId="56AADE58" w:rsidR="00825FF9" w:rsidRPr="00825FF9" w:rsidRDefault="00825FF9" w:rsidP="00DB2A3C">
      <w:pPr>
        <w:spacing w:line="276" w:lineRule="auto"/>
        <w:rPr>
          <w:b/>
        </w:rPr>
      </w:pPr>
      <w:r w:rsidRPr="00825FF9">
        <w:rPr>
          <w:b/>
        </w:rPr>
        <w:t>Tabla 2.2 Historia de Usuario: Autenticación del Sistema</w:t>
      </w:r>
    </w:p>
    <w:tbl>
      <w:tblPr>
        <w:tblStyle w:val="Tablaconcuadrcula"/>
        <w:tblW w:w="8632" w:type="dxa"/>
        <w:tblLook w:val="04A0" w:firstRow="1" w:lastRow="0" w:firstColumn="1" w:lastColumn="0" w:noHBand="0" w:noVBand="1"/>
      </w:tblPr>
      <w:tblGrid>
        <w:gridCol w:w="3805"/>
        <w:gridCol w:w="4827"/>
      </w:tblGrid>
      <w:tr w:rsidR="00825FF9" w:rsidRPr="001749B8" w14:paraId="5D696849" w14:textId="77777777" w:rsidTr="00251683">
        <w:trPr>
          <w:trHeight w:val="212"/>
        </w:trPr>
        <w:tc>
          <w:tcPr>
            <w:tcW w:w="8632" w:type="dxa"/>
            <w:gridSpan w:val="2"/>
            <w:shd w:val="clear" w:color="auto" w:fill="FFFF00"/>
          </w:tcPr>
          <w:p w14:paraId="062BE7D4" w14:textId="7A4EAC93" w:rsidR="00825FF9" w:rsidRPr="00905F57" w:rsidRDefault="00825FF9" w:rsidP="00DB2A3C">
            <w:pPr>
              <w:tabs>
                <w:tab w:val="left" w:pos="2450"/>
                <w:tab w:val="left" w:pos="2977"/>
                <w:tab w:val="center" w:pos="4139"/>
              </w:tabs>
              <w:spacing w:line="276" w:lineRule="auto"/>
              <w:rPr>
                <w:b/>
              </w:rPr>
            </w:pPr>
            <w:r w:rsidRPr="00905F57">
              <w:rPr>
                <w:b/>
              </w:rPr>
              <w:tab/>
            </w:r>
            <w:r w:rsidRPr="00905F57">
              <w:rPr>
                <w:b/>
              </w:rPr>
              <w:tab/>
            </w:r>
            <w:r w:rsidRPr="00905F57">
              <w:rPr>
                <w:b/>
              </w:rPr>
              <w:tab/>
            </w:r>
            <w:r w:rsidR="008C7849" w:rsidRPr="00905F57">
              <w:rPr>
                <w:b/>
              </w:rPr>
              <w:t>Historia</w:t>
            </w:r>
            <w:r w:rsidRPr="00905F57">
              <w:rPr>
                <w:b/>
              </w:rPr>
              <w:t xml:space="preserve"> de usuario</w:t>
            </w:r>
          </w:p>
        </w:tc>
      </w:tr>
      <w:tr w:rsidR="00825FF9" w:rsidRPr="001749B8" w14:paraId="3AE4AA0A" w14:textId="77777777" w:rsidTr="00251683">
        <w:trPr>
          <w:trHeight w:val="412"/>
        </w:trPr>
        <w:tc>
          <w:tcPr>
            <w:tcW w:w="3805" w:type="dxa"/>
          </w:tcPr>
          <w:p w14:paraId="2FD2A22B" w14:textId="77777777" w:rsidR="00825FF9" w:rsidRPr="00905F57" w:rsidRDefault="00825FF9" w:rsidP="00DB2A3C">
            <w:pPr>
              <w:spacing w:line="276" w:lineRule="auto"/>
              <w:rPr>
                <w:b/>
              </w:rPr>
            </w:pPr>
            <w:r w:rsidRPr="00905F57">
              <w:rPr>
                <w:b/>
              </w:rPr>
              <w:t>Número:1</w:t>
            </w:r>
          </w:p>
        </w:tc>
        <w:tc>
          <w:tcPr>
            <w:tcW w:w="4827" w:type="dxa"/>
          </w:tcPr>
          <w:p w14:paraId="3EA429CE" w14:textId="77777777" w:rsidR="00825FF9" w:rsidRPr="00905F57" w:rsidRDefault="00825FF9" w:rsidP="00DB2A3C">
            <w:pPr>
              <w:spacing w:line="276" w:lineRule="auto"/>
            </w:pPr>
            <w:r w:rsidRPr="00905F57">
              <w:rPr>
                <w:b/>
              </w:rPr>
              <w:t xml:space="preserve">Nombre de HU: </w:t>
            </w:r>
            <w:r w:rsidRPr="00905F57">
              <w:t>Autenticación del Sistema</w:t>
            </w:r>
          </w:p>
        </w:tc>
      </w:tr>
      <w:tr w:rsidR="00825FF9" w:rsidRPr="001749B8" w14:paraId="743252AA" w14:textId="77777777" w:rsidTr="00251683">
        <w:trPr>
          <w:trHeight w:val="199"/>
        </w:trPr>
        <w:tc>
          <w:tcPr>
            <w:tcW w:w="8632" w:type="dxa"/>
            <w:gridSpan w:val="2"/>
          </w:tcPr>
          <w:p w14:paraId="715C122E" w14:textId="77777777" w:rsidR="00825FF9" w:rsidRPr="00905F57" w:rsidRDefault="00825FF9" w:rsidP="00DB2A3C">
            <w:pPr>
              <w:spacing w:line="276" w:lineRule="auto"/>
              <w:rPr>
                <w:b/>
              </w:rPr>
            </w:pPr>
            <w:r w:rsidRPr="00905F57">
              <w:rPr>
                <w:b/>
              </w:rPr>
              <w:t xml:space="preserve">Usuario: </w:t>
            </w:r>
            <w:r w:rsidRPr="00905F57">
              <w:t>Cualquier usuario</w:t>
            </w:r>
          </w:p>
        </w:tc>
      </w:tr>
      <w:tr w:rsidR="00825FF9" w:rsidRPr="001749B8" w14:paraId="65DBCD61" w14:textId="77777777" w:rsidTr="00251683">
        <w:trPr>
          <w:trHeight w:val="212"/>
        </w:trPr>
        <w:tc>
          <w:tcPr>
            <w:tcW w:w="3805" w:type="dxa"/>
          </w:tcPr>
          <w:p w14:paraId="499A2996" w14:textId="77777777" w:rsidR="00825FF9" w:rsidRPr="00905F57" w:rsidRDefault="00825FF9" w:rsidP="00DB2A3C">
            <w:pPr>
              <w:spacing w:line="276" w:lineRule="auto"/>
              <w:rPr>
                <w:b/>
              </w:rPr>
            </w:pPr>
            <w:r w:rsidRPr="00905F57">
              <w:rPr>
                <w:b/>
              </w:rPr>
              <w:t xml:space="preserve">Prioridad en negocio: </w:t>
            </w:r>
            <w:r w:rsidRPr="00905F57">
              <w:t>Alta</w:t>
            </w:r>
          </w:p>
        </w:tc>
        <w:tc>
          <w:tcPr>
            <w:tcW w:w="4827" w:type="dxa"/>
          </w:tcPr>
          <w:p w14:paraId="3A3A33A3" w14:textId="5AC23414" w:rsidR="00825FF9" w:rsidRPr="00905F57" w:rsidRDefault="00825FF9" w:rsidP="00DB2A3C">
            <w:pPr>
              <w:spacing w:line="276" w:lineRule="auto"/>
            </w:pPr>
            <w:r w:rsidRPr="00905F57">
              <w:rPr>
                <w:b/>
              </w:rPr>
              <w:t xml:space="preserve">Riesgo de desarrollo: </w:t>
            </w:r>
            <w:r w:rsidR="004E255A">
              <w:t>Bajo</w:t>
            </w:r>
          </w:p>
        </w:tc>
      </w:tr>
      <w:tr w:rsidR="00825FF9" w:rsidRPr="001749B8" w14:paraId="15C797CF" w14:textId="77777777" w:rsidTr="00251683">
        <w:trPr>
          <w:trHeight w:val="509"/>
        </w:trPr>
        <w:tc>
          <w:tcPr>
            <w:tcW w:w="8632" w:type="dxa"/>
            <w:gridSpan w:val="2"/>
          </w:tcPr>
          <w:p w14:paraId="6C4E600C" w14:textId="72BB568A" w:rsidR="00825FF9" w:rsidRPr="0031641A" w:rsidRDefault="00825FF9" w:rsidP="00DB2A3C">
            <w:pPr>
              <w:spacing w:line="276" w:lineRule="auto"/>
              <w:rPr>
                <w:b/>
                <w:bCs/>
              </w:rPr>
            </w:pPr>
            <w:r w:rsidRPr="00905F57">
              <w:rPr>
                <w:b/>
                <w:bCs/>
              </w:rPr>
              <w:t xml:space="preserve">Descripción: </w:t>
            </w:r>
            <w:r w:rsidRPr="001C24CD">
              <w:rPr>
                <w:bCs/>
              </w:rPr>
              <w:t>Donde el usuario inicia sesión para entrar al sistema, también en caso de no tener cuenta puede crear una.</w:t>
            </w:r>
          </w:p>
        </w:tc>
      </w:tr>
      <w:tr w:rsidR="00825FF9" w:rsidRPr="001749B8" w14:paraId="2C74F319" w14:textId="77777777" w:rsidTr="00251683">
        <w:trPr>
          <w:trHeight w:val="2747"/>
        </w:trPr>
        <w:tc>
          <w:tcPr>
            <w:tcW w:w="8632" w:type="dxa"/>
            <w:gridSpan w:val="2"/>
          </w:tcPr>
          <w:p w14:paraId="3028E8BA" w14:textId="1075EEEF" w:rsidR="00825FF9" w:rsidRPr="00905F57" w:rsidRDefault="00825FF9" w:rsidP="00DB2A3C">
            <w:pPr>
              <w:spacing w:line="276" w:lineRule="auto"/>
              <w:jc w:val="center"/>
              <w:rPr>
                <w:b/>
                <w:bCs/>
              </w:rPr>
            </w:pPr>
            <w:r w:rsidRPr="001C0889">
              <w:rPr>
                <w:bCs/>
                <w:noProof/>
                <w:lang w:val="es-MX" w:eastAsia="es-MX"/>
              </w:rPr>
              <w:drawing>
                <wp:inline distT="0" distB="0" distL="0" distR="0" wp14:anchorId="1D9EE385" wp14:editId="03194382">
                  <wp:extent cx="3342005" cy="1762125"/>
                  <wp:effectExtent l="0" t="0" r="0" b="9525"/>
                  <wp:docPr id="5" name="Imagen 5" descr="D:\DATOS ERNESTO\ING INFORMATICA\TESIS NETO\Documentos extras\Propuestas de interfaz\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OS ERNESTO\ING INFORMATICA\TESIS NETO\Documentos extras\Propuestas de interfaz\Login.png"/>
                          <pic:cNvPicPr>
                            <a:picLocks noChangeAspect="1" noChangeArrowheads="1"/>
                          </pic:cNvPicPr>
                        </pic:nvPicPr>
                        <pic:blipFill rotWithShape="1">
                          <a:blip r:embed="rId33">
                            <a:extLst>
                              <a:ext uri="{28A0092B-C50C-407E-A947-70E740481C1C}">
                                <a14:useLocalDpi xmlns:a14="http://schemas.microsoft.com/office/drawing/2010/main" val="0"/>
                              </a:ext>
                            </a:extLst>
                          </a:blip>
                          <a:srcRect r="-465" b="29641"/>
                          <a:stretch/>
                        </pic:blipFill>
                        <pic:spPr bwMode="auto">
                          <a:xfrm>
                            <a:off x="0" y="0"/>
                            <a:ext cx="3366547" cy="1775065"/>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6A0AE3C" w14:textId="77777777" w:rsidR="00F30E55" w:rsidRDefault="00F30E55" w:rsidP="00DB2A3C">
      <w:pPr>
        <w:spacing w:after="0" w:line="276" w:lineRule="auto"/>
        <w:rPr>
          <w:b/>
        </w:rPr>
      </w:pPr>
    </w:p>
    <w:p w14:paraId="48CBCE4F" w14:textId="1962F7F2" w:rsidR="00871AFE" w:rsidRPr="00871AFE" w:rsidRDefault="00C34197" w:rsidP="001E1631">
      <w:pPr>
        <w:spacing w:after="0" w:line="360" w:lineRule="auto"/>
        <w:rPr>
          <w:b/>
        </w:rPr>
      </w:pPr>
      <w:r>
        <w:rPr>
          <w:b/>
        </w:rPr>
        <w:t>Tabla 2.</w:t>
      </w:r>
      <w:r w:rsidR="00F30E55">
        <w:rPr>
          <w:b/>
        </w:rPr>
        <w:t>3</w:t>
      </w:r>
      <w:r w:rsidR="00871AFE" w:rsidRPr="00871AFE">
        <w:rPr>
          <w:b/>
        </w:rPr>
        <w:t xml:space="preserve"> Historia de Usuario: </w:t>
      </w:r>
      <w:r w:rsidR="006E6DAA" w:rsidRPr="006E6DAA">
        <w:rPr>
          <w:b/>
        </w:rPr>
        <w:t>Gestión de Conocimiento</w:t>
      </w:r>
    </w:p>
    <w:tbl>
      <w:tblPr>
        <w:tblStyle w:val="Tablaconcuadrcula"/>
        <w:tblW w:w="8568" w:type="dxa"/>
        <w:tblLook w:val="04A0" w:firstRow="1" w:lastRow="0" w:firstColumn="1" w:lastColumn="0" w:noHBand="0" w:noVBand="1"/>
      </w:tblPr>
      <w:tblGrid>
        <w:gridCol w:w="3681"/>
        <w:gridCol w:w="4887"/>
      </w:tblGrid>
      <w:tr w:rsidR="006E6DAA" w:rsidRPr="00871C5C" w14:paraId="790F5CD4" w14:textId="77777777" w:rsidTr="00D81AE7">
        <w:trPr>
          <w:trHeight w:val="305"/>
        </w:trPr>
        <w:tc>
          <w:tcPr>
            <w:tcW w:w="8568" w:type="dxa"/>
            <w:gridSpan w:val="2"/>
            <w:shd w:val="clear" w:color="auto" w:fill="FF0000"/>
          </w:tcPr>
          <w:p w14:paraId="3D7628FE" w14:textId="5B25FB29" w:rsidR="006E6DAA" w:rsidRPr="00871C5C" w:rsidRDefault="001522C6" w:rsidP="00DB2A3C">
            <w:pPr>
              <w:tabs>
                <w:tab w:val="left" w:pos="2450"/>
                <w:tab w:val="left" w:pos="2977"/>
                <w:tab w:val="center" w:pos="4139"/>
              </w:tabs>
              <w:spacing w:line="276" w:lineRule="auto"/>
              <w:rPr>
                <w:b/>
              </w:rPr>
            </w:pPr>
            <w:r w:rsidRPr="00871AFE">
              <w:rPr>
                <w:b/>
              </w:rPr>
              <w:br w:type="page"/>
            </w:r>
            <w:r w:rsidR="006E6DAA" w:rsidRPr="00871C5C">
              <w:rPr>
                <w:b/>
              </w:rPr>
              <w:tab/>
            </w:r>
            <w:r w:rsidR="006E6DAA" w:rsidRPr="00871C5C">
              <w:rPr>
                <w:b/>
              </w:rPr>
              <w:tab/>
            </w:r>
            <w:r w:rsidR="006E6DAA" w:rsidRPr="00871C5C">
              <w:rPr>
                <w:b/>
              </w:rPr>
              <w:tab/>
              <w:t>Historia de usuario</w:t>
            </w:r>
          </w:p>
        </w:tc>
      </w:tr>
      <w:tr w:rsidR="006E6DAA" w:rsidRPr="00871C5C" w14:paraId="05E4E453" w14:textId="77777777" w:rsidTr="00D81AE7">
        <w:trPr>
          <w:trHeight w:val="593"/>
        </w:trPr>
        <w:tc>
          <w:tcPr>
            <w:tcW w:w="3681" w:type="dxa"/>
          </w:tcPr>
          <w:p w14:paraId="5D6938EF" w14:textId="40F0C784" w:rsidR="006E6DAA" w:rsidRPr="00871C5C" w:rsidRDefault="0016628D" w:rsidP="00DB2A3C">
            <w:pPr>
              <w:spacing w:line="276" w:lineRule="auto"/>
              <w:rPr>
                <w:b/>
              </w:rPr>
            </w:pPr>
            <w:r>
              <w:rPr>
                <w:b/>
              </w:rPr>
              <w:t>Número:3</w:t>
            </w:r>
          </w:p>
        </w:tc>
        <w:tc>
          <w:tcPr>
            <w:tcW w:w="4887" w:type="dxa"/>
          </w:tcPr>
          <w:p w14:paraId="28BA15D9" w14:textId="77777777" w:rsidR="006E6DAA" w:rsidRPr="00871C5C" w:rsidRDefault="006E6DAA" w:rsidP="00DB2A3C">
            <w:pPr>
              <w:spacing w:line="276" w:lineRule="auto"/>
            </w:pPr>
            <w:r w:rsidRPr="00871C5C">
              <w:rPr>
                <w:b/>
              </w:rPr>
              <w:t xml:space="preserve">Nombre de HU: </w:t>
            </w:r>
            <w:r w:rsidRPr="00871C5C">
              <w:t>Gestión de Conocimiento</w:t>
            </w:r>
          </w:p>
        </w:tc>
      </w:tr>
      <w:tr w:rsidR="006E6DAA" w:rsidRPr="00871C5C" w14:paraId="6A524CD4" w14:textId="77777777" w:rsidTr="00D81AE7">
        <w:trPr>
          <w:trHeight w:val="287"/>
        </w:trPr>
        <w:tc>
          <w:tcPr>
            <w:tcW w:w="8568" w:type="dxa"/>
            <w:gridSpan w:val="2"/>
          </w:tcPr>
          <w:p w14:paraId="39180A5C" w14:textId="77777777" w:rsidR="006E6DAA" w:rsidRPr="00871C5C" w:rsidRDefault="006E6DAA" w:rsidP="00DB2A3C">
            <w:pPr>
              <w:spacing w:line="276" w:lineRule="auto"/>
              <w:rPr>
                <w:b/>
              </w:rPr>
            </w:pPr>
            <w:r w:rsidRPr="00871C5C">
              <w:rPr>
                <w:b/>
              </w:rPr>
              <w:t xml:space="preserve">Usuario: </w:t>
            </w:r>
            <w:r w:rsidRPr="00871C5C">
              <w:t>Cualquier usuario</w:t>
            </w:r>
          </w:p>
        </w:tc>
      </w:tr>
      <w:tr w:rsidR="006E6DAA" w:rsidRPr="00871C5C" w14:paraId="3739928A" w14:textId="77777777" w:rsidTr="00D81AE7">
        <w:trPr>
          <w:trHeight w:val="305"/>
        </w:trPr>
        <w:tc>
          <w:tcPr>
            <w:tcW w:w="3681" w:type="dxa"/>
          </w:tcPr>
          <w:p w14:paraId="725A3FF2" w14:textId="77777777" w:rsidR="006E6DAA" w:rsidRPr="00871C5C" w:rsidRDefault="006E6DAA" w:rsidP="00DB2A3C">
            <w:pPr>
              <w:spacing w:line="276" w:lineRule="auto"/>
              <w:rPr>
                <w:b/>
              </w:rPr>
            </w:pPr>
            <w:r w:rsidRPr="00871C5C">
              <w:rPr>
                <w:b/>
              </w:rPr>
              <w:t xml:space="preserve">Prioridad en negocio: </w:t>
            </w:r>
            <w:r w:rsidRPr="00871C5C">
              <w:t>Alta</w:t>
            </w:r>
          </w:p>
        </w:tc>
        <w:tc>
          <w:tcPr>
            <w:tcW w:w="4887" w:type="dxa"/>
          </w:tcPr>
          <w:p w14:paraId="0B542C71" w14:textId="77777777" w:rsidR="006E6DAA" w:rsidRPr="00871C5C" w:rsidRDefault="006E6DAA" w:rsidP="00DB2A3C">
            <w:pPr>
              <w:spacing w:line="276" w:lineRule="auto"/>
            </w:pPr>
            <w:r w:rsidRPr="00871C5C">
              <w:rPr>
                <w:b/>
              </w:rPr>
              <w:t xml:space="preserve">Riesgo de desarrollo: </w:t>
            </w:r>
            <w:r w:rsidRPr="00871C5C">
              <w:t>Alta</w:t>
            </w:r>
          </w:p>
        </w:tc>
      </w:tr>
      <w:tr w:rsidR="006E6DAA" w:rsidRPr="00871C5C" w14:paraId="631182F6" w14:textId="77777777" w:rsidTr="00F30E55">
        <w:trPr>
          <w:trHeight w:val="826"/>
        </w:trPr>
        <w:tc>
          <w:tcPr>
            <w:tcW w:w="8568" w:type="dxa"/>
            <w:gridSpan w:val="2"/>
          </w:tcPr>
          <w:p w14:paraId="3CA6B8EF" w14:textId="34FB9E2D" w:rsidR="006B6DC0" w:rsidRPr="00F30E55" w:rsidRDefault="006E6DAA" w:rsidP="00DB2A3C">
            <w:pPr>
              <w:spacing w:line="276" w:lineRule="auto"/>
              <w:rPr>
                <w:b/>
                <w:bCs/>
              </w:rPr>
            </w:pPr>
            <w:r w:rsidRPr="00871C5C">
              <w:rPr>
                <w:b/>
                <w:bCs/>
              </w:rPr>
              <w:t>Descripción: Donde se realizan todas las operaciones</w:t>
            </w:r>
            <w:r>
              <w:rPr>
                <w:b/>
                <w:bCs/>
              </w:rPr>
              <w:t xml:space="preserve"> de generar conocimiento para el asistente virtual</w:t>
            </w:r>
            <w:r w:rsidRPr="00871C5C">
              <w:rPr>
                <w:b/>
                <w:bCs/>
              </w:rPr>
              <w:t>.</w:t>
            </w:r>
          </w:p>
        </w:tc>
      </w:tr>
      <w:tr w:rsidR="006E6DAA" w:rsidRPr="00871C5C" w14:paraId="66DAF887" w14:textId="77777777" w:rsidTr="00F30E55">
        <w:trPr>
          <w:trHeight w:val="2251"/>
        </w:trPr>
        <w:tc>
          <w:tcPr>
            <w:tcW w:w="8568" w:type="dxa"/>
            <w:gridSpan w:val="2"/>
          </w:tcPr>
          <w:p w14:paraId="0BABD004" w14:textId="77777777" w:rsidR="006E6DAA" w:rsidRPr="00871C5C" w:rsidRDefault="006E6DAA" w:rsidP="00DB2A3C">
            <w:pPr>
              <w:spacing w:line="276" w:lineRule="auto"/>
              <w:jc w:val="center"/>
              <w:rPr>
                <w:b/>
                <w:bCs/>
              </w:rPr>
            </w:pPr>
            <w:r w:rsidRPr="00871C5C">
              <w:rPr>
                <w:b/>
                <w:bCs/>
                <w:noProof/>
                <w:lang w:val="es-MX" w:eastAsia="es-MX"/>
              </w:rPr>
              <w:drawing>
                <wp:inline distT="0" distB="0" distL="0" distR="0" wp14:anchorId="797D4395" wp14:editId="272310AD">
                  <wp:extent cx="4629150" cy="2343150"/>
                  <wp:effectExtent l="0" t="0" r="0" b="0"/>
                  <wp:docPr id="7" name="Imagen 7" descr="D:\DATOS ERNESTO\ING INFORMATICA\TESIS NETO\Documentos extras\Pagina princip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agina principal.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682051" cy="2369927"/>
                          </a:xfrm>
                          <a:prstGeom prst="rect">
                            <a:avLst/>
                          </a:prstGeom>
                          <a:noFill/>
                          <a:ln>
                            <a:noFill/>
                          </a:ln>
                        </pic:spPr>
                      </pic:pic>
                    </a:graphicData>
                  </a:graphic>
                </wp:inline>
              </w:drawing>
            </w:r>
          </w:p>
          <w:p w14:paraId="1CF10F0C" w14:textId="307A33E7" w:rsidR="006E6DAA" w:rsidRPr="00871C5C" w:rsidRDefault="006E6DAA" w:rsidP="00DB2A3C">
            <w:pPr>
              <w:spacing w:line="276" w:lineRule="auto"/>
              <w:jc w:val="center"/>
              <w:rPr>
                <w:b/>
                <w:bCs/>
              </w:rPr>
            </w:pPr>
          </w:p>
        </w:tc>
      </w:tr>
    </w:tbl>
    <w:p w14:paraId="64C0B25B" w14:textId="598E597D" w:rsidR="00196DB0" w:rsidRPr="006E3E2F" w:rsidRDefault="006E3E2F" w:rsidP="00DB2A3C">
      <w:pPr>
        <w:spacing w:line="276" w:lineRule="auto"/>
        <w:rPr>
          <w:b/>
        </w:rPr>
      </w:pPr>
      <w:r>
        <w:rPr>
          <w:b/>
        </w:rPr>
        <w:lastRenderedPageBreak/>
        <w:t>Tabla 2.</w:t>
      </w:r>
      <w:r w:rsidR="007F6ED6">
        <w:rPr>
          <w:b/>
        </w:rPr>
        <w:t>4</w:t>
      </w:r>
      <w:r w:rsidRPr="00871AFE">
        <w:rPr>
          <w:b/>
        </w:rPr>
        <w:t xml:space="preserve"> Historia de Usuario: </w:t>
      </w:r>
      <w:r>
        <w:rPr>
          <w:b/>
        </w:rPr>
        <w:t>Entrenar Asistente Virtual</w:t>
      </w:r>
    </w:p>
    <w:tbl>
      <w:tblPr>
        <w:tblStyle w:val="Tablaconcuadrcula"/>
        <w:tblW w:w="8254" w:type="dxa"/>
        <w:tblLook w:val="04A0" w:firstRow="1" w:lastRow="0" w:firstColumn="1" w:lastColumn="0" w:noHBand="0" w:noVBand="1"/>
      </w:tblPr>
      <w:tblGrid>
        <w:gridCol w:w="3257"/>
        <w:gridCol w:w="4997"/>
      </w:tblGrid>
      <w:tr w:rsidR="00343C6F" w:rsidRPr="004D233F" w14:paraId="035E58DB" w14:textId="77777777" w:rsidTr="00135412">
        <w:trPr>
          <w:trHeight w:val="130"/>
        </w:trPr>
        <w:tc>
          <w:tcPr>
            <w:tcW w:w="8254" w:type="dxa"/>
            <w:gridSpan w:val="2"/>
            <w:shd w:val="clear" w:color="auto" w:fill="ACB9CA" w:themeFill="text2" w:themeFillTint="66"/>
          </w:tcPr>
          <w:p w14:paraId="6A1A05D3" w14:textId="77777777" w:rsidR="00343C6F" w:rsidRPr="004D233F" w:rsidRDefault="00343C6F" w:rsidP="00DB2A3C">
            <w:pPr>
              <w:tabs>
                <w:tab w:val="left" w:pos="2450"/>
                <w:tab w:val="left" w:pos="2977"/>
                <w:tab w:val="center" w:pos="4139"/>
              </w:tabs>
              <w:spacing w:line="276" w:lineRule="auto"/>
              <w:rPr>
                <w:b/>
              </w:rPr>
            </w:pPr>
            <w:r w:rsidRPr="004D233F">
              <w:rPr>
                <w:b/>
              </w:rPr>
              <w:tab/>
            </w:r>
            <w:r w:rsidRPr="004D233F">
              <w:rPr>
                <w:b/>
              </w:rPr>
              <w:tab/>
            </w:r>
            <w:r w:rsidRPr="004D233F">
              <w:rPr>
                <w:b/>
              </w:rPr>
              <w:tab/>
              <w:t>Historia de usuario</w:t>
            </w:r>
          </w:p>
        </w:tc>
      </w:tr>
      <w:tr w:rsidR="00343C6F" w:rsidRPr="004D233F" w14:paraId="2F6554A1" w14:textId="77777777" w:rsidTr="003C2E8C">
        <w:trPr>
          <w:trHeight w:val="254"/>
        </w:trPr>
        <w:tc>
          <w:tcPr>
            <w:tcW w:w="3257" w:type="dxa"/>
          </w:tcPr>
          <w:p w14:paraId="55837DEF" w14:textId="77777777" w:rsidR="00343C6F" w:rsidRPr="004D233F" w:rsidRDefault="00343C6F" w:rsidP="00DB2A3C">
            <w:pPr>
              <w:spacing w:line="276" w:lineRule="auto"/>
              <w:rPr>
                <w:b/>
              </w:rPr>
            </w:pPr>
            <w:r>
              <w:rPr>
                <w:b/>
              </w:rPr>
              <w:t>Número: 4</w:t>
            </w:r>
          </w:p>
        </w:tc>
        <w:tc>
          <w:tcPr>
            <w:tcW w:w="4997" w:type="dxa"/>
          </w:tcPr>
          <w:p w14:paraId="30831264" w14:textId="77777777" w:rsidR="00343C6F" w:rsidRPr="004D233F" w:rsidRDefault="00343C6F" w:rsidP="00DB2A3C">
            <w:pPr>
              <w:spacing w:line="276" w:lineRule="auto"/>
            </w:pPr>
            <w:r w:rsidRPr="004D233F">
              <w:rPr>
                <w:b/>
              </w:rPr>
              <w:t xml:space="preserve">Nombre de HU: </w:t>
            </w:r>
            <w:r>
              <w:t>Entrenar</w:t>
            </w:r>
            <w:r w:rsidRPr="004D233F">
              <w:t xml:space="preserve"> Asistente Virtual</w:t>
            </w:r>
          </w:p>
        </w:tc>
      </w:tr>
      <w:tr w:rsidR="00343C6F" w:rsidRPr="004D233F" w14:paraId="25261A7A" w14:textId="77777777" w:rsidTr="00135412">
        <w:trPr>
          <w:trHeight w:val="123"/>
        </w:trPr>
        <w:tc>
          <w:tcPr>
            <w:tcW w:w="8254" w:type="dxa"/>
            <w:gridSpan w:val="2"/>
          </w:tcPr>
          <w:p w14:paraId="5D6C7735" w14:textId="77777777" w:rsidR="00343C6F" w:rsidRPr="004D233F" w:rsidRDefault="00343C6F" w:rsidP="00DB2A3C">
            <w:pPr>
              <w:spacing w:line="276" w:lineRule="auto"/>
              <w:rPr>
                <w:b/>
              </w:rPr>
            </w:pPr>
            <w:r w:rsidRPr="004D233F">
              <w:rPr>
                <w:b/>
              </w:rPr>
              <w:t xml:space="preserve">Usuario: </w:t>
            </w:r>
            <w:r w:rsidRPr="004D233F">
              <w:t>Cualquier usuario</w:t>
            </w:r>
          </w:p>
        </w:tc>
      </w:tr>
      <w:tr w:rsidR="00343C6F" w:rsidRPr="004D233F" w14:paraId="6B8B5138" w14:textId="77777777" w:rsidTr="003C2E8C">
        <w:trPr>
          <w:trHeight w:val="130"/>
        </w:trPr>
        <w:tc>
          <w:tcPr>
            <w:tcW w:w="3257" w:type="dxa"/>
          </w:tcPr>
          <w:p w14:paraId="41D27537" w14:textId="77777777" w:rsidR="00343C6F" w:rsidRPr="004D233F" w:rsidRDefault="00343C6F" w:rsidP="00DB2A3C">
            <w:pPr>
              <w:spacing w:line="276" w:lineRule="auto"/>
              <w:rPr>
                <w:b/>
              </w:rPr>
            </w:pPr>
            <w:r w:rsidRPr="004D233F">
              <w:rPr>
                <w:b/>
              </w:rPr>
              <w:t xml:space="preserve">Prioridad en negocio: </w:t>
            </w:r>
            <w:r w:rsidRPr="004D233F">
              <w:t>Alta</w:t>
            </w:r>
          </w:p>
        </w:tc>
        <w:tc>
          <w:tcPr>
            <w:tcW w:w="4997" w:type="dxa"/>
          </w:tcPr>
          <w:p w14:paraId="41E78FFA" w14:textId="6078048B" w:rsidR="00343C6F" w:rsidRPr="00C21B7A" w:rsidRDefault="00343C6F" w:rsidP="00DB2A3C">
            <w:pPr>
              <w:spacing w:line="276" w:lineRule="auto"/>
              <w:ind w:left="3540" w:hanging="3540"/>
              <w:rPr>
                <w:bCs/>
              </w:rPr>
            </w:pPr>
            <w:r w:rsidRPr="004D233F">
              <w:rPr>
                <w:b/>
              </w:rPr>
              <w:t xml:space="preserve">Riesgo de desarrollo: </w:t>
            </w:r>
            <w:r w:rsidR="00C21B7A">
              <w:rPr>
                <w:bCs/>
              </w:rPr>
              <w:t>Bajo</w:t>
            </w:r>
          </w:p>
        </w:tc>
      </w:tr>
      <w:tr w:rsidR="00343C6F" w:rsidRPr="004D233F" w14:paraId="34DE3A5A" w14:textId="77777777" w:rsidTr="00135412">
        <w:trPr>
          <w:trHeight w:val="275"/>
        </w:trPr>
        <w:tc>
          <w:tcPr>
            <w:tcW w:w="8254" w:type="dxa"/>
            <w:gridSpan w:val="2"/>
          </w:tcPr>
          <w:p w14:paraId="42042A79" w14:textId="5FDC14BB" w:rsidR="00343C6F" w:rsidRPr="00B76817" w:rsidRDefault="00343C6F" w:rsidP="00DB2A3C">
            <w:pPr>
              <w:spacing w:line="276" w:lineRule="auto"/>
              <w:rPr>
                <w:b/>
                <w:bCs/>
              </w:rPr>
            </w:pPr>
            <w:r w:rsidRPr="004D233F">
              <w:rPr>
                <w:b/>
                <w:bCs/>
              </w:rPr>
              <w:t xml:space="preserve">Descripción: Donde el usuario </w:t>
            </w:r>
            <w:r>
              <w:rPr>
                <w:b/>
                <w:bCs/>
              </w:rPr>
              <w:t>puede entrenar su</w:t>
            </w:r>
            <w:r w:rsidRPr="004D233F">
              <w:rPr>
                <w:b/>
                <w:bCs/>
              </w:rPr>
              <w:t xml:space="preserve"> Asistente Virtual</w:t>
            </w:r>
            <w:r>
              <w:rPr>
                <w:b/>
                <w:bCs/>
              </w:rPr>
              <w:t>.</w:t>
            </w:r>
          </w:p>
        </w:tc>
      </w:tr>
      <w:tr w:rsidR="00343C6F" w:rsidRPr="004D233F" w14:paraId="6E9EA328" w14:textId="77777777" w:rsidTr="00135412">
        <w:trPr>
          <w:trHeight w:val="2655"/>
        </w:trPr>
        <w:tc>
          <w:tcPr>
            <w:tcW w:w="8254" w:type="dxa"/>
            <w:gridSpan w:val="2"/>
          </w:tcPr>
          <w:p w14:paraId="49996B6D" w14:textId="77777777" w:rsidR="00135412" w:rsidRDefault="00135412" w:rsidP="00DB2A3C">
            <w:pPr>
              <w:spacing w:line="276" w:lineRule="auto"/>
              <w:jc w:val="center"/>
              <w:rPr>
                <w:b/>
                <w:bCs/>
              </w:rPr>
            </w:pPr>
          </w:p>
          <w:p w14:paraId="012E772D" w14:textId="60FDBA60" w:rsidR="003C2E8C" w:rsidRPr="004D233F" w:rsidRDefault="00B76817" w:rsidP="00DB2A3C">
            <w:pPr>
              <w:spacing w:line="276" w:lineRule="auto"/>
              <w:jc w:val="center"/>
              <w:rPr>
                <w:b/>
                <w:bCs/>
              </w:rPr>
            </w:pPr>
            <w:r>
              <w:rPr>
                <w:noProof/>
                <w:lang w:val="es-MX" w:eastAsia="es-MX"/>
              </w:rPr>
              <w:drawing>
                <wp:inline distT="0" distB="0" distL="0" distR="0" wp14:anchorId="4590F19C" wp14:editId="3D8A05E3">
                  <wp:extent cx="4000389" cy="2066925"/>
                  <wp:effectExtent l="0" t="0" r="63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009299" cy="2071529"/>
                          </a:xfrm>
                          <a:prstGeom prst="rect">
                            <a:avLst/>
                          </a:prstGeom>
                          <a:noFill/>
                          <a:ln>
                            <a:noFill/>
                          </a:ln>
                        </pic:spPr>
                      </pic:pic>
                    </a:graphicData>
                  </a:graphic>
                </wp:inline>
              </w:drawing>
            </w:r>
          </w:p>
        </w:tc>
      </w:tr>
    </w:tbl>
    <w:p w14:paraId="43C5175F" w14:textId="77777777" w:rsidR="003C2E8C" w:rsidRPr="003C2E8C" w:rsidRDefault="003C2E8C" w:rsidP="00DB2A3C">
      <w:pPr>
        <w:spacing w:line="276" w:lineRule="auto"/>
      </w:pPr>
    </w:p>
    <w:p w14:paraId="6BEC676F" w14:textId="07F61BE6" w:rsidR="0067100E" w:rsidRPr="00A64E39" w:rsidRDefault="00E20C2D" w:rsidP="0097774D">
      <w:pPr>
        <w:pStyle w:val="Ttulo3"/>
        <w:spacing w:line="360" w:lineRule="auto"/>
        <w:jc w:val="both"/>
        <w:rPr>
          <w:rFonts w:ascii="Arial" w:hAnsi="Arial" w:cs="Arial"/>
          <w:b/>
          <w:color w:val="auto"/>
        </w:rPr>
      </w:pPr>
      <w:bookmarkStart w:id="59" w:name="_Toc118481762"/>
      <w:r>
        <w:rPr>
          <w:rFonts w:ascii="Arial" w:hAnsi="Arial" w:cs="Arial"/>
          <w:b/>
          <w:color w:val="auto"/>
        </w:rPr>
        <w:t>2.3.</w:t>
      </w:r>
      <w:r w:rsidR="009F7F19">
        <w:rPr>
          <w:rFonts w:ascii="Arial" w:hAnsi="Arial" w:cs="Arial"/>
          <w:b/>
          <w:color w:val="auto"/>
        </w:rPr>
        <w:t>6</w:t>
      </w:r>
      <w:r>
        <w:rPr>
          <w:rFonts w:ascii="Arial" w:hAnsi="Arial" w:cs="Arial"/>
          <w:b/>
          <w:color w:val="auto"/>
        </w:rPr>
        <w:t>. Arquitectura del Sistema</w:t>
      </w:r>
      <w:bookmarkEnd w:id="59"/>
    </w:p>
    <w:p w14:paraId="74F84F7C" w14:textId="50E3254B" w:rsidR="0067100E" w:rsidRPr="003965DF" w:rsidRDefault="003965DF" w:rsidP="0097774D">
      <w:pPr>
        <w:spacing w:after="0" w:line="360" w:lineRule="auto"/>
      </w:pPr>
      <w:r>
        <w:t>Para el desarrollo del sistema fue utilizad</w:t>
      </w:r>
      <w:r w:rsidR="00B01046">
        <w:t>a</w:t>
      </w:r>
      <w:r>
        <w:t xml:space="preserve"> la siguiente arquitectura:</w:t>
      </w:r>
    </w:p>
    <w:p w14:paraId="432E0FD3" w14:textId="61925936" w:rsidR="001C3592" w:rsidRPr="003965DF" w:rsidRDefault="00336C42" w:rsidP="00DB2A3C">
      <w:pPr>
        <w:spacing w:line="276" w:lineRule="auto"/>
      </w:pPr>
      <w:r>
        <w:rPr>
          <w:noProof/>
          <w:lang w:val="es-MX" w:eastAsia="es-MX"/>
        </w:rPr>
        <w:drawing>
          <wp:inline distT="0" distB="0" distL="0" distR="0" wp14:anchorId="77FC1360" wp14:editId="13137BDD">
            <wp:extent cx="5343525" cy="2733675"/>
            <wp:effectExtent l="76200" t="76200" r="142875" b="14287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96076" cy="276055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81A72BF" w14:textId="396F2CCB" w:rsidR="00914480" w:rsidRDefault="009E3880" w:rsidP="00DB2A3C">
      <w:pPr>
        <w:spacing w:after="0" w:line="276" w:lineRule="auto"/>
        <w:rPr>
          <w:noProof/>
        </w:rPr>
      </w:pPr>
      <w:r>
        <w:rPr>
          <w:b/>
        </w:rPr>
        <w:t xml:space="preserve"> </w:t>
      </w:r>
      <w:r w:rsidRPr="00205657">
        <w:rPr>
          <w:b/>
        </w:rPr>
        <w:t>Figura 2.</w:t>
      </w:r>
      <w:r>
        <w:rPr>
          <w:b/>
        </w:rPr>
        <w:t>2</w:t>
      </w:r>
      <w:r w:rsidRPr="00205657">
        <w:t xml:space="preserve"> </w:t>
      </w:r>
      <w:r>
        <w:rPr>
          <w:b/>
        </w:rPr>
        <w:t>Arquitectura</w:t>
      </w:r>
      <w:r w:rsidRPr="00205657">
        <w:rPr>
          <w:b/>
        </w:rPr>
        <w:t xml:space="preserve"> del Sistema</w:t>
      </w:r>
      <w:r>
        <w:rPr>
          <w:noProof/>
        </w:rPr>
        <w:t xml:space="preserve"> </w:t>
      </w:r>
    </w:p>
    <w:p w14:paraId="7FAD6100" w14:textId="5B2A2E53" w:rsidR="00EC74AA" w:rsidRDefault="00914480" w:rsidP="00B40938">
      <w:pPr>
        <w:spacing w:after="0" w:line="240" w:lineRule="auto"/>
        <w:rPr>
          <w:noProof/>
        </w:rPr>
      </w:pPr>
      <w:r>
        <w:rPr>
          <w:noProof/>
        </w:rPr>
        <w:br w:type="page"/>
      </w:r>
    </w:p>
    <w:p w14:paraId="062616C6" w14:textId="77777777" w:rsidR="00A561D4" w:rsidRDefault="00A561D4" w:rsidP="00DB2A3C">
      <w:pPr>
        <w:spacing w:after="0" w:line="276" w:lineRule="auto"/>
        <w:ind w:hanging="851"/>
        <w:rPr>
          <w:noProof/>
        </w:rPr>
      </w:pPr>
    </w:p>
    <w:p w14:paraId="6563A228" w14:textId="6A532AB3" w:rsidR="00A561D4" w:rsidRDefault="00A561D4" w:rsidP="00DB2A3C">
      <w:pPr>
        <w:pStyle w:val="Prrafodelista"/>
        <w:numPr>
          <w:ilvl w:val="0"/>
          <w:numId w:val="30"/>
        </w:numPr>
        <w:spacing w:after="0"/>
        <w:jc w:val="both"/>
      </w:pPr>
      <w:r>
        <w:t xml:space="preserve">Primeramente, el usuario se registra en el </w:t>
      </w:r>
      <w:r w:rsidR="00F41CF7">
        <w:t>s</w:t>
      </w:r>
      <w:r w:rsidRPr="00A561D4">
        <w:t xml:space="preserve">istema </w:t>
      </w:r>
      <w:r>
        <w:t>(Información de usuario que se guarda en base de datos). Una vez registrado ya puede iniciar sesión y usar las funcionalidades de la herramienta.</w:t>
      </w:r>
    </w:p>
    <w:p w14:paraId="138C6172" w14:textId="38E356EF" w:rsidR="00F41CF7" w:rsidRDefault="00F41CF7" w:rsidP="00DB2A3C">
      <w:pPr>
        <w:pStyle w:val="Prrafodelista"/>
        <w:numPr>
          <w:ilvl w:val="0"/>
          <w:numId w:val="30"/>
        </w:numPr>
        <w:spacing w:after="0"/>
        <w:jc w:val="both"/>
      </w:pPr>
      <w:r>
        <w:t xml:space="preserve">Luego el usuario entra los datos (en inglés) al sistema y este analiza dichos </w:t>
      </w:r>
      <w:r w:rsidR="00FF3D45">
        <w:t>datos, dando</w:t>
      </w:r>
      <w:r>
        <w:t xml:space="preserve"> como resultado preguntas y respuestas relacionadas con el contenido de la información proporcionada</w:t>
      </w:r>
      <w:r w:rsidR="00D74A58">
        <w:t xml:space="preserve">. </w:t>
      </w:r>
      <w:r w:rsidR="00FF3D45">
        <w:t xml:space="preserve">Los resultados serán traducidos </w:t>
      </w:r>
      <w:r w:rsidR="006E3CC9">
        <w:t>al idioma español y guardado</w:t>
      </w:r>
      <w:r w:rsidR="00FF3D45">
        <w:t xml:space="preserve"> en la base de datos.</w:t>
      </w:r>
    </w:p>
    <w:p w14:paraId="02112332" w14:textId="0C7AA27D" w:rsidR="00FF3D45" w:rsidRDefault="00FF3D45" w:rsidP="00DB2A3C">
      <w:pPr>
        <w:pStyle w:val="Prrafodelista"/>
        <w:numPr>
          <w:ilvl w:val="0"/>
          <w:numId w:val="30"/>
        </w:numPr>
        <w:spacing w:after="0"/>
        <w:jc w:val="both"/>
      </w:pPr>
      <w:r>
        <w:t>El sistema tomará los resultados de la base de datos y generará los archivos de entrenamiento para el asistente virtual.</w:t>
      </w:r>
    </w:p>
    <w:p w14:paraId="57B84C7B" w14:textId="361447A1" w:rsidR="00FF3D45" w:rsidRDefault="00FF3D45" w:rsidP="00DB2A3C">
      <w:pPr>
        <w:pStyle w:val="Prrafodelista"/>
        <w:numPr>
          <w:ilvl w:val="0"/>
          <w:numId w:val="30"/>
        </w:numPr>
        <w:spacing w:after="0"/>
        <w:jc w:val="both"/>
      </w:pPr>
      <w:r>
        <w:t>El sistema permite crear el asistente (la información técnica del asistente se guarda en base de datos) a través de la plataforma Rasa y entrenarlo con los archivos generados.</w:t>
      </w:r>
    </w:p>
    <w:p w14:paraId="3451C4E3" w14:textId="5C74A4F7" w:rsidR="00DE06BC" w:rsidRDefault="00DE06BC" w:rsidP="00DB2A3C">
      <w:pPr>
        <w:pStyle w:val="Prrafodelista"/>
        <w:numPr>
          <w:ilvl w:val="0"/>
          <w:numId w:val="30"/>
        </w:numPr>
        <w:spacing w:after="0"/>
        <w:jc w:val="both"/>
      </w:pPr>
      <w:r>
        <w:t xml:space="preserve">El usuario una vez </w:t>
      </w:r>
      <w:r w:rsidR="00566AFB">
        <w:t xml:space="preserve">haya </w:t>
      </w:r>
      <w:r>
        <w:t xml:space="preserve">transitado por todo el proceso puede establecer una </w:t>
      </w:r>
      <w:r w:rsidR="00650D66">
        <w:t>conversación</w:t>
      </w:r>
      <w:r>
        <w:t xml:space="preserve"> con el asistente creado y verificar la experiencia</w:t>
      </w:r>
      <w:r w:rsidR="001658B6">
        <w:t xml:space="preserve"> a través de</w:t>
      </w:r>
      <w:r w:rsidR="00C34220">
        <w:t xml:space="preserve"> los puntos finales:</w:t>
      </w:r>
      <w:r w:rsidR="001658B6">
        <w:t xml:space="preserve"> chat, web, móvil</w:t>
      </w:r>
      <w:r w:rsidR="005C4417">
        <w:t>.</w:t>
      </w:r>
    </w:p>
    <w:p w14:paraId="11FADF23" w14:textId="77777777" w:rsidR="00F41CF7" w:rsidRDefault="00F41CF7" w:rsidP="00DB2A3C">
      <w:pPr>
        <w:pStyle w:val="Prrafodelista"/>
        <w:spacing w:after="0"/>
        <w:jc w:val="both"/>
      </w:pPr>
    </w:p>
    <w:p w14:paraId="26F12A25" w14:textId="06384F09" w:rsidR="00216AA6" w:rsidRPr="00FD03D6" w:rsidRDefault="008B4F2C" w:rsidP="00DB2A3C">
      <w:pPr>
        <w:spacing w:line="276" w:lineRule="auto"/>
        <w:rPr>
          <w:b/>
        </w:rPr>
      </w:pPr>
      <w:bookmarkStart w:id="60" w:name="_Toc111128130"/>
      <w:r>
        <w:rPr>
          <w:b/>
        </w:rPr>
        <w:t>2.3.</w:t>
      </w:r>
      <w:r w:rsidR="00B10841">
        <w:rPr>
          <w:b/>
        </w:rPr>
        <w:t>7</w:t>
      </w:r>
      <w:r>
        <w:rPr>
          <w:b/>
        </w:rPr>
        <w:t>. Diseño de Base de Batos</w:t>
      </w:r>
      <w:bookmarkEnd w:id="60"/>
    </w:p>
    <w:p w14:paraId="35B8E4EF" w14:textId="48BB3555" w:rsidR="007D3308" w:rsidRDefault="008B4F2C" w:rsidP="00DB2A3C">
      <w:pPr>
        <w:spacing w:line="276" w:lineRule="auto"/>
        <w:jc w:val="both"/>
        <w:rPr>
          <w:color w:val="000000"/>
        </w:rPr>
      </w:pPr>
      <w:r>
        <w:rPr>
          <w:color w:val="000000"/>
        </w:rPr>
        <w:t>El sistema cuenta con una base de datos no relacional (</w:t>
      </w:r>
      <w:r w:rsidR="00407E75">
        <w:rPr>
          <w:color w:val="000000"/>
        </w:rPr>
        <w:t>N</w:t>
      </w:r>
      <w:r>
        <w:rPr>
          <w:color w:val="000000"/>
        </w:rPr>
        <w:t>oSQL)</w:t>
      </w:r>
      <w:r w:rsidR="00475D3E">
        <w:rPr>
          <w:color w:val="000000"/>
        </w:rPr>
        <w:t xml:space="preserve"> al usar MongoDB</w:t>
      </w:r>
      <w:r>
        <w:rPr>
          <w:color w:val="000000"/>
        </w:rPr>
        <w:t xml:space="preserve"> que está </w:t>
      </w:r>
      <w:r w:rsidR="009D256A">
        <w:rPr>
          <w:color w:val="000000"/>
        </w:rPr>
        <w:t>orientad</w:t>
      </w:r>
      <w:r w:rsidR="00B84E20">
        <w:rPr>
          <w:color w:val="000000"/>
        </w:rPr>
        <w:t>o</w:t>
      </w:r>
      <w:r w:rsidR="009D256A">
        <w:rPr>
          <w:color w:val="000000"/>
        </w:rPr>
        <w:t xml:space="preserve"> </w:t>
      </w:r>
      <w:r w:rsidR="009B25AC">
        <w:rPr>
          <w:color w:val="000000"/>
        </w:rPr>
        <w:t>a</w:t>
      </w:r>
      <w:r>
        <w:rPr>
          <w:color w:val="000000"/>
        </w:rPr>
        <w:t xml:space="preserve"> documentos</w:t>
      </w:r>
      <w:r w:rsidR="00587499">
        <w:rPr>
          <w:color w:val="000000"/>
        </w:rPr>
        <w:t xml:space="preserve"> (</w:t>
      </w:r>
      <w:r w:rsidR="00AD429F">
        <w:rPr>
          <w:color w:val="000000"/>
        </w:rPr>
        <w:t>E</w:t>
      </w:r>
      <w:r w:rsidR="00587499" w:rsidRPr="00AD429F">
        <w:rPr>
          <w:shd w:val="clear" w:color="auto" w:fill="FFFFFF"/>
        </w:rPr>
        <w:t xml:space="preserve">stán diseñadas para almacenar, </w:t>
      </w:r>
      <w:r w:rsidR="00407E75" w:rsidRPr="00AD429F">
        <w:rPr>
          <w:shd w:val="clear" w:color="auto" w:fill="FFFFFF"/>
        </w:rPr>
        <w:t>recuperar</w:t>
      </w:r>
      <w:r w:rsidR="00407E75">
        <w:rPr>
          <w:shd w:val="clear" w:color="auto" w:fill="FFFFFF"/>
        </w:rPr>
        <w:t xml:space="preserve">, </w:t>
      </w:r>
      <w:r w:rsidR="00407E75" w:rsidRPr="00AD429F">
        <w:rPr>
          <w:shd w:val="clear" w:color="auto" w:fill="FFFFFF"/>
        </w:rPr>
        <w:t>administrar</w:t>
      </w:r>
      <w:r w:rsidR="00587499" w:rsidRPr="00AD429F">
        <w:rPr>
          <w:shd w:val="clear" w:color="auto" w:fill="FFFFFF"/>
        </w:rPr>
        <w:t xml:space="preserve"> datos</w:t>
      </w:r>
      <w:r w:rsidR="00601211">
        <w:rPr>
          <w:shd w:val="clear" w:color="auto" w:fill="FFFFFF"/>
        </w:rPr>
        <w:t xml:space="preserve"> </w:t>
      </w:r>
      <w:r w:rsidR="00A639E9">
        <w:rPr>
          <w:shd w:val="clear" w:color="auto" w:fill="FFFFFF"/>
        </w:rPr>
        <w:t>y</w:t>
      </w:r>
      <w:r w:rsidR="00AD429F" w:rsidRPr="00AD429F">
        <w:rPr>
          <w:shd w:val="clear" w:color="auto" w:fill="FFFFFF"/>
        </w:rPr>
        <w:t xml:space="preserve"> </w:t>
      </w:r>
      <w:r w:rsidR="00AD429F" w:rsidRPr="00AD429F">
        <w:rPr>
          <w:color w:val="222222"/>
          <w:shd w:val="clear" w:color="auto" w:fill="FFFFFF"/>
        </w:rPr>
        <w:t>manejar conjuntos de datos de longitud no fija</w:t>
      </w:r>
      <w:r w:rsidR="00587499">
        <w:rPr>
          <w:color w:val="000000"/>
        </w:rPr>
        <w:t>)</w:t>
      </w:r>
      <w:r w:rsidR="00407E75">
        <w:rPr>
          <w:color w:val="000000"/>
        </w:rPr>
        <w:t>. Los sistemas NoSQL no requieren de un esquema relacional</w:t>
      </w:r>
      <w:r w:rsidR="00ED15A6">
        <w:rPr>
          <w:color w:val="000000"/>
        </w:rPr>
        <w:t>,</w:t>
      </w:r>
      <w:r w:rsidR="009C0B32">
        <w:rPr>
          <w:color w:val="000000"/>
        </w:rPr>
        <w:t xml:space="preserve"> ni de tablas y columnas</w:t>
      </w:r>
      <w:r w:rsidR="00407E75">
        <w:rPr>
          <w:color w:val="000000"/>
        </w:rPr>
        <w:t xml:space="preserve"> ya que l</w:t>
      </w:r>
      <w:r w:rsidR="00ED15A6">
        <w:rPr>
          <w:color w:val="000000"/>
        </w:rPr>
        <w:t>as colecciones</w:t>
      </w:r>
      <w:r w:rsidR="00C928FC">
        <w:rPr>
          <w:color w:val="000000"/>
        </w:rPr>
        <w:t xml:space="preserve"> (las colecciones son como las tablas en es los sistemas SQL y constituyen </w:t>
      </w:r>
      <w:r w:rsidR="00EF1F6F">
        <w:rPr>
          <w:color w:val="000000"/>
        </w:rPr>
        <w:t>un conjunto</w:t>
      </w:r>
      <w:r w:rsidR="00C928FC">
        <w:rPr>
          <w:color w:val="000000"/>
        </w:rPr>
        <w:t xml:space="preserve"> de documentos)</w:t>
      </w:r>
      <w:r w:rsidR="00ED15A6">
        <w:rPr>
          <w:color w:val="000000"/>
        </w:rPr>
        <w:t xml:space="preserve"> y</w:t>
      </w:r>
      <w:r w:rsidR="00407E75">
        <w:rPr>
          <w:color w:val="000000"/>
        </w:rPr>
        <w:t xml:space="preserve"> documentos</w:t>
      </w:r>
      <w:r w:rsidR="00C928FC">
        <w:rPr>
          <w:color w:val="000000"/>
        </w:rPr>
        <w:t xml:space="preserve"> (los documentos sustituyen a las filas y columnas de los sistemas SQL)</w:t>
      </w:r>
      <w:r w:rsidR="00407E75">
        <w:rPr>
          <w:color w:val="000000"/>
        </w:rPr>
        <w:t xml:space="preserve"> en sí </w:t>
      </w:r>
      <w:r w:rsidR="00ED15A6">
        <w:rPr>
          <w:color w:val="000000"/>
        </w:rPr>
        <w:t>hacen el equivalente a ellas</w:t>
      </w:r>
      <w:r w:rsidR="001E0F19">
        <w:rPr>
          <w:color w:val="000000"/>
        </w:rPr>
        <w:t xml:space="preserve"> y</w:t>
      </w:r>
      <w:r w:rsidR="00113DD4">
        <w:rPr>
          <w:color w:val="000000"/>
        </w:rPr>
        <w:t xml:space="preserve"> los documentos</w:t>
      </w:r>
      <w:r w:rsidR="001E0F19">
        <w:rPr>
          <w:color w:val="000000"/>
        </w:rPr>
        <w:t xml:space="preserve"> no tienen esquema o estructura predefinidas</w:t>
      </w:r>
      <w:r w:rsidR="00A54956">
        <w:rPr>
          <w:color w:val="000000"/>
        </w:rPr>
        <w:t xml:space="preserve"> por lo que se le pueden añadir campos a voluntad</w:t>
      </w:r>
      <w:r w:rsidR="003C2DBC">
        <w:rPr>
          <w:color w:val="000000"/>
        </w:rPr>
        <w:t xml:space="preserve"> </w:t>
      </w:r>
      <w:r w:rsidR="006D0374">
        <w:rPr>
          <w:color w:val="000000"/>
        </w:rPr>
        <w:t xml:space="preserve">(Se puede hacer una </w:t>
      </w:r>
      <w:r w:rsidR="00CD5D84">
        <w:rPr>
          <w:color w:val="000000"/>
        </w:rPr>
        <w:t>representación</w:t>
      </w:r>
      <w:r w:rsidR="00684F4E">
        <w:rPr>
          <w:color w:val="000000"/>
        </w:rPr>
        <w:t xml:space="preserve"> opcional</w:t>
      </w:r>
      <w:r w:rsidR="006D0374">
        <w:rPr>
          <w:color w:val="000000"/>
        </w:rPr>
        <w:t xml:space="preserve"> </w:t>
      </w:r>
      <w:r w:rsidR="00232DE4">
        <w:rPr>
          <w:color w:val="000000"/>
        </w:rPr>
        <w:t>para mejor entendimiento</w:t>
      </w:r>
      <w:r w:rsidR="00CD5D84">
        <w:rPr>
          <w:color w:val="000000"/>
        </w:rPr>
        <w:t xml:space="preserve"> </w:t>
      </w:r>
      <w:r w:rsidR="000B7787">
        <w:rPr>
          <w:b/>
          <w:bCs/>
          <w:color w:val="000000"/>
        </w:rPr>
        <w:t>Figura 2.3</w:t>
      </w:r>
      <w:r w:rsidR="006D0374">
        <w:rPr>
          <w:color w:val="000000"/>
        </w:rPr>
        <w:t>)</w:t>
      </w:r>
      <w:r w:rsidR="00407E75">
        <w:rPr>
          <w:color w:val="000000"/>
        </w:rPr>
        <w:t>.</w:t>
      </w:r>
      <w:r w:rsidR="00EA4A18">
        <w:rPr>
          <w:color w:val="000000"/>
        </w:rPr>
        <w:t xml:space="preserve"> </w:t>
      </w:r>
      <w:r w:rsidR="00476CCA">
        <w:rPr>
          <w:color w:val="000000"/>
        </w:rPr>
        <w:t>C</w:t>
      </w:r>
      <w:r w:rsidR="007D3308">
        <w:rPr>
          <w:color w:val="000000"/>
        </w:rPr>
        <w:t xml:space="preserve">ontamos con </w:t>
      </w:r>
      <w:r w:rsidR="00305591">
        <w:rPr>
          <w:color w:val="000000"/>
        </w:rPr>
        <w:t>cuatro</w:t>
      </w:r>
      <w:r w:rsidR="007D3308">
        <w:rPr>
          <w:color w:val="000000"/>
        </w:rPr>
        <w:t xml:space="preserve"> </w:t>
      </w:r>
      <w:r w:rsidR="004A3751">
        <w:rPr>
          <w:color w:val="000000"/>
        </w:rPr>
        <w:t>colecciones que</w:t>
      </w:r>
      <w:r w:rsidR="000A6A34">
        <w:rPr>
          <w:color w:val="000000"/>
        </w:rPr>
        <w:t xml:space="preserve"> contienen</w:t>
      </w:r>
      <w:r w:rsidR="00C928FC">
        <w:rPr>
          <w:color w:val="000000"/>
        </w:rPr>
        <w:t xml:space="preserve"> documentos que poseen</w:t>
      </w:r>
      <w:r w:rsidR="007D3308">
        <w:rPr>
          <w:color w:val="000000"/>
        </w:rPr>
        <w:t xml:space="preserve"> </w:t>
      </w:r>
      <w:r w:rsidR="000C7974">
        <w:rPr>
          <w:color w:val="000000"/>
        </w:rPr>
        <w:t>las claves y los valores de dichas claves</w:t>
      </w:r>
      <w:r w:rsidR="00523034">
        <w:rPr>
          <w:color w:val="000000"/>
        </w:rPr>
        <w:t>.</w:t>
      </w:r>
      <w:r w:rsidR="007D3308">
        <w:rPr>
          <w:color w:val="000000"/>
        </w:rPr>
        <w:t xml:space="preserve"> </w:t>
      </w:r>
      <w:r w:rsidR="007D3308" w:rsidRPr="0026140D">
        <w:rPr>
          <w:b/>
          <w:bCs/>
          <w:color w:val="000000"/>
        </w:rPr>
        <w:t>(clave</w:t>
      </w:r>
      <w:r w:rsidR="00E46E52">
        <w:rPr>
          <w:b/>
          <w:bCs/>
          <w:color w:val="000000"/>
        </w:rPr>
        <w:t xml:space="preserve"> </w:t>
      </w:r>
      <w:r w:rsidR="007D3308" w:rsidRPr="0026140D">
        <w:rPr>
          <w:b/>
          <w:bCs/>
          <w:color w:val="000000"/>
        </w:rPr>
        <w:t>-</w:t>
      </w:r>
      <w:r w:rsidR="00E46E52" w:rsidRPr="00E46E52">
        <w:rPr>
          <w:b/>
          <w:bCs/>
          <w:color w:val="000000"/>
        </w:rPr>
        <w:t>&gt;</w:t>
      </w:r>
      <w:r w:rsidR="00E46E52">
        <w:rPr>
          <w:b/>
          <w:bCs/>
          <w:color w:val="000000"/>
        </w:rPr>
        <w:t xml:space="preserve"> </w:t>
      </w:r>
      <w:r w:rsidR="00C63343" w:rsidRPr="0026140D">
        <w:rPr>
          <w:b/>
          <w:bCs/>
          <w:color w:val="000000"/>
        </w:rPr>
        <w:t>valor</w:t>
      </w:r>
      <w:r w:rsidR="001D6149">
        <w:rPr>
          <w:color w:val="000000"/>
        </w:rPr>
        <w:t>;</w:t>
      </w:r>
      <w:r w:rsidR="003229D7">
        <w:rPr>
          <w:color w:val="000000"/>
        </w:rPr>
        <w:t xml:space="preserve"> ya que</w:t>
      </w:r>
      <w:r w:rsidR="00B27A56">
        <w:rPr>
          <w:color w:val="000000"/>
        </w:rPr>
        <w:t xml:space="preserve"> MongoDB</w:t>
      </w:r>
      <w:r w:rsidR="003229D7">
        <w:rPr>
          <w:color w:val="000000"/>
        </w:rPr>
        <w:t xml:space="preserve"> usa</w:t>
      </w:r>
      <w:r w:rsidR="009C49C9">
        <w:rPr>
          <w:color w:val="000000"/>
        </w:rPr>
        <w:t xml:space="preserve"> documentos en formato</w:t>
      </w:r>
      <w:r w:rsidR="00AF34FF">
        <w:rPr>
          <w:color w:val="000000"/>
        </w:rPr>
        <w:t xml:space="preserve"> JSON</w:t>
      </w:r>
      <w:r w:rsidR="007D3308" w:rsidRPr="0063334B">
        <w:rPr>
          <w:b/>
          <w:bCs/>
          <w:color w:val="000000"/>
        </w:rPr>
        <w:t>)</w:t>
      </w:r>
      <w:r w:rsidR="007D3308">
        <w:rPr>
          <w:color w:val="000000"/>
        </w:rPr>
        <w:t>.</w:t>
      </w:r>
    </w:p>
    <w:p w14:paraId="5132D4D1" w14:textId="10BCE3B9" w:rsidR="001B1C7C" w:rsidRPr="00A57650" w:rsidRDefault="006016BE" w:rsidP="00DB2A3C">
      <w:pPr>
        <w:spacing w:line="276" w:lineRule="auto"/>
        <w:jc w:val="both"/>
        <w:rPr>
          <w:color w:val="000000"/>
        </w:rPr>
      </w:pPr>
      <w:r w:rsidRPr="006016BE">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A57650">
        <w:rPr>
          <w:noProof/>
          <w:lang w:val="es-MX" w:eastAsia="es-MX"/>
        </w:rPr>
        <w:drawing>
          <wp:inline distT="0" distB="0" distL="0" distR="0" wp14:anchorId="2778E86A" wp14:editId="689E0485">
            <wp:extent cx="5248275" cy="2590800"/>
            <wp:effectExtent l="76200" t="76200" r="142875" b="13335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7">
                      <a:extLst>
                        <a:ext uri="{28A0092B-C50C-407E-A947-70E740481C1C}">
                          <a14:useLocalDpi xmlns:a14="http://schemas.microsoft.com/office/drawing/2010/main" val="0"/>
                        </a:ext>
                      </a:extLst>
                    </a:blip>
                    <a:srcRect b="3820"/>
                    <a:stretch/>
                  </pic:blipFill>
                  <pic:spPr bwMode="auto">
                    <a:xfrm>
                      <a:off x="0" y="0"/>
                      <a:ext cx="5248275" cy="2590800"/>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34AFB282" w14:textId="74B4E969" w:rsidR="0029280C" w:rsidRDefault="008C1E1A" w:rsidP="00DB2A3C">
      <w:pPr>
        <w:spacing w:line="276" w:lineRule="auto"/>
        <w:jc w:val="both"/>
        <w:rPr>
          <w:b/>
          <w:color w:val="000000"/>
        </w:rPr>
      </w:pPr>
      <w:r w:rsidRPr="008C1E1A">
        <w:rPr>
          <w:b/>
          <w:color w:val="000000"/>
        </w:rPr>
        <w:lastRenderedPageBreak/>
        <w:t>Figura 2.</w:t>
      </w:r>
      <w:r w:rsidR="00E52C50">
        <w:rPr>
          <w:b/>
          <w:color w:val="000000"/>
        </w:rPr>
        <w:t>3</w:t>
      </w:r>
      <w:r>
        <w:rPr>
          <w:b/>
          <w:color w:val="000000"/>
        </w:rPr>
        <w:t xml:space="preserve"> </w:t>
      </w:r>
      <w:r w:rsidR="009D4CF5">
        <w:rPr>
          <w:b/>
          <w:color w:val="000000"/>
        </w:rPr>
        <w:t>Representación</w:t>
      </w:r>
      <w:r>
        <w:rPr>
          <w:b/>
          <w:color w:val="000000"/>
        </w:rPr>
        <w:t xml:space="preserve"> de Base de Datos</w:t>
      </w:r>
      <w:r w:rsidR="00E01639">
        <w:rPr>
          <w:b/>
          <w:color w:val="000000"/>
        </w:rPr>
        <w:t xml:space="preserve"> </w:t>
      </w:r>
      <w:r w:rsidR="00DF2F4C">
        <w:rPr>
          <w:b/>
          <w:color w:val="000000"/>
        </w:rPr>
        <w:t>NoSQL</w:t>
      </w:r>
    </w:p>
    <w:p w14:paraId="54AB2F22" w14:textId="5B6B4EB1" w:rsidR="007D3308" w:rsidRPr="00DB67DE" w:rsidRDefault="007D3308" w:rsidP="00DB2A3C">
      <w:pPr>
        <w:spacing w:after="0" w:line="276" w:lineRule="auto"/>
        <w:rPr>
          <w:b/>
        </w:rPr>
      </w:pPr>
      <w:r w:rsidRPr="00DB67DE">
        <w:rPr>
          <w:b/>
        </w:rPr>
        <w:t>Colecciones</w:t>
      </w:r>
      <w:r w:rsidR="00406B7A" w:rsidRPr="00DB67DE">
        <w:rPr>
          <w:b/>
        </w:rPr>
        <w:t xml:space="preserve"> </w:t>
      </w:r>
      <w:r w:rsidR="00B66CD2" w:rsidRPr="00DB67DE">
        <w:rPr>
          <w:b/>
        </w:rPr>
        <w:t>P</w:t>
      </w:r>
      <w:r w:rsidR="00406B7A" w:rsidRPr="00DB67DE">
        <w:rPr>
          <w:b/>
        </w:rPr>
        <w:t xml:space="preserve">resentes </w:t>
      </w:r>
    </w:p>
    <w:p w14:paraId="58D67241" w14:textId="7041BDF7" w:rsidR="00A82D76" w:rsidRPr="00A82D76" w:rsidRDefault="00A82D76" w:rsidP="00DB2A3C">
      <w:pPr>
        <w:pStyle w:val="Prrafodelista"/>
        <w:numPr>
          <w:ilvl w:val="0"/>
          <w:numId w:val="18"/>
        </w:numPr>
        <w:jc w:val="both"/>
      </w:pPr>
      <w:r>
        <w:rPr>
          <w:b/>
        </w:rPr>
        <w:t>Usuarios</w:t>
      </w:r>
      <w:r>
        <w:t xml:space="preserve">: Es donde se hallan </w:t>
      </w:r>
      <w:r>
        <w:rPr>
          <w:color w:val="000000"/>
        </w:rPr>
        <w:t>los documentos con</w:t>
      </w:r>
      <w:r>
        <w:t xml:space="preserve"> la información correspondiente a los usuarios que usan la herramienta. (nombre, contraseña de inicio de sesión</w:t>
      </w:r>
      <w:r w:rsidR="00F8207F">
        <w:t>, etc</w:t>
      </w:r>
      <w:r>
        <w:t>)</w:t>
      </w:r>
      <w:r w:rsidR="0025286E">
        <w:t>.</w:t>
      </w:r>
    </w:p>
    <w:p w14:paraId="2BC3BA03" w14:textId="589E1EB8" w:rsidR="00A82D76" w:rsidRPr="00A82D76" w:rsidRDefault="00A82D76" w:rsidP="00DB2A3C">
      <w:pPr>
        <w:pStyle w:val="Prrafodelista"/>
        <w:numPr>
          <w:ilvl w:val="0"/>
          <w:numId w:val="18"/>
        </w:numPr>
        <w:jc w:val="both"/>
      </w:pPr>
      <w:r>
        <w:rPr>
          <w:b/>
        </w:rPr>
        <w:t>Asistentes Virtuales</w:t>
      </w:r>
      <w:r>
        <w:t xml:space="preserve">: Es donde se encuentra </w:t>
      </w:r>
      <w:r>
        <w:rPr>
          <w:color w:val="000000"/>
        </w:rPr>
        <w:t xml:space="preserve">los documentos con </w:t>
      </w:r>
      <w:r>
        <w:t xml:space="preserve">la información respecto al robot conversacional (nombre, </w:t>
      </w:r>
      <w:r w:rsidR="009675CE">
        <w:t>descripción</w:t>
      </w:r>
      <w:r>
        <w:t>, etc.)</w:t>
      </w:r>
    </w:p>
    <w:p w14:paraId="23BFBF90" w14:textId="72A40933" w:rsidR="00CA7258" w:rsidRPr="00EF6F4F" w:rsidRDefault="00A82D76" w:rsidP="00DB2A3C">
      <w:pPr>
        <w:pStyle w:val="Prrafodelista"/>
        <w:numPr>
          <w:ilvl w:val="0"/>
          <w:numId w:val="18"/>
        </w:numPr>
        <w:spacing w:after="0"/>
        <w:jc w:val="both"/>
        <w:rPr>
          <w:b/>
        </w:rPr>
      </w:pPr>
      <w:r w:rsidRPr="00CA7258">
        <w:rPr>
          <w:b/>
          <w:color w:val="000000"/>
        </w:rPr>
        <w:t>Temas</w:t>
      </w:r>
      <w:r w:rsidR="007D3308" w:rsidRPr="00CA7258">
        <w:rPr>
          <w:b/>
          <w:color w:val="000000"/>
        </w:rPr>
        <w:t>:</w:t>
      </w:r>
      <w:r w:rsidR="007D3308" w:rsidRPr="00CA7258">
        <w:rPr>
          <w:color w:val="000000"/>
        </w:rPr>
        <w:t xml:space="preserve"> Es donde se </w:t>
      </w:r>
      <w:r w:rsidR="002C3816" w:rsidRPr="00CA7258">
        <w:rPr>
          <w:color w:val="000000"/>
        </w:rPr>
        <w:t>localizan</w:t>
      </w:r>
      <w:r w:rsidR="00331F35" w:rsidRPr="00CA7258">
        <w:rPr>
          <w:color w:val="000000"/>
        </w:rPr>
        <w:t xml:space="preserve"> los documentos con</w:t>
      </w:r>
      <w:r w:rsidR="007D3308" w:rsidRPr="00CA7258">
        <w:rPr>
          <w:color w:val="000000"/>
        </w:rPr>
        <w:t xml:space="preserve"> la información y los resultados (texto con el contenido </w:t>
      </w:r>
      <w:r w:rsidR="00D810D0" w:rsidRPr="00CA7258">
        <w:rPr>
          <w:color w:val="000000"/>
        </w:rPr>
        <w:t>analizado</w:t>
      </w:r>
      <w:r w:rsidR="007D3308" w:rsidRPr="00CA7258">
        <w:rPr>
          <w:color w:val="000000"/>
        </w:rPr>
        <w:t xml:space="preserve">, las preguntas y respuestas derivadas del texto, </w:t>
      </w:r>
      <w:r w:rsidR="006D37D7" w:rsidRPr="00CA7258">
        <w:rPr>
          <w:color w:val="000000"/>
        </w:rPr>
        <w:t>etc.</w:t>
      </w:r>
      <w:r w:rsidR="007D3308" w:rsidRPr="00CA7258">
        <w:rPr>
          <w:color w:val="000000"/>
        </w:rPr>
        <w:t>)</w:t>
      </w:r>
    </w:p>
    <w:p w14:paraId="451F0BAD" w14:textId="50786A85" w:rsidR="001D2457" w:rsidRPr="00914F4D" w:rsidRDefault="00EF6F4F" w:rsidP="00DB2A3C">
      <w:pPr>
        <w:pStyle w:val="Prrafodelista"/>
        <w:numPr>
          <w:ilvl w:val="0"/>
          <w:numId w:val="18"/>
        </w:numPr>
        <w:spacing w:after="0"/>
        <w:jc w:val="both"/>
        <w:rPr>
          <w:b/>
        </w:rPr>
      </w:pPr>
      <w:r>
        <w:rPr>
          <w:b/>
          <w:color w:val="000000"/>
        </w:rPr>
        <w:t>Acciones:</w:t>
      </w:r>
      <w:r>
        <w:rPr>
          <w:b/>
        </w:rPr>
        <w:t xml:space="preserve"> </w:t>
      </w:r>
      <w:r>
        <w:rPr>
          <w:bCs/>
        </w:rPr>
        <w:t>Es donde quedan registradas</w:t>
      </w:r>
      <w:r w:rsidR="00300DA9">
        <w:rPr>
          <w:bCs/>
        </w:rPr>
        <w:t xml:space="preserve"> en sus documentos</w:t>
      </w:r>
      <w:r>
        <w:rPr>
          <w:bCs/>
        </w:rPr>
        <w:t xml:space="preserve"> las acciones del usuario al interactuar con sistema (registro de usuario, inicios de sesión, operaciones respecto a las funcionalidades de la herramienta)</w:t>
      </w:r>
      <w:r w:rsidR="00A551F1">
        <w:rPr>
          <w:bCs/>
        </w:rPr>
        <w:t>.</w:t>
      </w:r>
    </w:p>
    <w:p w14:paraId="369B5D0A" w14:textId="77777777" w:rsidR="00914F4D" w:rsidRPr="00914F4D" w:rsidRDefault="00914F4D" w:rsidP="00DB2A3C">
      <w:pPr>
        <w:pStyle w:val="Prrafodelista"/>
        <w:spacing w:after="0"/>
        <w:jc w:val="both"/>
        <w:rPr>
          <w:b/>
        </w:rPr>
      </w:pPr>
    </w:p>
    <w:p w14:paraId="6D4C5745" w14:textId="412F2043" w:rsidR="00935085" w:rsidRPr="00146A36" w:rsidRDefault="000C7982" w:rsidP="00DB2A3C">
      <w:pPr>
        <w:spacing w:line="276" w:lineRule="auto"/>
        <w:jc w:val="both"/>
        <w:rPr>
          <w:bCs/>
          <w:color w:val="000000"/>
          <w:u w:val="single"/>
        </w:rPr>
      </w:pPr>
      <w:r w:rsidRPr="00146A36">
        <w:rPr>
          <w:b/>
          <w:color w:val="000000"/>
          <w:u w:val="single"/>
        </w:rPr>
        <w:t>Seguridad</w:t>
      </w:r>
    </w:p>
    <w:p w14:paraId="3FF61DA1" w14:textId="6DCE5BDE" w:rsidR="000C7982" w:rsidRPr="00DE426B" w:rsidRDefault="00B9734C" w:rsidP="00DB2A3C">
      <w:pPr>
        <w:pStyle w:val="Prrafodelista"/>
        <w:numPr>
          <w:ilvl w:val="0"/>
          <w:numId w:val="21"/>
        </w:numPr>
        <w:jc w:val="both"/>
        <w:rPr>
          <w:b/>
          <w:color w:val="000000"/>
        </w:rPr>
      </w:pPr>
      <w:r>
        <w:rPr>
          <w:bCs/>
          <w:color w:val="000000"/>
        </w:rPr>
        <w:t>La contra</w:t>
      </w:r>
      <w:r w:rsidR="008C0ABB">
        <w:rPr>
          <w:bCs/>
          <w:color w:val="000000"/>
        </w:rPr>
        <w:t>seña</w:t>
      </w:r>
      <w:r>
        <w:rPr>
          <w:bCs/>
          <w:color w:val="000000"/>
          <w:lang w:val="es-ES"/>
        </w:rPr>
        <w:t xml:space="preserve"> </w:t>
      </w:r>
      <w:r w:rsidR="008C0ABB">
        <w:rPr>
          <w:bCs/>
          <w:color w:val="000000"/>
          <w:lang w:val="es-ES"/>
        </w:rPr>
        <w:t xml:space="preserve">que crea el usuario </w:t>
      </w:r>
      <w:r w:rsidR="0090098D">
        <w:rPr>
          <w:bCs/>
          <w:color w:val="000000"/>
          <w:lang w:val="es-ES"/>
        </w:rPr>
        <w:t>se</w:t>
      </w:r>
      <w:r w:rsidR="00356301">
        <w:rPr>
          <w:bCs/>
          <w:color w:val="000000"/>
          <w:lang w:val="es-ES"/>
        </w:rPr>
        <w:t>rá encriptada o cifrada.</w:t>
      </w:r>
      <w:r w:rsidR="005C6622">
        <w:rPr>
          <w:bCs/>
          <w:color w:val="000000"/>
          <w:lang w:val="es-ES"/>
        </w:rPr>
        <w:t xml:space="preserve"> Y al iniciar sesión</w:t>
      </w:r>
      <w:r w:rsidR="00EA02AB">
        <w:rPr>
          <w:bCs/>
          <w:color w:val="000000"/>
          <w:lang w:val="es-ES"/>
        </w:rPr>
        <w:t xml:space="preserve"> en el sistema</w:t>
      </w:r>
      <w:r w:rsidR="005C6622">
        <w:rPr>
          <w:bCs/>
          <w:color w:val="000000"/>
          <w:lang w:val="es-ES"/>
        </w:rPr>
        <w:t xml:space="preserve"> la contraseña al escribir no será visible.</w:t>
      </w:r>
    </w:p>
    <w:p w14:paraId="5004AFB7" w14:textId="0B625DB1" w:rsidR="00DE426B" w:rsidRPr="00480C64" w:rsidRDefault="00DE426B" w:rsidP="00DB2A3C">
      <w:pPr>
        <w:pStyle w:val="Prrafodelista"/>
        <w:numPr>
          <w:ilvl w:val="0"/>
          <w:numId w:val="21"/>
        </w:numPr>
        <w:jc w:val="both"/>
        <w:rPr>
          <w:b/>
          <w:color w:val="000000"/>
        </w:rPr>
      </w:pPr>
      <w:r>
        <w:rPr>
          <w:bCs/>
          <w:color w:val="000000"/>
          <w:lang w:val="es-ES"/>
        </w:rPr>
        <w:t xml:space="preserve">Se registrará también </w:t>
      </w:r>
      <w:r w:rsidR="00B035D7">
        <w:rPr>
          <w:bCs/>
          <w:color w:val="000000"/>
          <w:lang w:val="es-ES"/>
        </w:rPr>
        <w:t>las fechas</w:t>
      </w:r>
      <w:r w:rsidR="00480C64">
        <w:rPr>
          <w:bCs/>
          <w:color w:val="000000"/>
          <w:lang w:val="es-ES"/>
        </w:rPr>
        <w:t>,</w:t>
      </w:r>
      <w:r w:rsidR="00B035D7">
        <w:rPr>
          <w:bCs/>
          <w:color w:val="000000"/>
          <w:lang w:val="es-ES"/>
        </w:rPr>
        <w:t xml:space="preserve"> hora</w:t>
      </w:r>
      <w:r w:rsidR="00480C64">
        <w:rPr>
          <w:bCs/>
          <w:color w:val="000000"/>
          <w:lang w:val="es-ES"/>
        </w:rPr>
        <w:t xml:space="preserve"> y la IP de la computadora</w:t>
      </w:r>
      <w:r w:rsidR="00B035D7">
        <w:rPr>
          <w:bCs/>
          <w:color w:val="000000"/>
          <w:lang w:val="es-ES"/>
        </w:rPr>
        <w:t xml:space="preserve"> en </w:t>
      </w:r>
      <w:r w:rsidR="00480C64">
        <w:rPr>
          <w:bCs/>
          <w:color w:val="000000"/>
          <w:lang w:val="es-ES"/>
        </w:rPr>
        <w:t>la</w:t>
      </w:r>
      <w:r w:rsidR="00B035D7">
        <w:rPr>
          <w:bCs/>
          <w:color w:val="000000"/>
          <w:lang w:val="es-ES"/>
        </w:rPr>
        <w:t xml:space="preserve"> que el usuario inicia sesión en el sistema</w:t>
      </w:r>
      <w:r w:rsidR="00970433">
        <w:rPr>
          <w:bCs/>
          <w:color w:val="000000"/>
          <w:lang w:val="es-ES"/>
        </w:rPr>
        <w:t>.</w:t>
      </w:r>
    </w:p>
    <w:p w14:paraId="4A9470AB" w14:textId="6DCE585C" w:rsidR="00FD03D6" w:rsidRPr="00711F51" w:rsidRDefault="00C126F9" w:rsidP="00DB2A3C">
      <w:pPr>
        <w:pStyle w:val="Prrafodelista"/>
        <w:numPr>
          <w:ilvl w:val="0"/>
          <w:numId w:val="21"/>
        </w:numPr>
        <w:jc w:val="both"/>
        <w:rPr>
          <w:b/>
          <w:color w:val="000000"/>
        </w:rPr>
      </w:pPr>
      <w:r>
        <w:rPr>
          <w:bCs/>
          <w:color w:val="000000"/>
          <w:lang w:val="es-ES"/>
        </w:rPr>
        <w:t>También se registran las acciones que realiza en usuario al transitar por las funcionalidades del sistema.</w:t>
      </w:r>
    </w:p>
    <w:p w14:paraId="54B92C84" w14:textId="6283E0C3" w:rsidR="00596CFF" w:rsidRPr="00FD03D6" w:rsidRDefault="00DB731F" w:rsidP="00027D50">
      <w:pPr>
        <w:pStyle w:val="Ttulo2"/>
        <w:spacing w:line="360" w:lineRule="auto"/>
        <w:rPr>
          <w:rFonts w:ascii="Arial" w:hAnsi="Arial" w:cs="Arial"/>
          <w:b/>
          <w:bCs/>
          <w:color w:val="auto"/>
          <w:sz w:val="24"/>
          <w:szCs w:val="24"/>
        </w:rPr>
      </w:pPr>
      <w:bookmarkStart w:id="61" w:name="_Toc111128131"/>
      <w:bookmarkStart w:id="62" w:name="_Toc118481763"/>
      <w:r w:rsidRPr="00293295">
        <w:rPr>
          <w:rFonts w:ascii="Arial" w:hAnsi="Arial" w:cs="Arial"/>
          <w:b/>
          <w:bCs/>
          <w:color w:val="auto"/>
          <w:sz w:val="24"/>
          <w:szCs w:val="24"/>
        </w:rPr>
        <w:t>Conclusiones del capítulo</w:t>
      </w:r>
      <w:bookmarkEnd w:id="61"/>
      <w:bookmarkEnd w:id="62"/>
      <w:r w:rsidRPr="00293295">
        <w:rPr>
          <w:rFonts w:ascii="Arial" w:hAnsi="Arial" w:cs="Arial"/>
          <w:b/>
          <w:bCs/>
          <w:color w:val="auto"/>
          <w:sz w:val="24"/>
          <w:szCs w:val="24"/>
        </w:rPr>
        <w:t xml:space="preserve"> </w:t>
      </w:r>
    </w:p>
    <w:p w14:paraId="3835853E" w14:textId="0815F6FF" w:rsidR="00540C38" w:rsidRDefault="00027D50" w:rsidP="00DB2A3C">
      <w:pPr>
        <w:spacing w:line="276" w:lineRule="auto"/>
        <w:jc w:val="both"/>
      </w:pPr>
      <w:r>
        <w:t>En el presente capítulo se mostraron aspectos relacionados con las fases de planificación y diseño del desarrollo del software. Quedaron expuestas las funcionalidades a implementar definidas por los artefactos que propone la metodología XP, se mencionan</w:t>
      </w:r>
      <w:r w:rsidR="00291D2C">
        <w:t xml:space="preserve"> los requisitos tanto funcionales como los no funcionales,</w:t>
      </w:r>
      <w:r>
        <w:t xml:space="preserve"> las historias de usuarios y las historias técnicas.</w:t>
      </w:r>
      <w:r w:rsidR="00291D2C">
        <w:t xml:space="preserve"> Se representó la base de datos no relacional que usamos en la investigación</w:t>
      </w:r>
      <w:r w:rsidR="002D584E">
        <w:t xml:space="preserve"> y sus particularidades</w:t>
      </w:r>
      <w:r w:rsidR="00291D2C">
        <w:t xml:space="preserve">; </w:t>
      </w:r>
      <w:r w:rsidR="00291D2C">
        <w:rPr>
          <w:color w:val="000000"/>
        </w:rPr>
        <w:t xml:space="preserve">Se </w:t>
      </w:r>
      <w:r w:rsidR="00F54819">
        <w:rPr>
          <w:color w:val="000000"/>
        </w:rPr>
        <w:t>requirió</w:t>
      </w:r>
      <w:r w:rsidR="00291D2C">
        <w:rPr>
          <w:color w:val="000000"/>
        </w:rPr>
        <w:t xml:space="preserve"> una base de datos ya que es necesario guardar información que puede ser utilizada nuevamente, ya sea para ser procesada por la herramienta informática (cómo el texto, las preguntas y respuestas) o para tener un control interno de datos acerca de procesos que tienen que ver con el funcionamiento de la aplicación.</w:t>
      </w:r>
      <w:r>
        <w:t xml:space="preserve"> También se mencionaron aspectos esenciales a tener en cuenta para la aplicación</w:t>
      </w:r>
      <w:r w:rsidR="00C97AFC">
        <w:t xml:space="preserve"> como es la seguridad</w:t>
      </w:r>
      <w:r>
        <w:t>.</w:t>
      </w:r>
    </w:p>
    <w:p w14:paraId="2F90991A" w14:textId="0FD33F40" w:rsidR="00A5472F" w:rsidRPr="004105C1" w:rsidRDefault="00540C38" w:rsidP="00DB2A3C">
      <w:pPr>
        <w:spacing w:after="0" w:line="276" w:lineRule="auto"/>
        <w:rPr>
          <w:rFonts w:ascii="Arial Black" w:hAnsi="Arial Black"/>
          <w:b/>
          <w:bCs/>
          <w:sz w:val="36"/>
          <w:szCs w:val="36"/>
        </w:rPr>
      </w:pPr>
      <w:r>
        <w:br w:type="page"/>
      </w:r>
      <w:bookmarkStart w:id="63" w:name="_Toc111128132"/>
      <w:r w:rsidR="00C4344E" w:rsidRPr="004105C1">
        <w:rPr>
          <w:rFonts w:ascii="Arial Black" w:hAnsi="Arial Black"/>
          <w:b/>
          <w:bCs/>
          <w:sz w:val="36"/>
          <w:szCs w:val="36"/>
        </w:rPr>
        <w:lastRenderedPageBreak/>
        <w:t>Capítulo 3. Implementación y Prueba</w:t>
      </w:r>
      <w:bookmarkEnd w:id="63"/>
    </w:p>
    <w:p w14:paraId="4F713AE1" w14:textId="77777777" w:rsidR="00877650" w:rsidRDefault="00877650" w:rsidP="00DB2A3C">
      <w:pPr>
        <w:spacing w:after="0" w:line="276" w:lineRule="auto"/>
        <w:jc w:val="both"/>
        <w:rPr>
          <w:b/>
          <w:color w:val="000000" w:themeColor="text1"/>
        </w:rPr>
      </w:pPr>
    </w:p>
    <w:p w14:paraId="58042194" w14:textId="77777777" w:rsidR="00FC5D83" w:rsidRDefault="00877650" w:rsidP="00DB2A3C">
      <w:pPr>
        <w:spacing w:after="0" w:line="276" w:lineRule="auto"/>
        <w:jc w:val="both"/>
      </w:pPr>
      <w:r>
        <w:t>En este capítulo se presentarán algunas de las funcionalidades del sistema diseñado y detalles de su implementación, explicando las herramientas software utilizadas y aspectos relevantes que han tenido lugar en su elaboración. Se expondrán los resultados de los casos de prueba que se llevaron a cabo una vez terminado el proyecto.</w:t>
      </w:r>
    </w:p>
    <w:p w14:paraId="745C739E" w14:textId="77777777" w:rsidR="00FC5D83" w:rsidRDefault="00FC5D83" w:rsidP="00DB2A3C">
      <w:pPr>
        <w:spacing w:after="0" w:line="276" w:lineRule="auto"/>
        <w:jc w:val="both"/>
      </w:pPr>
    </w:p>
    <w:p w14:paraId="70E36671" w14:textId="5BD8E86E" w:rsidR="00CB3201" w:rsidRDefault="00FC5D83" w:rsidP="00DB2A3C">
      <w:pPr>
        <w:pStyle w:val="Ttulo2"/>
        <w:jc w:val="both"/>
        <w:rPr>
          <w:rFonts w:ascii="Arial" w:hAnsi="Arial" w:cs="Arial"/>
          <w:b/>
          <w:bCs/>
          <w:color w:val="auto"/>
          <w:sz w:val="24"/>
          <w:szCs w:val="24"/>
        </w:rPr>
      </w:pPr>
      <w:bookmarkStart w:id="64" w:name="_Toc111128133"/>
      <w:bookmarkStart w:id="65" w:name="_Toc118481764"/>
      <w:r w:rsidRPr="00FC5D83">
        <w:rPr>
          <w:rFonts w:ascii="Arial" w:hAnsi="Arial" w:cs="Arial"/>
          <w:b/>
          <w:bCs/>
          <w:color w:val="auto"/>
          <w:sz w:val="24"/>
          <w:szCs w:val="24"/>
        </w:rPr>
        <w:t>3.1. Instalación de las herramientas utilizadas</w:t>
      </w:r>
      <w:bookmarkEnd w:id="64"/>
      <w:bookmarkEnd w:id="65"/>
    </w:p>
    <w:p w14:paraId="6528388D" w14:textId="77777777" w:rsidR="00CB3201" w:rsidRPr="00CB3201" w:rsidRDefault="00CB3201" w:rsidP="00DB2A3C">
      <w:pPr>
        <w:spacing w:line="276" w:lineRule="auto"/>
        <w:rPr>
          <w:lang w:val="es-US"/>
        </w:rPr>
      </w:pPr>
    </w:p>
    <w:p w14:paraId="3426F026" w14:textId="4FBDF5DB" w:rsidR="00505B95" w:rsidRPr="00251AD3" w:rsidRDefault="00CB3201" w:rsidP="00251AD3">
      <w:pPr>
        <w:pStyle w:val="Prrafodelista"/>
        <w:numPr>
          <w:ilvl w:val="0"/>
          <w:numId w:val="20"/>
        </w:numPr>
        <w:suppressAutoHyphens w:val="0"/>
        <w:spacing w:after="160"/>
        <w:jc w:val="both"/>
        <w:rPr>
          <w:i/>
          <w:iCs/>
        </w:rPr>
      </w:pPr>
      <w:r>
        <w:t xml:space="preserve"> </w:t>
      </w:r>
      <w:r w:rsidRPr="006A7D8A">
        <w:t>Instalación de Python 3.</w:t>
      </w:r>
      <w:r>
        <w:t>8</w:t>
      </w:r>
      <w:r w:rsidRPr="006A7D8A">
        <w:t>: Ejecutar el instalador</w:t>
      </w:r>
      <w:r w:rsidR="00BC0863">
        <w:t xml:space="preserve"> y seguir los pasos que se le piden.</w:t>
      </w:r>
      <w:r w:rsidR="0029382B">
        <w:t xml:space="preserve"> (</w:t>
      </w:r>
      <w:r w:rsidR="0029382B" w:rsidRPr="005C72D3">
        <w:rPr>
          <w:b/>
          <w:bCs/>
        </w:rPr>
        <w:t>Marcar opción Agregar a Path que sale en la interfaz de instalación.</w:t>
      </w:r>
      <w:r w:rsidR="0029382B">
        <w:t>)</w:t>
      </w:r>
    </w:p>
    <w:p w14:paraId="070C1E8D" w14:textId="768C3ABE" w:rsidR="00CB3201" w:rsidRPr="006A7D8A" w:rsidRDefault="00CB3201" w:rsidP="00DB2A3C">
      <w:pPr>
        <w:pStyle w:val="Prrafodelista"/>
        <w:numPr>
          <w:ilvl w:val="0"/>
          <w:numId w:val="20"/>
        </w:numPr>
        <w:suppressAutoHyphens w:val="0"/>
        <w:spacing w:after="160"/>
        <w:jc w:val="both"/>
      </w:pPr>
      <w:r w:rsidRPr="002F6480">
        <w:t xml:space="preserve">Instalación de </w:t>
      </w:r>
      <w:r w:rsidR="00C930F6">
        <w:t>MongoDB</w:t>
      </w:r>
      <w:r w:rsidRPr="002F6480">
        <w:t xml:space="preserve">: </w:t>
      </w:r>
      <w:r w:rsidR="00C930F6">
        <w:t>Ejecutar Instalador y seguir los pasos de instalación hasta el final sin cambiar nada en el proceso.</w:t>
      </w:r>
    </w:p>
    <w:p w14:paraId="76FCC855" w14:textId="329AF587" w:rsidR="00CB3201" w:rsidRDefault="00CB3201" w:rsidP="00DB2A3C">
      <w:pPr>
        <w:pStyle w:val="Prrafodelista"/>
        <w:numPr>
          <w:ilvl w:val="0"/>
          <w:numId w:val="20"/>
        </w:numPr>
        <w:suppressAutoHyphens w:val="0"/>
        <w:jc w:val="both"/>
      </w:pPr>
      <w:r w:rsidRPr="006A7D8A">
        <w:t>Instalación del PyCharm Community Edition: Ejecutar el instalador, luego lo utilizamos para la programación</w:t>
      </w:r>
      <w:r w:rsidR="009907D2">
        <w:t xml:space="preserve"> o implementación de </w:t>
      </w:r>
      <w:r w:rsidR="00D513C1">
        <w:t>las funcionalidades</w:t>
      </w:r>
      <w:r w:rsidRPr="006A7D8A">
        <w:t xml:space="preserve"> </w:t>
      </w:r>
      <w:r w:rsidR="009907D2">
        <w:t xml:space="preserve">con </w:t>
      </w:r>
      <w:r w:rsidRPr="006A7D8A">
        <w:t>el lenguaje Python.</w:t>
      </w:r>
    </w:p>
    <w:p w14:paraId="3EC7E1A7" w14:textId="43933CEB" w:rsidR="003110D1" w:rsidRDefault="003110D1" w:rsidP="00DB2A3C">
      <w:pPr>
        <w:pStyle w:val="Prrafodelista"/>
        <w:numPr>
          <w:ilvl w:val="0"/>
          <w:numId w:val="20"/>
        </w:numPr>
        <w:suppressAutoHyphens w:val="0"/>
        <w:jc w:val="both"/>
      </w:pPr>
      <w:r>
        <w:t>Instalación opcional de GitHub Desktop: Ejecuta</w:t>
      </w:r>
      <w:r w:rsidR="0040103A">
        <w:t>mos</w:t>
      </w:r>
      <w:r>
        <w:t xml:space="preserve"> Instalador</w:t>
      </w:r>
      <w:r w:rsidR="00E82524">
        <w:t>,</w:t>
      </w:r>
      <w:r>
        <w:t xml:space="preserve"> una vez instalado pudimos poner nuestra cuenta </w:t>
      </w:r>
      <w:r w:rsidR="00681D98">
        <w:t xml:space="preserve">personal </w:t>
      </w:r>
      <w:r>
        <w:t xml:space="preserve">en github </w:t>
      </w:r>
      <w:r w:rsidR="00453F0C">
        <w:t>y alojar nuestro proyecto allí para tenerlo salvado y controla</w:t>
      </w:r>
      <w:r w:rsidR="00D23A4F">
        <w:t>r</w:t>
      </w:r>
      <w:r w:rsidR="00453F0C">
        <w:t xml:space="preserve"> todos los cambios que se hicieron durante la implementación del mismo.</w:t>
      </w:r>
    </w:p>
    <w:p w14:paraId="2FACEA25" w14:textId="07278D46" w:rsidR="007B5CB3" w:rsidRDefault="007B5CB3" w:rsidP="00DB2A3C">
      <w:pPr>
        <w:pStyle w:val="Prrafodelista"/>
        <w:numPr>
          <w:ilvl w:val="0"/>
          <w:numId w:val="20"/>
        </w:numPr>
        <w:suppressAutoHyphens w:val="0"/>
        <w:jc w:val="both"/>
      </w:pPr>
      <w:r>
        <w:t>Se implement</w:t>
      </w:r>
      <w:r w:rsidR="00FF746D">
        <w:t>aron las funciones para autenticación de usuario.</w:t>
      </w:r>
    </w:p>
    <w:p w14:paraId="0294E72E" w14:textId="370356AD" w:rsidR="00881A5E" w:rsidRPr="00961EAE" w:rsidRDefault="00147261" w:rsidP="00DB2A3C">
      <w:pPr>
        <w:pStyle w:val="Prrafodelista"/>
        <w:numPr>
          <w:ilvl w:val="0"/>
          <w:numId w:val="20"/>
        </w:numPr>
        <w:suppressAutoHyphens w:val="0"/>
        <w:jc w:val="both"/>
      </w:pPr>
      <w:r>
        <w:t>Para la generación de las preguntas y las respuestas se buscó una solución de terceros donde la entrada de datos debía ser en inglés. Sin embargo, se implementaron otras soluciones para entrada estrictamente en español que es el idioma destino del sistema</w:t>
      </w:r>
      <w:r w:rsidR="005C16F4">
        <w:t xml:space="preserve"> y fueron tomadas en cuenta </w:t>
      </w:r>
      <w:r w:rsidR="00C76DA3">
        <w:t>e integradas al sistema también.</w:t>
      </w:r>
    </w:p>
    <w:p w14:paraId="31A274C8" w14:textId="20260048" w:rsidR="00961EAE" w:rsidRDefault="00961EAE" w:rsidP="00DB2A3C">
      <w:pPr>
        <w:pStyle w:val="Prrafodelista"/>
        <w:numPr>
          <w:ilvl w:val="0"/>
          <w:numId w:val="20"/>
        </w:numPr>
        <w:suppressAutoHyphens w:val="0"/>
        <w:jc w:val="both"/>
      </w:pPr>
      <w:r>
        <w:t xml:space="preserve">Usando la biblioteca </w:t>
      </w:r>
      <w:r w:rsidR="005B3BC1">
        <w:t xml:space="preserve">de Python </w:t>
      </w:r>
      <w:r w:rsidRPr="00961EAE">
        <w:rPr>
          <w:rFonts w:ascii="Courier New" w:hAnsi="Courier New" w:cs="Courier New"/>
          <w:i/>
          <w:iCs/>
        </w:rPr>
        <w:t>ramuel.yaml</w:t>
      </w:r>
      <w:r>
        <w:t xml:space="preserve"> para el manejo de los archivos </w:t>
      </w:r>
      <w:r w:rsidRPr="006713F3">
        <w:rPr>
          <w:rFonts w:ascii="Courier New" w:hAnsi="Courier New" w:cs="Courier New"/>
          <w:b/>
          <w:bCs/>
        </w:rPr>
        <w:t>.yaml</w:t>
      </w:r>
      <w:r w:rsidR="006713F3" w:rsidRPr="00FE7A12">
        <w:t>,</w:t>
      </w:r>
      <w:r>
        <w:t xml:space="preserve"> se crearon las funciones para crear cada archivo de entrenamiento.</w:t>
      </w:r>
      <w:r w:rsidR="003A0B9D">
        <w:t xml:space="preserve"> Dichas funciones reciben las preguntas y respuestas extraídas de los datos entrados.</w:t>
      </w:r>
    </w:p>
    <w:p w14:paraId="3A52801D" w14:textId="0335922A" w:rsidR="00961EAE" w:rsidRPr="006A7D8A" w:rsidRDefault="00961EAE" w:rsidP="00DB2A3C">
      <w:pPr>
        <w:pStyle w:val="Prrafodelista"/>
        <w:numPr>
          <w:ilvl w:val="0"/>
          <w:numId w:val="20"/>
        </w:numPr>
        <w:suppressAutoHyphens w:val="0"/>
        <w:jc w:val="both"/>
      </w:pPr>
      <w:r>
        <w:t xml:space="preserve"> </w:t>
      </w:r>
      <w:r w:rsidR="004E67CD">
        <w:t>Luego se crearon las funciones para los procesos de creación</w:t>
      </w:r>
      <w:r w:rsidR="00CB088D">
        <w:t xml:space="preserve">, </w:t>
      </w:r>
      <w:r w:rsidR="004E67CD">
        <w:t xml:space="preserve">entrenamiento </w:t>
      </w:r>
      <w:r w:rsidR="00A2415A">
        <w:t xml:space="preserve">y prueba </w:t>
      </w:r>
      <w:r w:rsidR="004E67CD">
        <w:t>del Asistente Virtual</w:t>
      </w:r>
      <w:r w:rsidR="00A2415A">
        <w:t>.</w:t>
      </w:r>
    </w:p>
    <w:p w14:paraId="6FCDD1B0" w14:textId="68A22B8E" w:rsidR="00CB3201" w:rsidRDefault="00CB3201" w:rsidP="00DB2A3C">
      <w:pPr>
        <w:pStyle w:val="Prrafodelista"/>
        <w:jc w:val="both"/>
      </w:pPr>
    </w:p>
    <w:p w14:paraId="50A0E5E9" w14:textId="77777777" w:rsidR="004B40E8" w:rsidRDefault="004B40E8" w:rsidP="00DB2A3C">
      <w:pPr>
        <w:pStyle w:val="Prrafodelista"/>
        <w:jc w:val="both"/>
      </w:pPr>
    </w:p>
    <w:p w14:paraId="4DEEFA45" w14:textId="654B24A5" w:rsidR="004B40E8" w:rsidRDefault="004B40E8" w:rsidP="00DB2A3C">
      <w:pPr>
        <w:pStyle w:val="Prrafodelista"/>
        <w:jc w:val="both"/>
      </w:pPr>
    </w:p>
    <w:p w14:paraId="0EC9CAA0" w14:textId="2DAC8DCB" w:rsidR="00133549" w:rsidRDefault="00133549" w:rsidP="00DB2A3C">
      <w:pPr>
        <w:pStyle w:val="Prrafodelista"/>
        <w:jc w:val="both"/>
      </w:pPr>
    </w:p>
    <w:p w14:paraId="37264810" w14:textId="77777777" w:rsidR="00133549" w:rsidRDefault="00133549" w:rsidP="00DB2A3C">
      <w:pPr>
        <w:spacing w:line="276" w:lineRule="auto"/>
        <w:jc w:val="both"/>
      </w:pPr>
    </w:p>
    <w:p w14:paraId="00FF81C8" w14:textId="77777777" w:rsidR="0097615C" w:rsidRDefault="0097615C">
      <w:pPr>
        <w:spacing w:after="0" w:line="240" w:lineRule="auto"/>
        <w:rPr>
          <w:rFonts w:eastAsiaTheme="majorEastAsia"/>
          <w:b/>
          <w:bCs/>
          <w:lang w:val="es-US"/>
        </w:rPr>
      </w:pPr>
      <w:bookmarkStart w:id="66" w:name="_Toc111128134"/>
      <w:r>
        <w:rPr>
          <w:b/>
          <w:bCs/>
        </w:rPr>
        <w:br w:type="page"/>
      </w:r>
    </w:p>
    <w:p w14:paraId="089733F7" w14:textId="5159E6FE" w:rsidR="004B40E8" w:rsidRPr="00126DE7" w:rsidRDefault="00285DCD" w:rsidP="00497AC5">
      <w:pPr>
        <w:pStyle w:val="Ttulo2"/>
        <w:spacing w:line="360" w:lineRule="auto"/>
        <w:rPr>
          <w:rFonts w:ascii="Arial" w:hAnsi="Arial" w:cs="Arial"/>
          <w:b/>
          <w:bCs/>
          <w:color w:val="auto"/>
          <w:sz w:val="24"/>
          <w:szCs w:val="24"/>
        </w:rPr>
      </w:pPr>
      <w:bookmarkStart w:id="67" w:name="_Toc118481765"/>
      <w:r>
        <w:rPr>
          <w:rFonts w:ascii="Arial" w:hAnsi="Arial" w:cs="Arial"/>
          <w:b/>
          <w:bCs/>
          <w:color w:val="auto"/>
          <w:sz w:val="24"/>
          <w:szCs w:val="24"/>
        </w:rPr>
        <w:lastRenderedPageBreak/>
        <w:t xml:space="preserve">3.2 </w:t>
      </w:r>
      <w:r w:rsidR="00126DE7" w:rsidRPr="00126DE7">
        <w:rPr>
          <w:rFonts w:ascii="Arial" w:hAnsi="Arial" w:cs="Arial"/>
          <w:b/>
          <w:bCs/>
          <w:color w:val="auto"/>
          <w:sz w:val="24"/>
          <w:szCs w:val="24"/>
        </w:rPr>
        <w:t xml:space="preserve">Implementación de </w:t>
      </w:r>
      <w:r w:rsidR="00EF2D8B" w:rsidRPr="00126DE7">
        <w:rPr>
          <w:rFonts w:ascii="Arial" w:hAnsi="Arial" w:cs="Arial"/>
          <w:b/>
          <w:bCs/>
          <w:color w:val="auto"/>
          <w:sz w:val="24"/>
          <w:szCs w:val="24"/>
        </w:rPr>
        <w:t>Funcionalidades</w:t>
      </w:r>
      <w:bookmarkEnd w:id="66"/>
      <w:bookmarkEnd w:id="67"/>
    </w:p>
    <w:p w14:paraId="2EF67583" w14:textId="3390A6A5" w:rsidR="00AE4582" w:rsidRPr="0052238E" w:rsidRDefault="00497AC5" w:rsidP="00DB2A3C">
      <w:pPr>
        <w:spacing w:line="276" w:lineRule="auto"/>
        <w:jc w:val="both"/>
      </w:pPr>
      <w:r>
        <w:t>E</w:t>
      </w:r>
      <w:r w:rsidR="007606ED" w:rsidRPr="00126DE7">
        <w:t>l usuario deberá crear una cuenta para luego iniciar sesión</w:t>
      </w:r>
      <w:r w:rsidR="00AE4582" w:rsidRPr="00126DE7">
        <w:t>, a continuación, se muestran las funciones que se implementaron para ello.</w:t>
      </w:r>
    </w:p>
    <w:p w14:paraId="6714995F" w14:textId="7F840E1D" w:rsidR="00AE4582" w:rsidRDefault="00874E71" w:rsidP="00DB2A3C">
      <w:pPr>
        <w:pStyle w:val="Prrafodelista"/>
        <w:ind w:hanging="720"/>
        <w:jc w:val="both"/>
        <w:rPr>
          <w:lang w:val="es-ES"/>
        </w:rPr>
      </w:pPr>
      <w:r>
        <w:rPr>
          <w:noProof/>
          <w:lang w:val="es-MX" w:eastAsia="es-MX"/>
        </w:rPr>
        <w:drawing>
          <wp:inline distT="0" distB="0" distL="0" distR="0" wp14:anchorId="78AE0843" wp14:editId="4999AFC4">
            <wp:extent cx="5257800" cy="2543175"/>
            <wp:effectExtent l="76200" t="76200" r="133350" b="14287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57800" cy="25431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79E9865" w14:textId="0F056C47" w:rsidR="008D0C47" w:rsidRDefault="00052D76" w:rsidP="00052D76">
      <w:pPr>
        <w:pStyle w:val="Prrafodelista"/>
        <w:ind w:left="0"/>
        <w:jc w:val="both"/>
        <w:rPr>
          <w:lang w:val="es-ES"/>
        </w:rPr>
      </w:pPr>
      <w:r>
        <w:rPr>
          <w:b/>
          <w:bCs/>
          <w:lang w:val="es-ES"/>
        </w:rPr>
        <w:t xml:space="preserve"> </w:t>
      </w:r>
      <w:r w:rsidR="003B7B64" w:rsidRPr="003B7B64">
        <w:rPr>
          <w:b/>
          <w:bCs/>
          <w:lang w:val="es-ES"/>
        </w:rPr>
        <w:t>Fig</w:t>
      </w:r>
      <w:r w:rsidR="003B7B64">
        <w:rPr>
          <w:b/>
          <w:bCs/>
          <w:lang w:val="es-ES"/>
        </w:rPr>
        <w:t>ura</w:t>
      </w:r>
      <w:r w:rsidR="003B7B64" w:rsidRPr="003B7B64">
        <w:rPr>
          <w:b/>
          <w:bCs/>
          <w:lang w:val="es-ES"/>
        </w:rPr>
        <w:t xml:space="preserve"> 3.1</w:t>
      </w:r>
      <w:r w:rsidR="003B7B64">
        <w:rPr>
          <w:b/>
          <w:bCs/>
          <w:lang w:val="es-ES"/>
        </w:rPr>
        <w:t xml:space="preserve"> </w:t>
      </w:r>
      <w:r w:rsidR="003B7B64">
        <w:rPr>
          <w:lang w:val="es-ES"/>
        </w:rPr>
        <w:t xml:space="preserve">Función para </w:t>
      </w:r>
      <w:r w:rsidR="008D0C47">
        <w:rPr>
          <w:lang w:val="es-ES"/>
        </w:rPr>
        <w:t>registrarse en el sistema</w:t>
      </w:r>
      <w:r w:rsidR="00FD6AA6">
        <w:rPr>
          <w:lang w:val="es-ES"/>
        </w:rPr>
        <w:t>.</w:t>
      </w:r>
    </w:p>
    <w:p w14:paraId="3A727AAE" w14:textId="77777777" w:rsidR="00BE453C" w:rsidRDefault="00BE453C" w:rsidP="00DB2A3C">
      <w:pPr>
        <w:pStyle w:val="Prrafodelista"/>
        <w:jc w:val="both"/>
        <w:rPr>
          <w:lang w:val="es-ES"/>
        </w:rPr>
      </w:pPr>
    </w:p>
    <w:p w14:paraId="57D83B67" w14:textId="6D193AE3" w:rsidR="008D0C47" w:rsidRPr="003B7B64" w:rsidRDefault="008D0C47" w:rsidP="00DB2A3C">
      <w:pPr>
        <w:pStyle w:val="Prrafodelista"/>
        <w:ind w:left="709" w:hanging="709"/>
        <w:jc w:val="both"/>
        <w:rPr>
          <w:lang w:val="es-ES"/>
        </w:rPr>
      </w:pPr>
      <w:r>
        <w:rPr>
          <w:noProof/>
          <w:lang w:val="es-MX" w:eastAsia="es-MX"/>
        </w:rPr>
        <w:drawing>
          <wp:inline distT="0" distB="0" distL="0" distR="0" wp14:anchorId="07A164E5" wp14:editId="1D353742">
            <wp:extent cx="5238037" cy="2943225"/>
            <wp:effectExtent l="76200" t="76200" r="134620" b="12382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62649" cy="295705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63B99D2" w14:textId="032E65C8" w:rsidR="008D0C47" w:rsidRDefault="008D0C47" w:rsidP="00AE0283">
      <w:pPr>
        <w:pStyle w:val="Prrafodelista"/>
        <w:ind w:left="0"/>
        <w:jc w:val="both"/>
        <w:rPr>
          <w:lang w:val="es-ES"/>
        </w:rPr>
      </w:pPr>
      <w:r w:rsidRPr="003B7B64">
        <w:rPr>
          <w:b/>
          <w:bCs/>
          <w:lang w:val="es-ES"/>
        </w:rPr>
        <w:t>Fig</w:t>
      </w:r>
      <w:r>
        <w:rPr>
          <w:b/>
          <w:bCs/>
          <w:lang w:val="es-ES"/>
        </w:rPr>
        <w:t>ura</w:t>
      </w:r>
      <w:r w:rsidRPr="003B7B64">
        <w:rPr>
          <w:b/>
          <w:bCs/>
          <w:lang w:val="es-ES"/>
        </w:rPr>
        <w:t xml:space="preserve"> 3.</w:t>
      </w:r>
      <w:r>
        <w:rPr>
          <w:b/>
          <w:bCs/>
          <w:lang w:val="es-ES"/>
        </w:rPr>
        <w:t xml:space="preserve">2 </w:t>
      </w:r>
      <w:r>
        <w:rPr>
          <w:lang w:val="es-ES"/>
        </w:rPr>
        <w:t>Función para iniciar sesión en el sistema.</w:t>
      </w:r>
    </w:p>
    <w:p w14:paraId="25EFA5EB" w14:textId="384C5057" w:rsidR="00BC38BB" w:rsidRDefault="00BC38BB" w:rsidP="00DB2A3C">
      <w:pPr>
        <w:spacing w:after="0" w:line="276" w:lineRule="auto"/>
        <w:rPr>
          <w:b/>
          <w:bCs/>
          <w:lang w:val="es-US"/>
        </w:rPr>
      </w:pPr>
    </w:p>
    <w:p w14:paraId="438A5B30" w14:textId="77777777" w:rsidR="0002756A" w:rsidRDefault="0002756A" w:rsidP="00DB2A3C">
      <w:pPr>
        <w:spacing w:after="0" w:line="276" w:lineRule="auto"/>
        <w:rPr>
          <w:b/>
          <w:bCs/>
          <w:lang w:val="es-US"/>
        </w:rPr>
      </w:pPr>
      <w:r>
        <w:rPr>
          <w:b/>
          <w:bCs/>
        </w:rPr>
        <w:br w:type="page"/>
      </w:r>
    </w:p>
    <w:p w14:paraId="69FE3F83" w14:textId="47B345D2" w:rsidR="00C7702A" w:rsidRPr="0037110D" w:rsidRDefault="00C7702A" w:rsidP="00205AAB">
      <w:pPr>
        <w:pStyle w:val="Prrafodelista"/>
        <w:spacing w:line="360" w:lineRule="auto"/>
        <w:ind w:left="0"/>
        <w:jc w:val="both"/>
        <w:rPr>
          <w:b/>
          <w:bCs/>
        </w:rPr>
      </w:pPr>
      <w:r w:rsidRPr="006E45A2">
        <w:rPr>
          <w:b/>
          <w:bCs/>
        </w:rPr>
        <w:lastRenderedPageBreak/>
        <w:t xml:space="preserve">A </w:t>
      </w:r>
      <w:r w:rsidR="00FE110A" w:rsidRPr="006E45A2">
        <w:rPr>
          <w:b/>
          <w:bCs/>
        </w:rPr>
        <w:t>continuación,</w:t>
      </w:r>
      <w:r w:rsidRPr="006E45A2">
        <w:rPr>
          <w:b/>
          <w:bCs/>
        </w:rPr>
        <w:t xml:space="preserve"> se muestran algunas de las funciones más importantes</w:t>
      </w:r>
      <w:r w:rsidR="00A1133C">
        <w:rPr>
          <w:b/>
          <w:bCs/>
        </w:rPr>
        <w:t>.</w:t>
      </w:r>
    </w:p>
    <w:p w14:paraId="38DAF647" w14:textId="5D68D851" w:rsidR="00C7702A" w:rsidRDefault="00C7702A" w:rsidP="00DB2A3C">
      <w:pPr>
        <w:pStyle w:val="Prrafodelista"/>
        <w:ind w:left="0" w:right="-1"/>
        <w:jc w:val="both"/>
      </w:pPr>
      <w:r>
        <w:rPr>
          <w:noProof/>
          <w:lang w:val="es-MX" w:eastAsia="es-MX"/>
        </w:rPr>
        <w:drawing>
          <wp:inline distT="0" distB="0" distL="0" distR="0" wp14:anchorId="5585A143" wp14:editId="0EFA3BE8">
            <wp:extent cx="5610225" cy="3086100"/>
            <wp:effectExtent l="76200" t="76200" r="142875" b="133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10225" cy="30861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AE6EC60" w14:textId="3C4E2AA7" w:rsidR="00E7092B" w:rsidRDefault="00EC3F89" w:rsidP="00052D76">
      <w:pPr>
        <w:pStyle w:val="Prrafodelista"/>
        <w:ind w:left="142"/>
        <w:jc w:val="both"/>
      </w:pPr>
      <w:r w:rsidRPr="005657AC">
        <w:rPr>
          <w:b/>
          <w:bCs/>
        </w:rPr>
        <w:t>Figura 3.</w:t>
      </w:r>
      <w:r w:rsidR="003B7B64">
        <w:rPr>
          <w:b/>
          <w:bCs/>
        </w:rPr>
        <w:t>3</w:t>
      </w:r>
      <w:r>
        <w:t xml:space="preserve"> </w:t>
      </w:r>
      <w:r w:rsidR="00D61AA2">
        <w:t>Parte de la f</w:t>
      </w:r>
      <w:r>
        <w:t xml:space="preserve">unción para crear el archivo de entrenamiento </w:t>
      </w:r>
      <w:r w:rsidRPr="008B6BE5">
        <w:rPr>
          <w:b/>
          <w:bCs/>
        </w:rPr>
        <w:t>domain.yml</w:t>
      </w:r>
      <w:r>
        <w:t xml:space="preserve"> </w:t>
      </w:r>
    </w:p>
    <w:p w14:paraId="2916D47D" w14:textId="7069AA5B" w:rsidR="00E7092B" w:rsidRDefault="00E7092B" w:rsidP="00052D76">
      <w:pPr>
        <w:pStyle w:val="Prrafodelista"/>
        <w:ind w:left="142"/>
        <w:jc w:val="both"/>
      </w:pPr>
      <w:r>
        <w:t>Este archivo contiene</w:t>
      </w:r>
      <w:r w:rsidR="007414B1">
        <w:t xml:space="preserve"> principalmente</w:t>
      </w:r>
      <w:r>
        <w:t xml:space="preserve"> las intenciones</w:t>
      </w:r>
      <w:r w:rsidR="00B063C3">
        <w:t xml:space="preserve"> (frases que se espera</w:t>
      </w:r>
      <w:r w:rsidR="00F03B37">
        <w:t xml:space="preserve"> que</w:t>
      </w:r>
      <w:r w:rsidR="00B063C3">
        <w:t xml:space="preserve"> </w:t>
      </w:r>
      <w:r w:rsidR="00716FE9">
        <w:t>diga el</w:t>
      </w:r>
      <w:r w:rsidR="00B063C3">
        <w:t xml:space="preserve"> usuario) y</w:t>
      </w:r>
      <w:r>
        <w:t xml:space="preserve"> acciones que tomará el bot.</w:t>
      </w:r>
      <w:r w:rsidR="0037110D">
        <w:t xml:space="preserve"> </w:t>
      </w:r>
    </w:p>
    <w:p w14:paraId="5C66A6B4" w14:textId="52DFC55E" w:rsidR="0037110D" w:rsidRDefault="00EC3F89" w:rsidP="00563890">
      <w:pPr>
        <w:pStyle w:val="Prrafodelista"/>
        <w:ind w:left="142"/>
        <w:jc w:val="both"/>
        <w:rPr>
          <w:noProof/>
          <w:lang w:val="es-MX" w:eastAsia="es-MX"/>
        </w:rPr>
      </w:pPr>
      <w:r>
        <w:t>(A la izquierda se creó la plantilla del archivo y a la derecha se escribió dicha plantilla</w:t>
      </w:r>
      <w:r w:rsidR="00831934">
        <w:t xml:space="preserve"> en el archivo</w:t>
      </w:r>
      <w:r w:rsidR="0081750B">
        <w:t>.</w:t>
      </w:r>
      <w:r>
        <w:t>)</w:t>
      </w:r>
      <w:r w:rsidR="0037110D" w:rsidRPr="0037110D">
        <w:rPr>
          <w:noProof/>
          <w:lang w:val="es-MX" w:eastAsia="es-MX"/>
        </w:rPr>
        <w:t xml:space="preserve"> </w:t>
      </w:r>
    </w:p>
    <w:p w14:paraId="6DA39032" w14:textId="77777777" w:rsidR="00563890" w:rsidRPr="0037110D" w:rsidRDefault="00563890" w:rsidP="00563890">
      <w:pPr>
        <w:pStyle w:val="Prrafodelista"/>
        <w:ind w:left="142"/>
        <w:jc w:val="both"/>
        <w:rPr>
          <w:noProof/>
          <w:lang w:val="es-MX" w:eastAsia="es-MX"/>
        </w:rPr>
      </w:pPr>
    </w:p>
    <w:p w14:paraId="693583BB" w14:textId="6CACA6B7" w:rsidR="00B117A2" w:rsidRDefault="0037110D" w:rsidP="00DB2A3C">
      <w:pPr>
        <w:pStyle w:val="Prrafodelista"/>
        <w:ind w:hanging="720"/>
        <w:jc w:val="both"/>
      </w:pPr>
      <w:r>
        <w:rPr>
          <w:noProof/>
          <w:lang w:val="es-MX" w:eastAsia="es-MX"/>
        </w:rPr>
        <w:drawing>
          <wp:inline distT="0" distB="0" distL="0" distR="0" wp14:anchorId="729C8BE8" wp14:editId="74EAD7E7">
            <wp:extent cx="5648325" cy="2876550"/>
            <wp:effectExtent l="76200" t="76200" r="142875" b="13335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55384" cy="288014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C8555DE" w14:textId="1DC71A1E" w:rsidR="000A6B84" w:rsidRDefault="007A206A" w:rsidP="00EE18FC">
      <w:pPr>
        <w:pStyle w:val="Prrafodelista"/>
        <w:ind w:left="0"/>
        <w:jc w:val="both"/>
        <w:rPr>
          <w:b/>
          <w:bCs/>
        </w:rPr>
      </w:pPr>
      <w:r w:rsidRPr="002A7D32">
        <w:rPr>
          <w:b/>
          <w:bCs/>
        </w:rPr>
        <w:t>Figura 3.</w:t>
      </w:r>
      <w:r w:rsidR="003B7B64">
        <w:rPr>
          <w:b/>
          <w:bCs/>
        </w:rPr>
        <w:t>4</w:t>
      </w:r>
      <w:r>
        <w:t xml:space="preserve"> </w:t>
      </w:r>
      <w:r w:rsidR="00284AE2">
        <w:t>Parte de la función</w:t>
      </w:r>
      <w:r>
        <w:t xml:space="preserve"> para crear el archivo de entrenamiento </w:t>
      </w:r>
      <w:r>
        <w:rPr>
          <w:b/>
          <w:bCs/>
        </w:rPr>
        <w:t>nlu</w:t>
      </w:r>
      <w:r w:rsidRPr="008B6BE5">
        <w:rPr>
          <w:b/>
          <w:bCs/>
        </w:rPr>
        <w:t>.yml</w:t>
      </w:r>
    </w:p>
    <w:p w14:paraId="430FECB8" w14:textId="3E8E5AB1" w:rsidR="000A6B84" w:rsidRPr="000A6B84" w:rsidRDefault="000A6B84" w:rsidP="00EE18FC">
      <w:pPr>
        <w:pStyle w:val="Prrafodelista"/>
        <w:ind w:left="0"/>
        <w:jc w:val="both"/>
      </w:pPr>
      <w:r>
        <w:t>Este archivo contiene principalmente las intenciones</w:t>
      </w:r>
      <w:r w:rsidR="0075096D">
        <w:t xml:space="preserve"> ya definidas</w:t>
      </w:r>
      <w:r w:rsidR="005B6DFC">
        <w:t xml:space="preserve"> </w:t>
      </w:r>
      <w:r>
        <w:t>y ejemplos</w:t>
      </w:r>
      <w:r w:rsidR="00A40A93">
        <w:t xml:space="preserve"> por los que se guiará el bot</w:t>
      </w:r>
      <w:r>
        <w:t xml:space="preserve"> de acuerdo a cada intención.</w:t>
      </w:r>
    </w:p>
    <w:p w14:paraId="151FA87A" w14:textId="304E9B3A" w:rsidR="007A206A" w:rsidRDefault="007A206A" w:rsidP="00EE18FC">
      <w:pPr>
        <w:pStyle w:val="Prrafodelista"/>
        <w:ind w:left="0"/>
        <w:jc w:val="both"/>
      </w:pPr>
      <w:r>
        <w:t xml:space="preserve"> (A la izquierda se creó la plantilla del archivo y a la derecha se escribió dicha plantilla</w:t>
      </w:r>
      <w:r w:rsidR="00D934E0">
        <w:t xml:space="preserve"> en el archivo</w:t>
      </w:r>
      <w:r w:rsidR="00216B77">
        <w:t>,</w:t>
      </w:r>
      <w:r w:rsidR="000B219F">
        <w:t xml:space="preserve"> se puede </w:t>
      </w:r>
      <w:r w:rsidR="00BB1A73">
        <w:t xml:space="preserve">alcanzar a </w:t>
      </w:r>
      <w:r w:rsidR="000B219F">
        <w:t>ver el manejo de errores</w:t>
      </w:r>
      <w:r>
        <w:t>)</w:t>
      </w:r>
    </w:p>
    <w:p w14:paraId="2FD4027A" w14:textId="77D25761" w:rsidR="00311A93" w:rsidRDefault="00311A93" w:rsidP="00DB2A3C">
      <w:pPr>
        <w:spacing w:after="0" w:line="276" w:lineRule="auto"/>
        <w:rPr>
          <w:lang w:val="es-US"/>
        </w:rPr>
      </w:pPr>
    </w:p>
    <w:p w14:paraId="5B6F18AD" w14:textId="77777777" w:rsidR="0021352F" w:rsidRPr="0021352F" w:rsidRDefault="0021352F" w:rsidP="00DB2A3C">
      <w:pPr>
        <w:spacing w:after="0" w:line="276" w:lineRule="auto"/>
        <w:rPr>
          <w:lang w:val="es-US"/>
        </w:rPr>
      </w:pPr>
    </w:p>
    <w:p w14:paraId="254403BB" w14:textId="443038B0" w:rsidR="00311A93" w:rsidRDefault="0021352F" w:rsidP="00DB2A3C">
      <w:pPr>
        <w:pStyle w:val="Prrafodelista"/>
        <w:ind w:left="0"/>
        <w:jc w:val="both"/>
        <w:rPr>
          <w:b/>
          <w:bCs/>
        </w:rPr>
      </w:pPr>
      <w:r>
        <w:rPr>
          <w:noProof/>
          <w:lang w:val="es-MX" w:eastAsia="es-MX"/>
        </w:rPr>
        <w:drawing>
          <wp:inline distT="0" distB="0" distL="0" distR="0" wp14:anchorId="08FB9A79" wp14:editId="417330B0">
            <wp:extent cx="5581650" cy="4038600"/>
            <wp:effectExtent l="76200" t="76200" r="133350" b="13335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616926" cy="406412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E414DA7" w14:textId="0F9D5427" w:rsidR="00311A93" w:rsidRDefault="00311A93" w:rsidP="00E077C5">
      <w:pPr>
        <w:pStyle w:val="Prrafodelista"/>
        <w:ind w:left="0"/>
        <w:jc w:val="both"/>
      </w:pPr>
      <w:r w:rsidRPr="002A7D32">
        <w:rPr>
          <w:b/>
          <w:bCs/>
        </w:rPr>
        <w:t>Figura 3.</w:t>
      </w:r>
      <w:r w:rsidR="003B7B64">
        <w:rPr>
          <w:b/>
          <w:bCs/>
        </w:rPr>
        <w:t>6</w:t>
      </w:r>
      <w:r>
        <w:t xml:space="preserve"> Función para entrenar el Asistente Virtual (</w:t>
      </w:r>
      <w:r w:rsidR="005020D1">
        <w:t>Dónde primero se buscan y muestran</w:t>
      </w:r>
      <w:r w:rsidR="00215049">
        <w:t xml:space="preserve"> los datos de entrenamiento</w:t>
      </w:r>
      <w:r w:rsidR="00A83723">
        <w:t>,</w:t>
      </w:r>
      <w:r w:rsidR="005020D1">
        <w:t xml:space="preserve"> asistentes</w:t>
      </w:r>
      <w:r w:rsidR="00215049">
        <w:t xml:space="preserve"> virtuales</w:t>
      </w:r>
      <w:r w:rsidR="005020D1">
        <w:t xml:space="preserve"> creados por el usuario</w:t>
      </w:r>
      <w:r w:rsidR="00800000">
        <w:t>. L</w:t>
      </w:r>
      <w:r w:rsidR="005020D1">
        <w:t>uego el usuario elige cual desea entrenar</w:t>
      </w:r>
      <w:r w:rsidR="008631D9">
        <w:t xml:space="preserve"> y que datos usar,</w:t>
      </w:r>
      <w:r w:rsidR="00450EEE">
        <w:t xml:space="preserve"> y termina ejecutándose el entrenamiento.</w:t>
      </w:r>
      <w:r>
        <w:t>)</w:t>
      </w:r>
    </w:p>
    <w:p w14:paraId="65C30015" w14:textId="392A821D" w:rsidR="00A13924" w:rsidRDefault="00A13924" w:rsidP="00DB2A3C">
      <w:pPr>
        <w:pStyle w:val="Prrafodelista"/>
        <w:jc w:val="both"/>
      </w:pPr>
    </w:p>
    <w:p w14:paraId="662AD901" w14:textId="1FF425E3" w:rsidR="00311A93" w:rsidRPr="001D05C7" w:rsidRDefault="00A13924" w:rsidP="00DB2A3C">
      <w:pPr>
        <w:pStyle w:val="Prrafodelista"/>
        <w:ind w:hanging="720"/>
        <w:jc w:val="both"/>
      </w:pPr>
      <w:r>
        <w:rPr>
          <w:noProof/>
          <w:lang w:val="es-MX" w:eastAsia="es-MX"/>
        </w:rPr>
        <w:drawing>
          <wp:inline distT="0" distB="0" distL="0" distR="0" wp14:anchorId="72E86731" wp14:editId="0595E324">
            <wp:extent cx="5400675" cy="2343150"/>
            <wp:effectExtent l="76200" t="76200" r="142875" b="13335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02060" cy="234375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C8D7CDD" w14:textId="00481096" w:rsidR="00A13924" w:rsidRDefault="00A13924" w:rsidP="00723EA3">
      <w:pPr>
        <w:pStyle w:val="Prrafodelista"/>
        <w:ind w:left="0"/>
        <w:jc w:val="both"/>
      </w:pPr>
      <w:r w:rsidRPr="002A7D32">
        <w:rPr>
          <w:b/>
          <w:bCs/>
        </w:rPr>
        <w:t>Figura 3.</w:t>
      </w:r>
      <w:r w:rsidR="00835765">
        <w:rPr>
          <w:b/>
          <w:bCs/>
        </w:rPr>
        <w:t>7</w:t>
      </w:r>
      <w:r>
        <w:t xml:space="preserve"> Función para generar los archivos de entrenamiento al recibir las preguntas y respuestas extraídas. Se llaman a las funciones </w:t>
      </w:r>
      <w:r w:rsidR="00A42F15">
        <w:t xml:space="preserve">que mostramos al principio que se encargan de </w:t>
      </w:r>
      <w:r>
        <w:t>crear los archivos.</w:t>
      </w:r>
    </w:p>
    <w:p w14:paraId="58E8700A" w14:textId="77777777" w:rsidR="00CC1DCC" w:rsidRDefault="00CC1DCC" w:rsidP="00DB2A3C">
      <w:pPr>
        <w:spacing w:after="0" w:line="276" w:lineRule="auto"/>
        <w:rPr>
          <w:rFonts w:eastAsiaTheme="majorEastAsia"/>
          <w:b/>
          <w:bCs/>
          <w:lang w:val="es-US"/>
        </w:rPr>
      </w:pPr>
      <w:r>
        <w:rPr>
          <w:b/>
          <w:bCs/>
        </w:rPr>
        <w:br w:type="page"/>
      </w:r>
    </w:p>
    <w:p w14:paraId="4626B50B" w14:textId="5213B3E0" w:rsidR="00A5472F" w:rsidRDefault="003D596B" w:rsidP="00DB2A3C">
      <w:pPr>
        <w:pStyle w:val="Ttulo2"/>
        <w:jc w:val="both"/>
        <w:rPr>
          <w:rFonts w:ascii="Arial" w:hAnsi="Arial" w:cs="Arial"/>
          <w:b/>
          <w:bCs/>
          <w:color w:val="auto"/>
          <w:sz w:val="24"/>
          <w:szCs w:val="24"/>
        </w:rPr>
      </w:pPr>
      <w:bookmarkStart w:id="68" w:name="_Toc118481766"/>
      <w:r w:rsidRPr="003D596B">
        <w:rPr>
          <w:rFonts w:ascii="Arial" w:hAnsi="Arial" w:cs="Arial"/>
          <w:b/>
          <w:bCs/>
          <w:color w:val="auto"/>
          <w:sz w:val="24"/>
          <w:szCs w:val="24"/>
        </w:rPr>
        <w:lastRenderedPageBreak/>
        <w:t>3.</w:t>
      </w:r>
      <w:r>
        <w:rPr>
          <w:rFonts w:ascii="Arial" w:hAnsi="Arial" w:cs="Arial"/>
          <w:b/>
          <w:bCs/>
          <w:color w:val="auto"/>
          <w:sz w:val="24"/>
          <w:szCs w:val="24"/>
        </w:rPr>
        <w:t>3</w:t>
      </w:r>
      <w:r w:rsidRPr="003D596B">
        <w:rPr>
          <w:rFonts w:ascii="Arial" w:hAnsi="Arial" w:cs="Arial"/>
          <w:b/>
          <w:bCs/>
          <w:color w:val="auto"/>
          <w:sz w:val="24"/>
          <w:szCs w:val="24"/>
        </w:rPr>
        <w:t xml:space="preserve"> </w:t>
      </w:r>
      <w:r>
        <w:rPr>
          <w:rFonts w:ascii="Arial" w:hAnsi="Arial" w:cs="Arial"/>
          <w:b/>
          <w:bCs/>
          <w:color w:val="auto"/>
          <w:sz w:val="24"/>
          <w:szCs w:val="24"/>
        </w:rPr>
        <w:t>Análisis económico</w:t>
      </w:r>
      <w:bookmarkEnd w:id="68"/>
    </w:p>
    <w:p w14:paraId="11F399EF" w14:textId="583D2E54" w:rsidR="00A5472F" w:rsidRDefault="003D596B" w:rsidP="00DB2A3C">
      <w:pPr>
        <w:spacing w:line="276" w:lineRule="auto"/>
        <w:jc w:val="both"/>
        <w:rPr>
          <w:lang w:val="es-US"/>
        </w:rPr>
      </w:pPr>
      <w:r>
        <w:t>En la realización de un proyecto se hace necesaria la planificación y el control del esfuerzo, costo y tiempo que tomará llevarlo a cabo. Con la utilización de métodos de estimación de costos, se puede determinar una aproximación de los recursos necesarios, así como el total de tiempo que gastaría una persona o un equipo, en el desarrollo de un producto de software específico. Además, se determina la viabilidad económica, ambiental, técnica y de mercado. A continuación, se realiza un análisis de costos para el sistema.</w:t>
      </w:r>
    </w:p>
    <w:p w14:paraId="6D1FBC97" w14:textId="6E947ADD" w:rsidR="00B60F2D" w:rsidRDefault="00B60F2D" w:rsidP="00DB2A3C">
      <w:pPr>
        <w:pStyle w:val="Ttulo3"/>
        <w:spacing w:line="276" w:lineRule="auto"/>
        <w:jc w:val="both"/>
        <w:rPr>
          <w:rFonts w:ascii="Arial" w:hAnsi="Arial" w:cs="Arial"/>
          <w:b/>
          <w:bCs/>
          <w:color w:val="auto"/>
        </w:rPr>
      </w:pPr>
      <w:bookmarkStart w:id="69" w:name="_Toc10795570"/>
      <w:bookmarkStart w:id="70" w:name="_Toc118481767"/>
      <w:r w:rsidRPr="00B60F2D">
        <w:rPr>
          <w:rFonts w:ascii="Arial" w:hAnsi="Arial" w:cs="Arial"/>
          <w:b/>
          <w:bCs/>
          <w:color w:val="auto"/>
        </w:rPr>
        <w:t>3.3.1. Estimación de costo y tiempo</w:t>
      </w:r>
      <w:bookmarkEnd w:id="69"/>
      <w:bookmarkEnd w:id="70"/>
    </w:p>
    <w:p w14:paraId="513A60D4" w14:textId="77777777" w:rsidR="00961913" w:rsidRPr="00961913" w:rsidRDefault="00961913" w:rsidP="00DB2A3C">
      <w:pPr>
        <w:spacing w:line="276" w:lineRule="auto"/>
      </w:pPr>
    </w:p>
    <w:p w14:paraId="7592CC16" w14:textId="36791852" w:rsidR="00B60F2D" w:rsidRPr="002F6480" w:rsidRDefault="00B60F2D" w:rsidP="00DB2A3C">
      <w:pPr>
        <w:autoSpaceDE w:val="0"/>
        <w:autoSpaceDN w:val="0"/>
        <w:adjustRightInd w:val="0"/>
        <w:spacing w:after="0" w:line="276" w:lineRule="auto"/>
        <w:jc w:val="both"/>
      </w:pPr>
      <w:r w:rsidRPr="002F6480">
        <w:t>Para determinar los costos de los sistemas desarrollados se usó el método de puntos en casos de uso</w:t>
      </w:r>
      <w:r w:rsidR="00950314">
        <w:t xml:space="preserve"> </w:t>
      </w:r>
      <w:r w:rsidR="00950314" w:rsidRPr="00B720BF">
        <w:t>[</w:t>
      </w:r>
      <w:r w:rsidR="00B720BF" w:rsidRPr="00B720BF">
        <w:t>34</w:t>
      </w:r>
      <w:r w:rsidR="00950314" w:rsidRPr="00B720BF">
        <w:t>]</w:t>
      </w:r>
      <w:r w:rsidRPr="002F6480">
        <w:t>. Este es un método de estimación prometedor que se adapta bien al enfoque de caso de uso para la descripción de los requisitos. En sus bases yace el concepto de transacción de caso de uso, la unidad más pequeña de medición. Se realizó este análisis teniendo en cuenta las Historias de Usuario proporcionadas por la metodología XP.</w:t>
      </w:r>
    </w:p>
    <w:p w14:paraId="3E272B4D" w14:textId="77777777" w:rsidR="003D596B" w:rsidRPr="00B60F2D" w:rsidRDefault="003D596B" w:rsidP="00DB2A3C">
      <w:pPr>
        <w:spacing w:line="276" w:lineRule="auto"/>
        <w:jc w:val="both"/>
      </w:pPr>
    </w:p>
    <w:p w14:paraId="2FC615B1" w14:textId="77777777" w:rsidR="00961913" w:rsidRPr="002F6480" w:rsidRDefault="00961913" w:rsidP="00DB2A3C">
      <w:pPr>
        <w:autoSpaceDE w:val="0"/>
        <w:autoSpaceDN w:val="0"/>
        <w:adjustRightInd w:val="0"/>
        <w:spacing w:after="0" w:line="276" w:lineRule="auto"/>
        <w:jc w:val="both"/>
      </w:pPr>
      <w:r w:rsidRPr="002F6480">
        <w:t>El método de punto de casos de uso consta de cuatro etapas, en las que se desarrollan los siguientes cálculos:</w:t>
      </w:r>
    </w:p>
    <w:p w14:paraId="5D3B070F" w14:textId="77777777" w:rsidR="00961913" w:rsidRPr="002F6480" w:rsidRDefault="00961913" w:rsidP="00DB2A3C">
      <w:pPr>
        <w:autoSpaceDE w:val="0"/>
        <w:autoSpaceDN w:val="0"/>
        <w:adjustRightInd w:val="0"/>
        <w:spacing w:after="0" w:line="276" w:lineRule="auto"/>
        <w:jc w:val="both"/>
      </w:pPr>
      <w:r w:rsidRPr="002F6480">
        <w:rPr>
          <w:b/>
        </w:rPr>
        <w:t xml:space="preserve">Ecuación </w:t>
      </w:r>
      <w:r>
        <w:rPr>
          <w:b/>
        </w:rPr>
        <w:t>3.1</w:t>
      </w:r>
      <w:r w:rsidRPr="002F6480">
        <w:t xml:space="preserve">: Cálculo de los Puntos de Historias de Usuarios sin ajustar </w:t>
      </w:r>
    </w:p>
    <w:p w14:paraId="3C8AA989" w14:textId="77777777" w:rsidR="00961913" w:rsidRPr="002F6480" w:rsidRDefault="00961913" w:rsidP="00DB2A3C">
      <w:pPr>
        <w:autoSpaceDE w:val="0"/>
        <w:autoSpaceDN w:val="0"/>
        <w:adjustRightInd w:val="0"/>
        <w:spacing w:after="0" w:line="276" w:lineRule="auto"/>
        <w:jc w:val="both"/>
      </w:pPr>
      <w:r w:rsidRPr="002F6480">
        <w:rPr>
          <w:b/>
        </w:rPr>
        <w:t xml:space="preserve">UUCP = UAW + UUCW </w:t>
      </w:r>
    </w:p>
    <w:p w14:paraId="2E96B381" w14:textId="77777777" w:rsidR="00961913" w:rsidRPr="002F6480" w:rsidRDefault="00961913" w:rsidP="00DB2A3C">
      <w:pPr>
        <w:autoSpaceDE w:val="0"/>
        <w:autoSpaceDN w:val="0"/>
        <w:adjustRightInd w:val="0"/>
        <w:spacing w:after="0" w:line="276" w:lineRule="auto"/>
        <w:jc w:val="both"/>
      </w:pPr>
      <w:r w:rsidRPr="002F6480">
        <w:t xml:space="preserve">Donde: </w:t>
      </w:r>
    </w:p>
    <w:p w14:paraId="66712152" w14:textId="77777777" w:rsidR="00961913" w:rsidRPr="002F6480" w:rsidRDefault="00961913" w:rsidP="00DB2A3C">
      <w:pPr>
        <w:pStyle w:val="Prrafodelista"/>
        <w:numPr>
          <w:ilvl w:val="0"/>
          <w:numId w:val="26"/>
        </w:numPr>
        <w:suppressAutoHyphens w:val="0"/>
        <w:autoSpaceDE w:val="0"/>
        <w:autoSpaceDN w:val="0"/>
        <w:adjustRightInd w:val="0"/>
        <w:spacing w:after="149"/>
        <w:jc w:val="both"/>
      </w:pPr>
      <w:r w:rsidRPr="002F6480">
        <w:rPr>
          <w:b/>
        </w:rPr>
        <w:t>UUCP</w:t>
      </w:r>
      <w:r w:rsidRPr="002F6480">
        <w:t xml:space="preserve">: Puntos de Historias de Usuarios sin ajustar. </w:t>
      </w:r>
    </w:p>
    <w:p w14:paraId="1D182F3E" w14:textId="77777777" w:rsidR="00961913" w:rsidRPr="002F6480" w:rsidRDefault="00961913" w:rsidP="00DB2A3C">
      <w:pPr>
        <w:pStyle w:val="Prrafodelista"/>
        <w:numPr>
          <w:ilvl w:val="0"/>
          <w:numId w:val="26"/>
        </w:numPr>
        <w:suppressAutoHyphens w:val="0"/>
        <w:autoSpaceDE w:val="0"/>
        <w:autoSpaceDN w:val="0"/>
        <w:adjustRightInd w:val="0"/>
        <w:spacing w:after="149"/>
        <w:jc w:val="both"/>
      </w:pPr>
      <w:r w:rsidRPr="002F6480">
        <w:rPr>
          <w:b/>
        </w:rPr>
        <w:t>UAW</w:t>
      </w:r>
      <w:r w:rsidRPr="002F6480">
        <w:t xml:space="preserve">: Factor de Peso de los Actores sin ajustar. </w:t>
      </w:r>
    </w:p>
    <w:p w14:paraId="43D918F1" w14:textId="77777777" w:rsidR="00961913" w:rsidRPr="002F6480" w:rsidRDefault="00961913" w:rsidP="00DB2A3C">
      <w:pPr>
        <w:pStyle w:val="Prrafodelista"/>
        <w:numPr>
          <w:ilvl w:val="0"/>
          <w:numId w:val="26"/>
        </w:numPr>
        <w:suppressAutoHyphens w:val="0"/>
        <w:autoSpaceDE w:val="0"/>
        <w:autoSpaceDN w:val="0"/>
        <w:adjustRightInd w:val="0"/>
        <w:spacing w:after="0"/>
        <w:jc w:val="both"/>
        <w:rPr>
          <w:b/>
        </w:rPr>
      </w:pPr>
      <w:r w:rsidRPr="002F6480">
        <w:rPr>
          <w:b/>
        </w:rPr>
        <w:t xml:space="preserve"> UUCW</w:t>
      </w:r>
      <w:r w:rsidRPr="002F6480">
        <w:t xml:space="preserve">: Factor de Peso de Historias de Usuarios sin ajustar. </w:t>
      </w:r>
    </w:p>
    <w:p w14:paraId="7A9EB0F6" w14:textId="77777777" w:rsidR="00961913" w:rsidRPr="002F6480" w:rsidRDefault="00961913" w:rsidP="00DB2A3C">
      <w:pPr>
        <w:autoSpaceDE w:val="0"/>
        <w:autoSpaceDN w:val="0"/>
        <w:adjustRightInd w:val="0"/>
        <w:spacing w:after="0" w:line="276" w:lineRule="auto"/>
        <w:jc w:val="both"/>
        <w:rPr>
          <w:b/>
        </w:rPr>
      </w:pPr>
      <w:r w:rsidRPr="002F6480">
        <w:rPr>
          <w:b/>
        </w:rPr>
        <w:t>Factor de Peso de los Actores sin ajustar (UAW)</w:t>
      </w:r>
    </w:p>
    <w:p w14:paraId="34F7BE49" w14:textId="77777777" w:rsidR="00961913" w:rsidRPr="002F6480" w:rsidRDefault="00961913" w:rsidP="00DB2A3C">
      <w:pPr>
        <w:autoSpaceDE w:val="0"/>
        <w:autoSpaceDN w:val="0"/>
        <w:adjustRightInd w:val="0"/>
        <w:spacing w:after="0" w:line="276" w:lineRule="auto"/>
        <w:jc w:val="both"/>
      </w:pPr>
      <w:r w:rsidRPr="002F6480">
        <w:t xml:space="preserve">Este valor se calcula mediante un análisis de la cantidad de Actores presentes en el sistema y la complejidad de cada uno de ellos. </w:t>
      </w:r>
      <w:r w:rsidRPr="00921D9A">
        <w:t xml:space="preserve">En la </w:t>
      </w:r>
      <w:hyperlink w:anchor="_Tabla_3.1_Factor" w:history="1">
        <w:r w:rsidRPr="00F67EF9">
          <w:rPr>
            <w:rStyle w:val="Hipervnculo"/>
          </w:rPr>
          <w:t>tabla 3.1</w:t>
        </w:r>
      </w:hyperlink>
      <w:r w:rsidRPr="00921D9A">
        <w:t xml:space="preserve"> se presenta el Factor de Peso de los Actores sin ajustar.</w:t>
      </w:r>
    </w:p>
    <w:p w14:paraId="1F4BC62C" w14:textId="77777777" w:rsidR="00961913" w:rsidRPr="00921D9A" w:rsidRDefault="00961913" w:rsidP="00DB2A3C">
      <w:pPr>
        <w:pStyle w:val="Ttulo4"/>
        <w:rPr>
          <w:rFonts w:ascii="Arial" w:hAnsi="Arial" w:cs="Arial"/>
          <w:i w:val="0"/>
          <w:color w:val="auto"/>
          <w:sz w:val="22"/>
          <w:szCs w:val="22"/>
        </w:rPr>
      </w:pPr>
      <w:bookmarkStart w:id="71" w:name="_Tabla_3.1_Factor"/>
      <w:bookmarkEnd w:id="71"/>
      <w:r w:rsidRPr="00921D9A">
        <w:rPr>
          <w:rFonts w:ascii="Arial" w:hAnsi="Arial" w:cs="Arial"/>
          <w:i w:val="0"/>
          <w:color w:val="auto"/>
          <w:sz w:val="22"/>
          <w:szCs w:val="22"/>
        </w:rPr>
        <w:t>Tabla 3.1 Factor de peso de los actores sin ajustar.</w:t>
      </w:r>
    </w:p>
    <w:tbl>
      <w:tblPr>
        <w:tblW w:w="97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1"/>
        <w:gridCol w:w="5196"/>
        <w:gridCol w:w="1036"/>
        <w:gridCol w:w="1458"/>
      </w:tblGrid>
      <w:tr w:rsidR="00961913" w:rsidRPr="002F6480" w14:paraId="004DEC1A" w14:textId="77777777" w:rsidTr="00515A24">
        <w:trPr>
          <w:trHeight w:val="436"/>
        </w:trPr>
        <w:tc>
          <w:tcPr>
            <w:tcW w:w="2071" w:type="dxa"/>
          </w:tcPr>
          <w:p w14:paraId="38FE3CAF" w14:textId="77777777" w:rsidR="00961913" w:rsidRPr="002F6480" w:rsidRDefault="00961913" w:rsidP="00DB2A3C">
            <w:pPr>
              <w:autoSpaceDE w:val="0"/>
              <w:autoSpaceDN w:val="0"/>
              <w:adjustRightInd w:val="0"/>
              <w:spacing w:after="0" w:line="276" w:lineRule="auto"/>
              <w:jc w:val="both"/>
              <w:rPr>
                <w:b/>
              </w:rPr>
            </w:pPr>
            <w:r w:rsidRPr="002F6480">
              <w:rPr>
                <w:b/>
              </w:rPr>
              <w:t>Tipo</w:t>
            </w:r>
          </w:p>
        </w:tc>
        <w:tc>
          <w:tcPr>
            <w:tcW w:w="5196" w:type="dxa"/>
          </w:tcPr>
          <w:p w14:paraId="0C6ACFFB" w14:textId="77777777" w:rsidR="00961913" w:rsidRPr="002F6480" w:rsidRDefault="00961913" w:rsidP="00DB2A3C">
            <w:pPr>
              <w:autoSpaceDE w:val="0"/>
              <w:autoSpaceDN w:val="0"/>
              <w:adjustRightInd w:val="0"/>
              <w:spacing w:after="0" w:line="276" w:lineRule="auto"/>
              <w:jc w:val="both"/>
              <w:rPr>
                <w:b/>
              </w:rPr>
            </w:pPr>
            <w:r w:rsidRPr="002F6480">
              <w:rPr>
                <w:b/>
              </w:rPr>
              <w:t>Descripción</w:t>
            </w:r>
          </w:p>
        </w:tc>
        <w:tc>
          <w:tcPr>
            <w:tcW w:w="1036" w:type="dxa"/>
          </w:tcPr>
          <w:p w14:paraId="78B991D1" w14:textId="77777777" w:rsidR="00961913" w:rsidRPr="002F6480" w:rsidRDefault="00961913" w:rsidP="00DB2A3C">
            <w:pPr>
              <w:autoSpaceDE w:val="0"/>
              <w:autoSpaceDN w:val="0"/>
              <w:adjustRightInd w:val="0"/>
              <w:spacing w:after="0" w:line="276" w:lineRule="auto"/>
              <w:jc w:val="both"/>
              <w:rPr>
                <w:b/>
              </w:rPr>
            </w:pPr>
            <w:r w:rsidRPr="002F6480">
              <w:rPr>
                <w:b/>
              </w:rPr>
              <w:t>Peso</w:t>
            </w:r>
          </w:p>
        </w:tc>
        <w:tc>
          <w:tcPr>
            <w:tcW w:w="1458" w:type="dxa"/>
          </w:tcPr>
          <w:p w14:paraId="021C03A1" w14:textId="77777777" w:rsidR="00961913" w:rsidRPr="002F6480" w:rsidRDefault="00961913" w:rsidP="00DB2A3C">
            <w:pPr>
              <w:pStyle w:val="Default"/>
              <w:spacing w:line="276" w:lineRule="auto"/>
              <w:jc w:val="both"/>
              <w:rPr>
                <w:rFonts w:ascii="Arial" w:hAnsi="Arial" w:cs="Arial"/>
                <w:b/>
                <w:color w:val="auto"/>
                <w:lang w:val="es-ES"/>
              </w:rPr>
            </w:pPr>
            <w:r w:rsidRPr="002F6480">
              <w:rPr>
                <w:rFonts w:ascii="Arial" w:hAnsi="Arial" w:cs="Arial"/>
                <w:b/>
                <w:color w:val="auto"/>
                <w:lang w:val="es-ES"/>
              </w:rPr>
              <w:t xml:space="preserve">Cant*peso </w:t>
            </w:r>
          </w:p>
          <w:p w14:paraId="07C3DEFB" w14:textId="77777777" w:rsidR="00961913" w:rsidRPr="002F6480" w:rsidRDefault="00961913" w:rsidP="00DB2A3C">
            <w:pPr>
              <w:autoSpaceDE w:val="0"/>
              <w:autoSpaceDN w:val="0"/>
              <w:adjustRightInd w:val="0"/>
              <w:spacing w:after="0" w:line="276" w:lineRule="auto"/>
              <w:jc w:val="both"/>
              <w:rPr>
                <w:b/>
              </w:rPr>
            </w:pPr>
          </w:p>
        </w:tc>
      </w:tr>
      <w:tr w:rsidR="00961913" w:rsidRPr="002F6480" w14:paraId="6ADEF541" w14:textId="77777777" w:rsidTr="00515A24">
        <w:trPr>
          <w:trHeight w:val="873"/>
        </w:trPr>
        <w:tc>
          <w:tcPr>
            <w:tcW w:w="2071" w:type="dxa"/>
          </w:tcPr>
          <w:p w14:paraId="48674C4B" w14:textId="77777777" w:rsidR="00961913" w:rsidRPr="002F6480" w:rsidRDefault="00961913" w:rsidP="00DB2A3C">
            <w:pPr>
              <w:autoSpaceDE w:val="0"/>
              <w:autoSpaceDN w:val="0"/>
              <w:adjustRightInd w:val="0"/>
              <w:spacing w:after="0" w:line="276" w:lineRule="auto"/>
              <w:jc w:val="both"/>
            </w:pPr>
            <w:r w:rsidRPr="002F6480">
              <w:t xml:space="preserve">Simple </w:t>
            </w:r>
          </w:p>
        </w:tc>
        <w:tc>
          <w:tcPr>
            <w:tcW w:w="5196" w:type="dxa"/>
          </w:tcPr>
          <w:p w14:paraId="3DE6C64C" w14:textId="309144A6" w:rsidR="00961913" w:rsidRPr="002F6480" w:rsidRDefault="00961913" w:rsidP="00DB2A3C">
            <w:pPr>
              <w:pStyle w:val="Default"/>
              <w:spacing w:line="276" w:lineRule="auto"/>
              <w:jc w:val="both"/>
              <w:rPr>
                <w:rFonts w:ascii="Arial" w:hAnsi="Arial" w:cs="Arial"/>
              </w:rPr>
            </w:pPr>
            <w:r w:rsidRPr="002F6480">
              <w:rPr>
                <w:rFonts w:ascii="Arial" w:hAnsi="Arial" w:cs="Arial"/>
                <w:color w:val="auto"/>
                <w:lang w:val="es-ES"/>
              </w:rPr>
              <w:t>Otro sistema que interactúa mediante una interfaz de programación</w:t>
            </w:r>
            <w:r w:rsidR="00F12869">
              <w:rPr>
                <w:rFonts w:ascii="Arial" w:hAnsi="Arial" w:cs="Arial"/>
                <w:color w:val="auto"/>
                <w:lang w:val="es-ES"/>
              </w:rPr>
              <w:t xml:space="preserve"> de aplicaciones</w:t>
            </w:r>
            <w:r w:rsidRPr="002F6480">
              <w:rPr>
                <w:rFonts w:ascii="Arial" w:hAnsi="Arial" w:cs="Arial"/>
                <w:color w:val="auto"/>
                <w:lang w:val="es-ES"/>
              </w:rPr>
              <w:t xml:space="preserve">. </w:t>
            </w:r>
            <w:r w:rsidR="00D13572">
              <w:rPr>
                <w:rFonts w:ascii="Arial" w:hAnsi="Arial" w:cs="Arial"/>
                <w:color w:val="auto"/>
                <w:lang w:val="es-ES"/>
              </w:rPr>
              <w:t>(API)</w:t>
            </w:r>
          </w:p>
        </w:tc>
        <w:tc>
          <w:tcPr>
            <w:tcW w:w="1036" w:type="dxa"/>
          </w:tcPr>
          <w:p w14:paraId="595225E7" w14:textId="77777777" w:rsidR="00961913" w:rsidRPr="002F6480" w:rsidRDefault="00961913" w:rsidP="00DB2A3C">
            <w:pPr>
              <w:autoSpaceDE w:val="0"/>
              <w:autoSpaceDN w:val="0"/>
              <w:adjustRightInd w:val="0"/>
              <w:spacing w:after="0" w:line="276" w:lineRule="auto"/>
              <w:jc w:val="both"/>
            </w:pPr>
            <w:r w:rsidRPr="002F6480">
              <w:t>1</w:t>
            </w:r>
          </w:p>
        </w:tc>
        <w:tc>
          <w:tcPr>
            <w:tcW w:w="1458" w:type="dxa"/>
          </w:tcPr>
          <w:p w14:paraId="3F84F605" w14:textId="098D4B48" w:rsidR="00961913" w:rsidRPr="002F6480" w:rsidRDefault="00022AD9" w:rsidP="00DB2A3C">
            <w:pPr>
              <w:autoSpaceDE w:val="0"/>
              <w:autoSpaceDN w:val="0"/>
              <w:adjustRightInd w:val="0"/>
              <w:spacing w:after="0" w:line="276" w:lineRule="auto"/>
              <w:jc w:val="both"/>
            </w:pPr>
            <w:r>
              <w:t>1</w:t>
            </w:r>
            <w:r w:rsidR="00961913" w:rsidRPr="002F6480">
              <w:t>*1</w:t>
            </w:r>
          </w:p>
        </w:tc>
      </w:tr>
      <w:tr w:rsidR="00961913" w:rsidRPr="002F6480" w14:paraId="01A6DEF0" w14:textId="77777777" w:rsidTr="00515A24">
        <w:trPr>
          <w:trHeight w:val="873"/>
        </w:trPr>
        <w:tc>
          <w:tcPr>
            <w:tcW w:w="2071" w:type="dxa"/>
          </w:tcPr>
          <w:p w14:paraId="0673BDD8" w14:textId="77777777" w:rsidR="00961913" w:rsidRPr="002F6480" w:rsidRDefault="00961913" w:rsidP="00DB2A3C">
            <w:pPr>
              <w:autoSpaceDE w:val="0"/>
              <w:autoSpaceDN w:val="0"/>
              <w:adjustRightInd w:val="0"/>
              <w:spacing w:after="0" w:line="276" w:lineRule="auto"/>
              <w:jc w:val="both"/>
            </w:pPr>
            <w:r w:rsidRPr="002F6480">
              <w:t>Medio</w:t>
            </w:r>
          </w:p>
        </w:tc>
        <w:tc>
          <w:tcPr>
            <w:tcW w:w="5196" w:type="dxa"/>
          </w:tcPr>
          <w:p w14:paraId="2146CB6E" w14:textId="74991A42" w:rsidR="00961913" w:rsidRPr="002F6480" w:rsidRDefault="00961913" w:rsidP="00DB2A3C">
            <w:pPr>
              <w:pStyle w:val="Default"/>
              <w:spacing w:line="276" w:lineRule="auto"/>
              <w:jc w:val="both"/>
              <w:rPr>
                <w:rFonts w:ascii="Arial" w:hAnsi="Arial" w:cs="Arial"/>
              </w:rPr>
            </w:pPr>
            <w:r w:rsidRPr="002F6480">
              <w:rPr>
                <w:rFonts w:ascii="Arial" w:hAnsi="Arial" w:cs="Arial"/>
                <w:color w:val="auto"/>
                <w:lang w:val="es-ES"/>
              </w:rPr>
              <w:t xml:space="preserve">Otro sistema que </w:t>
            </w:r>
            <w:r w:rsidR="0017651F" w:rsidRPr="002F6480">
              <w:rPr>
                <w:rFonts w:ascii="Arial" w:hAnsi="Arial" w:cs="Arial"/>
                <w:color w:val="auto"/>
                <w:lang w:val="es-ES"/>
              </w:rPr>
              <w:t xml:space="preserve">interactúa </w:t>
            </w:r>
            <w:r w:rsidR="0017651F">
              <w:rPr>
                <w:rFonts w:ascii="Arial" w:hAnsi="Arial" w:cs="Arial"/>
                <w:color w:val="auto"/>
                <w:lang w:val="es-ES"/>
              </w:rPr>
              <w:t>mediante</w:t>
            </w:r>
            <w:r w:rsidRPr="002F6480">
              <w:rPr>
                <w:rFonts w:ascii="Arial" w:hAnsi="Arial" w:cs="Arial"/>
                <w:color w:val="auto"/>
                <w:lang w:val="es-ES"/>
              </w:rPr>
              <w:t xml:space="preserve"> un protocolo o una </w:t>
            </w:r>
            <w:r w:rsidR="00107441">
              <w:rPr>
                <w:rFonts w:ascii="Arial" w:hAnsi="Arial" w:cs="Arial"/>
                <w:color w:val="auto"/>
                <w:lang w:val="es-ES"/>
              </w:rPr>
              <w:t xml:space="preserve">persona interactuando con una </w:t>
            </w:r>
            <w:r w:rsidRPr="002F6480">
              <w:rPr>
                <w:rFonts w:ascii="Arial" w:hAnsi="Arial" w:cs="Arial"/>
                <w:color w:val="auto"/>
                <w:lang w:val="es-ES"/>
              </w:rPr>
              <w:t xml:space="preserve">interfaz basada en texto. </w:t>
            </w:r>
          </w:p>
        </w:tc>
        <w:tc>
          <w:tcPr>
            <w:tcW w:w="1036" w:type="dxa"/>
          </w:tcPr>
          <w:p w14:paraId="33F70B23" w14:textId="77777777" w:rsidR="00961913" w:rsidRPr="002F6480" w:rsidRDefault="00961913" w:rsidP="00DB2A3C">
            <w:pPr>
              <w:autoSpaceDE w:val="0"/>
              <w:autoSpaceDN w:val="0"/>
              <w:adjustRightInd w:val="0"/>
              <w:spacing w:after="0" w:line="276" w:lineRule="auto"/>
              <w:jc w:val="both"/>
            </w:pPr>
            <w:r w:rsidRPr="002F6480">
              <w:t>2</w:t>
            </w:r>
          </w:p>
        </w:tc>
        <w:tc>
          <w:tcPr>
            <w:tcW w:w="1458" w:type="dxa"/>
          </w:tcPr>
          <w:p w14:paraId="2772FED4" w14:textId="38D858BD" w:rsidR="00961913" w:rsidRPr="002F6480" w:rsidRDefault="00D16792" w:rsidP="00DB2A3C">
            <w:pPr>
              <w:autoSpaceDE w:val="0"/>
              <w:autoSpaceDN w:val="0"/>
              <w:adjustRightInd w:val="0"/>
              <w:spacing w:after="0" w:line="276" w:lineRule="auto"/>
              <w:jc w:val="both"/>
            </w:pPr>
            <w:r>
              <w:t>2</w:t>
            </w:r>
            <w:r w:rsidR="00961913" w:rsidRPr="002F6480">
              <w:t>*2</w:t>
            </w:r>
          </w:p>
        </w:tc>
      </w:tr>
      <w:tr w:rsidR="00961913" w:rsidRPr="002F6480" w14:paraId="1B95B54E" w14:textId="77777777" w:rsidTr="00515A24">
        <w:trPr>
          <w:trHeight w:val="651"/>
        </w:trPr>
        <w:tc>
          <w:tcPr>
            <w:tcW w:w="2071" w:type="dxa"/>
          </w:tcPr>
          <w:p w14:paraId="79C36172" w14:textId="77777777" w:rsidR="00961913" w:rsidRPr="002F6480" w:rsidRDefault="00961913" w:rsidP="00DB2A3C">
            <w:pPr>
              <w:autoSpaceDE w:val="0"/>
              <w:autoSpaceDN w:val="0"/>
              <w:adjustRightInd w:val="0"/>
              <w:spacing w:after="0" w:line="276" w:lineRule="auto"/>
              <w:jc w:val="both"/>
            </w:pPr>
            <w:r w:rsidRPr="002F6480">
              <w:t>Complejo</w:t>
            </w:r>
          </w:p>
        </w:tc>
        <w:tc>
          <w:tcPr>
            <w:tcW w:w="5196" w:type="dxa"/>
          </w:tcPr>
          <w:p w14:paraId="577E3E76" w14:textId="75CF2240" w:rsidR="00961913" w:rsidRPr="002F6480" w:rsidRDefault="00961913" w:rsidP="00DB2A3C">
            <w:pPr>
              <w:pStyle w:val="Default"/>
              <w:spacing w:line="276" w:lineRule="auto"/>
              <w:jc w:val="both"/>
              <w:rPr>
                <w:rFonts w:ascii="Arial" w:hAnsi="Arial" w:cs="Arial"/>
              </w:rPr>
            </w:pPr>
            <w:r w:rsidRPr="002F6480">
              <w:rPr>
                <w:rFonts w:ascii="Arial" w:hAnsi="Arial" w:cs="Arial"/>
                <w:color w:val="auto"/>
                <w:lang w:val="es-ES"/>
              </w:rPr>
              <w:t xml:space="preserve">Una persona que interactúa con el sistema mediante una interfaz gráfica. </w:t>
            </w:r>
            <w:r w:rsidR="00107441">
              <w:rPr>
                <w:rFonts w:ascii="Arial" w:hAnsi="Arial" w:cs="Arial"/>
                <w:color w:val="auto"/>
                <w:lang w:val="es-ES"/>
              </w:rPr>
              <w:t>(GUI)</w:t>
            </w:r>
          </w:p>
        </w:tc>
        <w:tc>
          <w:tcPr>
            <w:tcW w:w="1036" w:type="dxa"/>
          </w:tcPr>
          <w:p w14:paraId="212F1766" w14:textId="77777777" w:rsidR="00961913" w:rsidRPr="002F6480" w:rsidRDefault="00961913" w:rsidP="00DB2A3C">
            <w:pPr>
              <w:autoSpaceDE w:val="0"/>
              <w:autoSpaceDN w:val="0"/>
              <w:adjustRightInd w:val="0"/>
              <w:spacing w:after="0" w:line="276" w:lineRule="auto"/>
              <w:jc w:val="both"/>
            </w:pPr>
            <w:r w:rsidRPr="002F6480">
              <w:t>3</w:t>
            </w:r>
          </w:p>
        </w:tc>
        <w:tc>
          <w:tcPr>
            <w:tcW w:w="1458" w:type="dxa"/>
          </w:tcPr>
          <w:p w14:paraId="26A1786D" w14:textId="65AE695A" w:rsidR="00961913" w:rsidRPr="002F6480" w:rsidRDefault="00835A47" w:rsidP="00DB2A3C">
            <w:pPr>
              <w:autoSpaceDE w:val="0"/>
              <w:autoSpaceDN w:val="0"/>
              <w:adjustRightInd w:val="0"/>
              <w:spacing w:after="0" w:line="276" w:lineRule="auto"/>
              <w:jc w:val="both"/>
            </w:pPr>
            <w:r>
              <w:t>1</w:t>
            </w:r>
            <w:r w:rsidR="00961913" w:rsidRPr="002F6480">
              <w:t>*3</w:t>
            </w:r>
          </w:p>
        </w:tc>
      </w:tr>
      <w:tr w:rsidR="00961913" w:rsidRPr="002F6480" w14:paraId="72F09855" w14:textId="77777777" w:rsidTr="00515A24">
        <w:trPr>
          <w:trHeight w:val="214"/>
        </w:trPr>
        <w:tc>
          <w:tcPr>
            <w:tcW w:w="2071" w:type="dxa"/>
          </w:tcPr>
          <w:p w14:paraId="595944A8" w14:textId="77777777" w:rsidR="00961913" w:rsidRPr="002F6480" w:rsidRDefault="00961913" w:rsidP="00DB2A3C">
            <w:pPr>
              <w:autoSpaceDE w:val="0"/>
              <w:autoSpaceDN w:val="0"/>
              <w:adjustRightInd w:val="0"/>
              <w:spacing w:after="0" w:line="276" w:lineRule="auto"/>
              <w:jc w:val="both"/>
            </w:pPr>
            <w:r w:rsidRPr="002F6480">
              <w:t>Total</w:t>
            </w:r>
          </w:p>
        </w:tc>
        <w:tc>
          <w:tcPr>
            <w:tcW w:w="5196" w:type="dxa"/>
          </w:tcPr>
          <w:p w14:paraId="50ABBA45" w14:textId="77777777" w:rsidR="00961913" w:rsidRPr="002F6480" w:rsidRDefault="00961913" w:rsidP="00DB2A3C">
            <w:pPr>
              <w:autoSpaceDE w:val="0"/>
              <w:autoSpaceDN w:val="0"/>
              <w:adjustRightInd w:val="0"/>
              <w:spacing w:after="0" w:line="276" w:lineRule="auto"/>
              <w:jc w:val="both"/>
            </w:pPr>
          </w:p>
        </w:tc>
        <w:tc>
          <w:tcPr>
            <w:tcW w:w="1036" w:type="dxa"/>
          </w:tcPr>
          <w:p w14:paraId="6715CFB7" w14:textId="77777777" w:rsidR="00961913" w:rsidRPr="002F6480" w:rsidRDefault="00961913" w:rsidP="00DB2A3C">
            <w:pPr>
              <w:autoSpaceDE w:val="0"/>
              <w:autoSpaceDN w:val="0"/>
              <w:adjustRightInd w:val="0"/>
              <w:spacing w:after="0" w:line="276" w:lineRule="auto"/>
              <w:jc w:val="both"/>
            </w:pPr>
          </w:p>
        </w:tc>
        <w:tc>
          <w:tcPr>
            <w:tcW w:w="1458" w:type="dxa"/>
          </w:tcPr>
          <w:p w14:paraId="4ACE99D7" w14:textId="2B4101B1" w:rsidR="00961913" w:rsidRPr="002F6480" w:rsidRDefault="004B4893" w:rsidP="00DB2A3C">
            <w:pPr>
              <w:autoSpaceDE w:val="0"/>
              <w:autoSpaceDN w:val="0"/>
              <w:adjustRightInd w:val="0"/>
              <w:spacing w:after="0" w:line="276" w:lineRule="auto"/>
              <w:jc w:val="both"/>
            </w:pPr>
            <w:r>
              <w:t>1</w:t>
            </w:r>
            <w:r w:rsidR="00961913" w:rsidRPr="002F6480">
              <w:t>+</w:t>
            </w:r>
            <w:r w:rsidR="00206628">
              <w:t>4</w:t>
            </w:r>
            <w:r w:rsidR="00961913" w:rsidRPr="002F6480">
              <w:t>+</w:t>
            </w:r>
            <w:r w:rsidR="00D16792">
              <w:t>3</w:t>
            </w:r>
            <w:r w:rsidR="00961913" w:rsidRPr="002F6480">
              <w:t xml:space="preserve">= </w:t>
            </w:r>
            <w:r w:rsidR="00206628" w:rsidRPr="00206628">
              <w:rPr>
                <w:b/>
                <w:bCs/>
              </w:rPr>
              <w:t>7</w:t>
            </w:r>
          </w:p>
        </w:tc>
      </w:tr>
    </w:tbl>
    <w:p w14:paraId="1310DCCF" w14:textId="77777777" w:rsidR="00961913" w:rsidRPr="002F6480" w:rsidRDefault="00961913" w:rsidP="00DB2A3C">
      <w:pPr>
        <w:autoSpaceDE w:val="0"/>
        <w:autoSpaceDN w:val="0"/>
        <w:adjustRightInd w:val="0"/>
        <w:spacing w:after="0" w:line="276" w:lineRule="auto"/>
        <w:jc w:val="both"/>
      </w:pPr>
    </w:p>
    <w:p w14:paraId="6F26CB4D" w14:textId="77777777" w:rsidR="006F645F" w:rsidRDefault="006F645F" w:rsidP="00DB2A3C">
      <w:pPr>
        <w:spacing w:after="0" w:line="276" w:lineRule="auto"/>
        <w:rPr>
          <w:b/>
        </w:rPr>
      </w:pPr>
      <w:r>
        <w:rPr>
          <w:b/>
        </w:rPr>
        <w:br w:type="page"/>
      </w:r>
    </w:p>
    <w:p w14:paraId="08F3A248" w14:textId="651EF195" w:rsidR="00961913" w:rsidRPr="002F6480" w:rsidRDefault="00961913" w:rsidP="00DB2A3C">
      <w:pPr>
        <w:autoSpaceDE w:val="0"/>
        <w:autoSpaceDN w:val="0"/>
        <w:adjustRightInd w:val="0"/>
        <w:spacing w:after="0" w:line="276" w:lineRule="auto"/>
        <w:jc w:val="both"/>
        <w:rPr>
          <w:b/>
        </w:rPr>
      </w:pPr>
      <w:r w:rsidRPr="002F6480">
        <w:rPr>
          <w:b/>
        </w:rPr>
        <w:lastRenderedPageBreak/>
        <w:t xml:space="preserve">Para calcular UUCW </w:t>
      </w:r>
    </w:p>
    <w:p w14:paraId="32FA5535" w14:textId="0C851314" w:rsidR="00961913" w:rsidRPr="00212744" w:rsidRDefault="00961913" w:rsidP="00DB2A3C">
      <w:pPr>
        <w:autoSpaceDE w:val="0"/>
        <w:autoSpaceDN w:val="0"/>
        <w:adjustRightInd w:val="0"/>
        <w:spacing w:after="0" w:line="276" w:lineRule="auto"/>
        <w:jc w:val="both"/>
        <w:rPr>
          <w:color w:val="000000"/>
          <w:sz w:val="23"/>
          <w:szCs w:val="23"/>
        </w:rPr>
      </w:pPr>
      <w:r w:rsidRPr="002F6480">
        <w:t xml:space="preserve">Este valor se calcula mediante un análisis de la cantidad de HU presentes en el sistema y la complejidad de cada uno de ellos. La complejidad de los HU se establece teniendo en cuenta la cantidad de transacciones efectuadas en el mismo según muestra la </w:t>
      </w:r>
      <w:hyperlink w:anchor="_Tabla_3.2_Peso" w:history="1">
        <w:r w:rsidRPr="00F67EF9">
          <w:rPr>
            <w:rStyle w:val="Hipervnculo"/>
          </w:rPr>
          <w:t>tabla 3.2</w:t>
        </w:r>
        <w:r w:rsidRPr="00F67EF9">
          <w:rPr>
            <w:rStyle w:val="Hipervnculo"/>
            <w:sz w:val="23"/>
            <w:szCs w:val="23"/>
          </w:rPr>
          <w:t>.</w:t>
        </w:r>
      </w:hyperlink>
      <w:r w:rsidRPr="002F6480">
        <w:rPr>
          <w:color w:val="000000"/>
          <w:sz w:val="23"/>
          <w:szCs w:val="23"/>
        </w:rPr>
        <w:t xml:space="preserve"> </w:t>
      </w:r>
    </w:p>
    <w:p w14:paraId="48A3947E" w14:textId="77777777" w:rsidR="00961913" w:rsidRPr="00287724" w:rsidRDefault="00961913" w:rsidP="00DB2A3C">
      <w:pPr>
        <w:pStyle w:val="Ttulo4"/>
        <w:rPr>
          <w:rFonts w:ascii="Arial" w:hAnsi="Arial" w:cs="Arial"/>
          <w:i w:val="0"/>
          <w:color w:val="auto"/>
          <w:sz w:val="22"/>
          <w:szCs w:val="22"/>
        </w:rPr>
      </w:pPr>
      <w:bookmarkStart w:id="72" w:name="_Tabla_3.2_Peso"/>
      <w:bookmarkEnd w:id="72"/>
      <w:r w:rsidRPr="00287724">
        <w:rPr>
          <w:rFonts w:ascii="Arial" w:hAnsi="Arial" w:cs="Arial"/>
          <w:i w:val="0"/>
          <w:color w:val="auto"/>
          <w:sz w:val="22"/>
          <w:szCs w:val="22"/>
        </w:rPr>
        <w:t xml:space="preserve">Tabla </w:t>
      </w:r>
      <w:r>
        <w:rPr>
          <w:rFonts w:ascii="Arial" w:hAnsi="Arial" w:cs="Arial"/>
          <w:i w:val="0"/>
          <w:color w:val="auto"/>
          <w:sz w:val="22"/>
          <w:szCs w:val="22"/>
        </w:rPr>
        <w:t>3.2</w:t>
      </w:r>
      <w:r w:rsidRPr="00287724">
        <w:rPr>
          <w:rFonts w:ascii="Arial" w:hAnsi="Arial" w:cs="Arial"/>
          <w:i w:val="0"/>
          <w:color w:val="auto"/>
          <w:sz w:val="22"/>
          <w:szCs w:val="22"/>
        </w:rPr>
        <w:t xml:space="preserve"> Peso de las Historias de Usuarios sin Ajustar</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9"/>
        <w:gridCol w:w="3987"/>
        <w:gridCol w:w="939"/>
        <w:gridCol w:w="1571"/>
      </w:tblGrid>
      <w:tr w:rsidR="00961913" w:rsidRPr="002F6480" w14:paraId="49BF93B2" w14:textId="77777777" w:rsidTr="00515A24">
        <w:tc>
          <w:tcPr>
            <w:tcW w:w="2026" w:type="dxa"/>
          </w:tcPr>
          <w:p w14:paraId="46846F21" w14:textId="77777777" w:rsidR="00961913" w:rsidRPr="002F6480" w:rsidRDefault="00961913" w:rsidP="00DB2A3C">
            <w:pPr>
              <w:spacing w:after="0" w:line="276" w:lineRule="auto"/>
              <w:jc w:val="both"/>
            </w:pPr>
            <w:r w:rsidRPr="002F6480">
              <w:t>Tipo</w:t>
            </w:r>
          </w:p>
        </w:tc>
        <w:tc>
          <w:tcPr>
            <w:tcW w:w="4507" w:type="dxa"/>
          </w:tcPr>
          <w:p w14:paraId="61A81828" w14:textId="77777777" w:rsidR="00961913" w:rsidRPr="002F6480" w:rsidRDefault="00961913" w:rsidP="00DB2A3C">
            <w:pPr>
              <w:spacing w:after="0" w:line="276" w:lineRule="auto"/>
              <w:jc w:val="both"/>
            </w:pPr>
            <w:r w:rsidRPr="002F6480">
              <w:t>Descripción</w:t>
            </w:r>
          </w:p>
        </w:tc>
        <w:tc>
          <w:tcPr>
            <w:tcW w:w="975" w:type="dxa"/>
          </w:tcPr>
          <w:p w14:paraId="08B3A833" w14:textId="77777777" w:rsidR="00961913" w:rsidRPr="002F6480" w:rsidRDefault="00961913" w:rsidP="00DB2A3C">
            <w:pPr>
              <w:spacing w:after="0" w:line="276" w:lineRule="auto"/>
              <w:jc w:val="both"/>
            </w:pPr>
            <w:r w:rsidRPr="002F6480">
              <w:t>Peso</w:t>
            </w:r>
          </w:p>
        </w:tc>
        <w:tc>
          <w:tcPr>
            <w:tcW w:w="1438" w:type="dxa"/>
          </w:tcPr>
          <w:p w14:paraId="6F48750E" w14:textId="77777777" w:rsidR="00961913" w:rsidRPr="002F6480" w:rsidRDefault="00961913" w:rsidP="00DB2A3C">
            <w:pPr>
              <w:pStyle w:val="Default"/>
              <w:spacing w:line="276" w:lineRule="auto"/>
              <w:jc w:val="both"/>
              <w:rPr>
                <w:rFonts w:ascii="Arial" w:hAnsi="Arial" w:cs="Arial"/>
              </w:rPr>
            </w:pPr>
            <w:r w:rsidRPr="002F6480">
              <w:rPr>
                <w:rFonts w:ascii="Arial" w:hAnsi="Arial" w:cs="Arial"/>
                <w:color w:val="auto"/>
                <w:lang w:val="es-ES"/>
              </w:rPr>
              <w:t>Cant * peso</w:t>
            </w:r>
          </w:p>
        </w:tc>
      </w:tr>
      <w:tr w:rsidR="00961913" w:rsidRPr="002F6480" w14:paraId="24D1FB1E" w14:textId="77777777" w:rsidTr="00515A24">
        <w:tc>
          <w:tcPr>
            <w:tcW w:w="2026" w:type="dxa"/>
          </w:tcPr>
          <w:p w14:paraId="5591E602" w14:textId="77777777" w:rsidR="00961913" w:rsidRPr="002F6480" w:rsidRDefault="00961913" w:rsidP="00DB2A3C">
            <w:pPr>
              <w:spacing w:after="0" w:line="276" w:lineRule="auto"/>
              <w:jc w:val="both"/>
            </w:pPr>
            <w:r w:rsidRPr="002F6480">
              <w:t>Simple</w:t>
            </w:r>
          </w:p>
        </w:tc>
        <w:tc>
          <w:tcPr>
            <w:tcW w:w="4507" w:type="dxa"/>
          </w:tcPr>
          <w:p w14:paraId="5931CC77" w14:textId="77777777" w:rsidR="00961913" w:rsidRPr="002F6480" w:rsidRDefault="00961913" w:rsidP="00DB2A3C">
            <w:pPr>
              <w:pStyle w:val="Default"/>
              <w:spacing w:line="276" w:lineRule="auto"/>
              <w:jc w:val="both"/>
              <w:rPr>
                <w:rFonts w:ascii="Arial" w:hAnsi="Arial" w:cs="Arial"/>
              </w:rPr>
            </w:pPr>
            <w:r w:rsidRPr="002F6480">
              <w:rPr>
                <w:rFonts w:ascii="Arial" w:hAnsi="Arial" w:cs="Arial"/>
                <w:color w:val="auto"/>
                <w:lang w:val="es-ES"/>
              </w:rPr>
              <w:t>La HU contiene de 1 a 3 transacciones</w:t>
            </w:r>
            <w:r>
              <w:rPr>
                <w:rFonts w:ascii="Arial" w:hAnsi="Arial" w:cs="Arial"/>
                <w:color w:val="auto"/>
                <w:lang w:val="es-ES"/>
              </w:rPr>
              <w:t>.</w:t>
            </w:r>
          </w:p>
        </w:tc>
        <w:tc>
          <w:tcPr>
            <w:tcW w:w="975" w:type="dxa"/>
          </w:tcPr>
          <w:p w14:paraId="667DE717" w14:textId="77777777" w:rsidR="00961913" w:rsidRPr="002F6480" w:rsidRDefault="00961913" w:rsidP="00DB2A3C">
            <w:pPr>
              <w:spacing w:after="0" w:line="276" w:lineRule="auto"/>
              <w:jc w:val="both"/>
            </w:pPr>
            <w:r w:rsidRPr="002F6480">
              <w:t>5</w:t>
            </w:r>
          </w:p>
        </w:tc>
        <w:tc>
          <w:tcPr>
            <w:tcW w:w="1438" w:type="dxa"/>
          </w:tcPr>
          <w:p w14:paraId="071752D9" w14:textId="7BE7043C" w:rsidR="00961913" w:rsidRPr="002F6480" w:rsidRDefault="00886F8A" w:rsidP="00DB2A3C">
            <w:pPr>
              <w:spacing w:after="0" w:line="276" w:lineRule="auto"/>
              <w:jc w:val="both"/>
            </w:pPr>
            <w:r>
              <w:t>8</w:t>
            </w:r>
            <w:r w:rsidR="00315119">
              <w:t>*5</w:t>
            </w:r>
          </w:p>
        </w:tc>
      </w:tr>
      <w:tr w:rsidR="00961913" w:rsidRPr="002F6480" w14:paraId="27D30533" w14:textId="77777777" w:rsidTr="00515A24">
        <w:tc>
          <w:tcPr>
            <w:tcW w:w="2026" w:type="dxa"/>
          </w:tcPr>
          <w:p w14:paraId="269B6ECA" w14:textId="77777777" w:rsidR="00961913" w:rsidRPr="002F6480" w:rsidRDefault="00961913" w:rsidP="00DB2A3C">
            <w:pPr>
              <w:spacing w:after="0" w:line="276" w:lineRule="auto"/>
              <w:jc w:val="both"/>
            </w:pPr>
            <w:r w:rsidRPr="002F6480">
              <w:t>Medio</w:t>
            </w:r>
          </w:p>
        </w:tc>
        <w:tc>
          <w:tcPr>
            <w:tcW w:w="4507" w:type="dxa"/>
          </w:tcPr>
          <w:p w14:paraId="33F5FA66" w14:textId="77777777" w:rsidR="00961913" w:rsidRPr="002F6480" w:rsidRDefault="00961913" w:rsidP="00DB2A3C">
            <w:pPr>
              <w:pStyle w:val="Default"/>
              <w:spacing w:line="276" w:lineRule="auto"/>
              <w:jc w:val="both"/>
              <w:rPr>
                <w:rFonts w:ascii="Arial" w:hAnsi="Arial" w:cs="Arial"/>
              </w:rPr>
            </w:pPr>
            <w:r w:rsidRPr="002F6480">
              <w:rPr>
                <w:rFonts w:ascii="Arial" w:hAnsi="Arial" w:cs="Arial"/>
                <w:color w:val="auto"/>
                <w:lang w:val="es-ES"/>
              </w:rPr>
              <w:t>La HU contiene de 4 a 7 transacciones</w:t>
            </w:r>
            <w:r>
              <w:rPr>
                <w:rFonts w:ascii="Arial" w:hAnsi="Arial" w:cs="Arial"/>
                <w:color w:val="auto"/>
                <w:lang w:val="es-ES"/>
              </w:rPr>
              <w:t>.</w:t>
            </w:r>
          </w:p>
        </w:tc>
        <w:tc>
          <w:tcPr>
            <w:tcW w:w="975" w:type="dxa"/>
          </w:tcPr>
          <w:p w14:paraId="7E93EBAD" w14:textId="77777777" w:rsidR="00961913" w:rsidRPr="002F6480" w:rsidRDefault="00961913" w:rsidP="00DB2A3C">
            <w:pPr>
              <w:spacing w:after="0" w:line="276" w:lineRule="auto"/>
              <w:jc w:val="both"/>
            </w:pPr>
            <w:r w:rsidRPr="002F6480">
              <w:t>10</w:t>
            </w:r>
          </w:p>
        </w:tc>
        <w:tc>
          <w:tcPr>
            <w:tcW w:w="1438" w:type="dxa"/>
          </w:tcPr>
          <w:p w14:paraId="0BC536C6" w14:textId="59884BCE" w:rsidR="00961913" w:rsidRPr="002F6480" w:rsidRDefault="00C76FDE" w:rsidP="00DB2A3C">
            <w:pPr>
              <w:spacing w:after="0" w:line="276" w:lineRule="auto"/>
              <w:jc w:val="both"/>
            </w:pPr>
            <w:r>
              <w:t>1</w:t>
            </w:r>
            <w:r w:rsidR="00961913" w:rsidRPr="002F6480">
              <w:t>*10</w:t>
            </w:r>
          </w:p>
        </w:tc>
      </w:tr>
      <w:tr w:rsidR="00961913" w:rsidRPr="002F6480" w14:paraId="3C041C8E" w14:textId="77777777" w:rsidTr="00515A24">
        <w:tc>
          <w:tcPr>
            <w:tcW w:w="2026" w:type="dxa"/>
          </w:tcPr>
          <w:p w14:paraId="657B4300" w14:textId="77777777" w:rsidR="00961913" w:rsidRPr="002F6480" w:rsidRDefault="00961913" w:rsidP="00DB2A3C">
            <w:pPr>
              <w:spacing w:after="0" w:line="276" w:lineRule="auto"/>
              <w:jc w:val="both"/>
            </w:pPr>
            <w:r w:rsidRPr="002F6480">
              <w:t>Complejo</w:t>
            </w:r>
          </w:p>
        </w:tc>
        <w:tc>
          <w:tcPr>
            <w:tcW w:w="4507" w:type="dxa"/>
          </w:tcPr>
          <w:p w14:paraId="44C65029" w14:textId="77777777" w:rsidR="00961913" w:rsidRPr="002F6480" w:rsidRDefault="00961913" w:rsidP="00DB2A3C">
            <w:pPr>
              <w:pStyle w:val="Default"/>
              <w:spacing w:line="276" w:lineRule="auto"/>
              <w:jc w:val="both"/>
              <w:rPr>
                <w:rFonts w:ascii="Arial" w:hAnsi="Arial" w:cs="Arial"/>
              </w:rPr>
            </w:pPr>
            <w:r w:rsidRPr="002F6480">
              <w:rPr>
                <w:rFonts w:ascii="Arial" w:hAnsi="Arial" w:cs="Arial"/>
                <w:color w:val="auto"/>
                <w:lang w:val="es-ES"/>
              </w:rPr>
              <w:t>La HU contiene más de 8 transacciones</w:t>
            </w:r>
            <w:r>
              <w:rPr>
                <w:rFonts w:ascii="Arial" w:hAnsi="Arial" w:cs="Arial"/>
                <w:color w:val="auto"/>
                <w:lang w:val="es-ES"/>
              </w:rPr>
              <w:t>.</w:t>
            </w:r>
          </w:p>
        </w:tc>
        <w:tc>
          <w:tcPr>
            <w:tcW w:w="975" w:type="dxa"/>
          </w:tcPr>
          <w:p w14:paraId="06FE03B9" w14:textId="77777777" w:rsidR="00961913" w:rsidRPr="002F6480" w:rsidRDefault="00961913" w:rsidP="00DB2A3C">
            <w:pPr>
              <w:spacing w:after="0" w:line="276" w:lineRule="auto"/>
              <w:jc w:val="both"/>
            </w:pPr>
            <w:r w:rsidRPr="002F6480">
              <w:t>15</w:t>
            </w:r>
          </w:p>
        </w:tc>
        <w:tc>
          <w:tcPr>
            <w:tcW w:w="1438" w:type="dxa"/>
          </w:tcPr>
          <w:p w14:paraId="59E186FA" w14:textId="77777777" w:rsidR="00961913" w:rsidRPr="002F6480" w:rsidRDefault="00961913" w:rsidP="00DB2A3C">
            <w:pPr>
              <w:spacing w:after="0" w:line="276" w:lineRule="auto"/>
              <w:jc w:val="both"/>
            </w:pPr>
            <w:r w:rsidRPr="002F6480">
              <w:t>0*15</w:t>
            </w:r>
          </w:p>
        </w:tc>
      </w:tr>
      <w:tr w:rsidR="00961913" w:rsidRPr="002F6480" w14:paraId="33531B22" w14:textId="77777777" w:rsidTr="00515A24">
        <w:tc>
          <w:tcPr>
            <w:tcW w:w="2026" w:type="dxa"/>
          </w:tcPr>
          <w:p w14:paraId="04C85778" w14:textId="77777777" w:rsidR="00961913" w:rsidRPr="002F6480" w:rsidRDefault="00961913" w:rsidP="00DB2A3C">
            <w:pPr>
              <w:spacing w:after="0" w:line="276" w:lineRule="auto"/>
              <w:jc w:val="both"/>
            </w:pPr>
            <w:r w:rsidRPr="002F6480">
              <w:t>Total</w:t>
            </w:r>
          </w:p>
        </w:tc>
        <w:tc>
          <w:tcPr>
            <w:tcW w:w="4507" w:type="dxa"/>
          </w:tcPr>
          <w:p w14:paraId="14D04EF1" w14:textId="77777777" w:rsidR="00961913" w:rsidRPr="002F6480" w:rsidRDefault="00961913" w:rsidP="00DB2A3C">
            <w:pPr>
              <w:spacing w:after="0" w:line="276" w:lineRule="auto"/>
              <w:jc w:val="both"/>
            </w:pPr>
          </w:p>
        </w:tc>
        <w:tc>
          <w:tcPr>
            <w:tcW w:w="975" w:type="dxa"/>
          </w:tcPr>
          <w:p w14:paraId="16713DCF" w14:textId="77777777" w:rsidR="00961913" w:rsidRPr="002F6480" w:rsidRDefault="00961913" w:rsidP="00DB2A3C">
            <w:pPr>
              <w:spacing w:after="0" w:line="276" w:lineRule="auto"/>
              <w:jc w:val="both"/>
            </w:pPr>
          </w:p>
        </w:tc>
        <w:tc>
          <w:tcPr>
            <w:tcW w:w="1438" w:type="dxa"/>
          </w:tcPr>
          <w:p w14:paraId="115CE1E7" w14:textId="65A9DC49" w:rsidR="00961913" w:rsidRPr="002F6480" w:rsidRDefault="00937B75" w:rsidP="00DB2A3C">
            <w:pPr>
              <w:spacing w:after="0" w:line="276" w:lineRule="auto"/>
              <w:jc w:val="both"/>
            </w:pPr>
            <w:r>
              <w:t>40</w:t>
            </w:r>
            <w:r w:rsidR="00961913" w:rsidRPr="002F6480">
              <w:t>+</w:t>
            </w:r>
            <w:r w:rsidR="00CD2A77">
              <w:t>10</w:t>
            </w:r>
            <w:r w:rsidR="00961913" w:rsidRPr="002F6480">
              <w:t>+0=</w:t>
            </w:r>
            <w:r w:rsidR="005372D4">
              <w:rPr>
                <w:b/>
                <w:bCs/>
              </w:rPr>
              <w:t>5</w:t>
            </w:r>
            <w:r w:rsidR="001953DA">
              <w:rPr>
                <w:b/>
                <w:bCs/>
              </w:rPr>
              <w:t>0</w:t>
            </w:r>
          </w:p>
        </w:tc>
      </w:tr>
    </w:tbl>
    <w:p w14:paraId="1644B461" w14:textId="77777777" w:rsidR="00961913" w:rsidRPr="002F6480" w:rsidRDefault="00961913" w:rsidP="00DB2A3C">
      <w:pPr>
        <w:autoSpaceDE w:val="0"/>
        <w:autoSpaceDN w:val="0"/>
        <w:adjustRightInd w:val="0"/>
        <w:spacing w:after="0" w:line="276" w:lineRule="auto"/>
        <w:jc w:val="both"/>
        <w:rPr>
          <w:b/>
          <w:bCs/>
          <w:color w:val="000000"/>
          <w:sz w:val="23"/>
          <w:szCs w:val="23"/>
        </w:rPr>
      </w:pPr>
    </w:p>
    <w:p w14:paraId="64C8BC96" w14:textId="77777777" w:rsidR="00961913" w:rsidRPr="002F6480" w:rsidRDefault="00961913" w:rsidP="00DB2A3C">
      <w:pPr>
        <w:pStyle w:val="Default"/>
        <w:spacing w:line="276" w:lineRule="auto"/>
        <w:jc w:val="both"/>
        <w:rPr>
          <w:rFonts w:ascii="Arial" w:hAnsi="Arial" w:cs="Arial"/>
          <w:b/>
          <w:color w:val="auto"/>
          <w:lang w:val="es-ES"/>
        </w:rPr>
      </w:pPr>
      <w:r w:rsidRPr="002F6480">
        <w:rPr>
          <w:rFonts w:ascii="Arial" w:hAnsi="Arial" w:cs="Arial"/>
          <w:b/>
          <w:color w:val="auto"/>
          <w:lang w:val="es-ES"/>
        </w:rPr>
        <w:t xml:space="preserve">Cálculo de los Puntos de Historias de Usuarios ajustadas. </w:t>
      </w:r>
    </w:p>
    <w:p w14:paraId="03F7AE0C"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Una vez que se tienen los Puntos de Historias de Usuarios, se debe ajustar este valor como se muestra en la ecuación </w:t>
      </w:r>
      <w:r>
        <w:rPr>
          <w:rFonts w:ascii="Arial" w:hAnsi="Arial" w:cs="Arial"/>
          <w:color w:val="auto"/>
          <w:lang w:val="es-ES"/>
        </w:rPr>
        <w:t>3.2</w:t>
      </w:r>
      <w:r w:rsidRPr="002F6480">
        <w:rPr>
          <w:rFonts w:ascii="Arial" w:hAnsi="Arial" w:cs="Arial"/>
          <w:color w:val="auto"/>
          <w:lang w:val="es-ES"/>
        </w:rPr>
        <w:t xml:space="preserve">. </w:t>
      </w:r>
    </w:p>
    <w:p w14:paraId="4FDCB6E2" w14:textId="77777777" w:rsidR="00961913" w:rsidRPr="002F6480" w:rsidRDefault="00961913" w:rsidP="00DB2A3C">
      <w:pPr>
        <w:pStyle w:val="Default"/>
        <w:spacing w:line="276" w:lineRule="auto"/>
        <w:jc w:val="both"/>
        <w:rPr>
          <w:rFonts w:ascii="Arial" w:hAnsi="Arial" w:cs="Arial"/>
          <w:color w:val="auto"/>
          <w:lang w:val="es-ES"/>
        </w:rPr>
      </w:pPr>
      <w:r w:rsidRPr="00BF497B">
        <w:rPr>
          <w:rFonts w:ascii="Arial" w:hAnsi="Arial" w:cs="Arial"/>
          <w:b/>
          <w:color w:val="auto"/>
          <w:lang w:val="es-ES"/>
        </w:rPr>
        <w:t>Ecuación 3.2</w:t>
      </w:r>
      <w:r w:rsidRPr="002F6480">
        <w:rPr>
          <w:rFonts w:ascii="Arial" w:hAnsi="Arial" w:cs="Arial"/>
          <w:color w:val="auto"/>
          <w:lang w:val="es-ES"/>
        </w:rPr>
        <w:t xml:space="preserve">: Cálculo de los Puntos de Historias de Usuarios ajustadas </w:t>
      </w:r>
    </w:p>
    <w:p w14:paraId="6160E29A"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b/>
          <w:color w:val="auto"/>
          <w:lang w:val="es-ES"/>
        </w:rPr>
        <w:t xml:space="preserve">UCP = UUCP * TCF * EF </w:t>
      </w:r>
    </w:p>
    <w:p w14:paraId="5CE21A5D"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Donde: </w:t>
      </w:r>
    </w:p>
    <w:p w14:paraId="691A5B9E" w14:textId="77777777" w:rsidR="00961913" w:rsidRPr="002F6480" w:rsidRDefault="00961913" w:rsidP="00DB2A3C">
      <w:pPr>
        <w:pStyle w:val="Default"/>
        <w:numPr>
          <w:ilvl w:val="0"/>
          <w:numId w:val="26"/>
        </w:numPr>
        <w:spacing w:line="276" w:lineRule="auto"/>
        <w:jc w:val="both"/>
        <w:rPr>
          <w:rFonts w:ascii="Arial" w:hAnsi="Arial" w:cs="Arial"/>
          <w:color w:val="auto"/>
          <w:lang w:val="es-ES"/>
        </w:rPr>
      </w:pPr>
      <w:r w:rsidRPr="002F6480">
        <w:rPr>
          <w:rFonts w:ascii="Arial" w:hAnsi="Arial" w:cs="Arial"/>
          <w:b/>
          <w:color w:val="auto"/>
          <w:lang w:val="es-ES"/>
        </w:rPr>
        <w:t xml:space="preserve"> UCP</w:t>
      </w:r>
      <w:r w:rsidRPr="002F6480">
        <w:rPr>
          <w:rFonts w:ascii="Arial" w:hAnsi="Arial" w:cs="Arial"/>
          <w:color w:val="auto"/>
          <w:lang w:val="es-ES"/>
        </w:rPr>
        <w:t xml:space="preserve">: Puntos de Historias de Usuarios ajustados. </w:t>
      </w:r>
    </w:p>
    <w:p w14:paraId="3339A393" w14:textId="77777777" w:rsidR="00961913" w:rsidRPr="002F6480" w:rsidRDefault="00961913" w:rsidP="00DB2A3C">
      <w:pPr>
        <w:pStyle w:val="Default"/>
        <w:numPr>
          <w:ilvl w:val="0"/>
          <w:numId w:val="26"/>
        </w:numPr>
        <w:spacing w:line="276" w:lineRule="auto"/>
        <w:jc w:val="both"/>
        <w:rPr>
          <w:rFonts w:ascii="Arial" w:hAnsi="Arial" w:cs="Arial"/>
          <w:color w:val="auto"/>
          <w:lang w:val="es-ES"/>
        </w:rPr>
      </w:pPr>
      <w:r w:rsidRPr="002F6480">
        <w:rPr>
          <w:rFonts w:ascii="Arial" w:hAnsi="Arial" w:cs="Arial"/>
          <w:b/>
          <w:color w:val="auto"/>
          <w:lang w:val="es-ES"/>
        </w:rPr>
        <w:t xml:space="preserve"> UUCP</w:t>
      </w:r>
      <w:r w:rsidRPr="002F6480">
        <w:rPr>
          <w:rFonts w:ascii="Arial" w:hAnsi="Arial" w:cs="Arial"/>
          <w:color w:val="auto"/>
          <w:lang w:val="es-ES"/>
        </w:rPr>
        <w:t xml:space="preserve">: Puntos de Historias de Usuarios sin ajustar. </w:t>
      </w:r>
    </w:p>
    <w:p w14:paraId="45451CD0" w14:textId="77777777" w:rsidR="00961913" w:rsidRPr="002F6480" w:rsidRDefault="00961913" w:rsidP="00DB2A3C">
      <w:pPr>
        <w:pStyle w:val="Default"/>
        <w:numPr>
          <w:ilvl w:val="0"/>
          <w:numId w:val="26"/>
        </w:numPr>
        <w:spacing w:line="276" w:lineRule="auto"/>
        <w:jc w:val="both"/>
        <w:rPr>
          <w:rFonts w:ascii="Arial" w:hAnsi="Arial" w:cs="Arial"/>
          <w:color w:val="auto"/>
          <w:lang w:val="es-ES"/>
        </w:rPr>
      </w:pPr>
      <w:r w:rsidRPr="002F6480">
        <w:rPr>
          <w:rFonts w:ascii="Arial" w:hAnsi="Arial" w:cs="Arial"/>
          <w:b/>
          <w:color w:val="auto"/>
          <w:lang w:val="es-ES"/>
        </w:rPr>
        <w:t>TCF</w:t>
      </w:r>
      <w:r w:rsidRPr="002F6480">
        <w:rPr>
          <w:rFonts w:ascii="Arial" w:hAnsi="Arial" w:cs="Arial"/>
          <w:color w:val="auto"/>
          <w:lang w:val="es-ES"/>
        </w:rPr>
        <w:t xml:space="preserve">: Factor de complejidad técnica. </w:t>
      </w:r>
    </w:p>
    <w:p w14:paraId="076F2C4F" w14:textId="77777777" w:rsidR="00961913" w:rsidRPr="002F6480" w:rsidRDefault="00961913" w:rsidP="00DB2A3C">
      <w:pPr>
        <w:pStyle w:val="Default"/>
        <w:numPr>
          <w:ilvl w:val="0"/>
          <w:numId w:val="26"/>
        </w:numPr>
        <w:spacing w:line="276"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Factor de ambiente. </w:t>
      </w:r>
    </w:p>
    <w:p w14:paraId="4F0396E2"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b/>
          <w:color w:val="auto"/>
          <w:lang w:val="es-ES"/>
        </w:rPr>
        <w:t>Factor de complejidad técnica</w:t>
      </w:r>
      <w:r w:rsidRPr="002F6480">
        <w:rPr>
          <w:rFonts w:ascii="Arial" w:hAnsi="Arial" w:cs="Arial"/>
          <w:color w:val="auto"/>
          <w:lang w:val="es-ES"/>
        </w:rPr>
        <w:t xml:space="preserve"> (</w:t>
      </w:r>
      <w:r w:rsidRPr="002F6480">
        <w:rPr>
          <w:rFonts w:ascii="Arial" w:hAnsi="Arial" w:cs="Arial"/>
          <w:b/>
          <w:color w:val="auto"/>
          <w:lang w:val="es-ES"/>
        </w:rPr>
        <w:t>TCF</w:t>
      </w:r>
      <w:r w:rsidRPr="002F6480">
        <w:rPr>
          <w:rFonts w:ascii="Arial" w:hAnsi="Arial" w:cs="Arial"/>
          <w:color w:val="auto"/>
          <w:lang w:val="es-ES"/>
        </w:rPr>
        <w:t xml:space="preserve">). </w:t>
      </w:r>
    </w:p>
    <w:p w14:paraId="57C0412E"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Este coeficiente se calcula mediante la cuantificación de un conjunto de factores que determinan la complejidad técnica del sistema. Cada uno de los factores se cuantifica con un valor de 0 a 5, donde 0 significa un aporte irrelevante o nulo y 5 un aporte muy importante. En la siguiente </w:t>
      </w:r>
      <w:hyperlink w:anchor="_Tabla_3.3_Factor" w:history="1">
        <w:r w:rsidRPr="00F67EF9">
          <w:rPr>
            <w:rStyle w:val="Hipervnculo"/>
            <w:rFonts w:ascii="Arial" w:hAnsi="Arial" w:cs="Arial"/>
            <w:lang w:val="es-ES"/>
          </w:rPr>
          <w:t>tabla 3.3</w:t>
        </w:r>
      </w:hyperlink>
      <w:r>
        <w:rPr>
          <w:rFonts w:ascii="Arial" w:hAnsi="Arial" w:cs="Arial"/>
          <w:color w:val="auto"/>
          <w:lang w:val="es-ES"/>
        </w:rPr>
        <w:t xml:space="preserve"> </w:t>
      </w:r>
      <w:r w:rsidRPr="002F6480">
        <w:rPr>
          <w:rFonts w:ascii="Arial" w:hAnsi="Arial" w:cs="Arial"/>
          <w:color w:val="auto"/>
          <w:lang w:val="es-ES"/>
        </w:rPr>
        <w:t xml:space="preserve">se muestra factor de complejidad técnica con su significado y el peso de cada uno de estos factores: </w:t>
      </w:r>
    </w:p>
    <w:p w14:paraId="05915CD4" w14:textId="77777777" w:rsidR="00961913" w:rsidRPr="002F6480" w:rsidRDefault="00961913" w:rsidP="00DB2A3C">
      <w:pPr>
        <w:pStyle w:val="Default"/>
        <w:spacing w:line="276" w:lineRule="auto"/>
        <w:jc w:val="both"/>
        <w:rPr>
          <w:rFonts w:ascii="Arial" w:hAnsi="Arial" w:cs="Arial"/>
          <w:b/>
          <w:color w:val="auto"/>
          <w:lang w:val="es-ES"/>
        </w:rPr>
      </w:pPr>
    </w:p>
    <w:p w14:paraId="34A2DFB2" w14:textId="77777777" w:rsidR="00961913" w:rsidRPr="00BF497B" w:rsidRDefault="00961913" w:rsidP="00DB2A3C">
      <w:pPr>
        <w:pStyle w:val="Ttulo4"/>
        <w:rPr>
          <w:rFonts w:ascii="Arial" w:hAnsi="Arial" w:cs="Arial"/>
          <w:i w:val="0"/>
          <w:color w:val="000000"/>
          <w:sz w:val="22"/>
          <w:szCs w:val="22"/>
        </w:rPr>
      </w:pPr>
      <w:bookmarkStart w:id="73" w:name="_Tabla_2.7_Factor"/>
      <w:bookmarkStart w:id="74" w:name="_Tabla_3.3_Factor"/>
      <w:bookmarkEnd w:id="73"/>
      <w:bookmarkEnd w:id="74"/>
      <w:r w:rsidRPr="00BF497B">
        <w:rPr>
          <w:rFonts w:ascii="Arial" w:hAnsi="Arial" w:cs="Arial"/>
          <w:i w:val="0"/>
          <w:color w:val="000000"/>
          <w:sz w:val="22"/>
          <w:szCs w:val="22"/>
        </w:rPr>
        <w:t>Tabla 3.3 Factor de complejidad técnica</w:t>
      </w:r>
    </w:p>
    <w:tbl>
      <w:tblPr>
        <w:tblpPr w:leftFromText="141" w:rightFromText="141" w:vertAnchor="text" w:tblpX="108" w:tblpY="1"/>
        <w:tblOverlap w:val="neve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8"/>
        <w:gridCol w:w="4394"/>
        <w:gridCol w:w="992"/>
        <w:gridCol w:w="851"/>
        <w:gridCol w:w="2409"/>
      </w:tblGrid>
      <w:tr w:rsidR="00961913" w:rsidRPr="002F6480" w14:paraId="7F237D82" w14:textId="77777777" w:rsidTr="00D77203">
        <w:trPr>
          <w:trHeight w:val="848"/>
        </w:trPr>
        <w:tc>
          <w:tcPr>
            <w:tcW w:w="988" w:type="dxa"/>
          </w:tcPr>
          <w:p w14:paraId="676C8FB8"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Factor </w:t>
            </w:r>
          </w:p>
          <w:p w14:paraId="4AD280CD" w14:textId="77777777" w:rsidR="00961913" w:rsidRPr="002F6480" w:rsidRDefault="00961913" w:rsidP="00DB2A3C">
            <w:pPr>
              <w:pStyle w:val="Default"/>
              <w:spacing w:line="276" w:lineRule="auto"/>
              <w:jc w:val="both"/>
              <w:rPr>
                <w:rFonts w:ascii="Arial" w:hAnsi="Arial" w:cs="Arial"/>
                <w:color w:val="auto"/>
                <w:lang w:val="es-ES"/>
              </w:rPr>
            </w:pPr>
          </w:p>
        </w:tc>
        <w:tc>
          <w:tcPr>
            <w:tcW w:w="4394" w:type="dxa"/>
          </w:tcPr>
          <w:p w14:paraId="08A41516"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Descripción </w:t>
            </w:r>
          </w:p>
          <w:p w14:paraId="19C9B3F4" w14:textId="77777777" w:rsidR="00961913" w:rsidRPr="002F6480" w:rsidRDefault="00961913" w:rsidP="00DB2A3C">
            <w:pPr>
              <w:pStyle w:val="Default"/>
              <w:spacing w:line="276" w:lineRule="auto"/>
              <w:jc w:val="both"/>
              <w:rPr>
                <w:rFonts w:ascii="Arial" w:hAnsi="Arial" w:cs="Arial"/>
                <w:color w:val="auto"/>
                <w:lang w:val="es-ES"/>
              </w:rPr>
            </w:pPr>
          </w:p>
        </w:tc>
        <w:tc>
          <w:tcPr>
            <w:tcW w:w="992" w:type="dxa"/>
          </w:tcPr>
          <w:p w14:paraId="6A094BA3" w14:textId="77777777" w:rsidR="00961913" w:rsidRPr="002F6480" w:rsidRDefault="00961913" w:rsidP="00DB2A3C">
            <w:pPr>
              <w:pStyle w:val="Default"/>
              <w:spacing w:line="276" w:lineRule="auto"/>
              <w:jc w:val="both"/>
              <w:rPr>
                <w:rFonts w:ascii="Arial" w:hAnsi="Arial" w:cs="Arial"/>
                <w:b/>
                <w:color w:val="auto"/>
                <w:lang w:val="es-ES"/>
              </w:rPr>
            </w:pPr>
            <w:r w:rsidRPr="002F6480">
              <w:rPr>
                <w:rFonts w:ascii="Arial" w:hAnsi="Arial" w:cs="Arial"/>
                <w:b/>
                <w:color w:val="auto"/>
                <w:lang w:val="es-ES"/>
              </w:rPr>
              <w:t xml:space="preserve">Peso </w:t>
            </w:r>
          </w:p>
          <w:p w14:paraId="01A7AEAB" w14:textId="77777777" w:rsidR="00961913" w:rsidRPr="002F6480" w:rsidRDefault="00961913" w:rsidP="00DB2A3C">
            <w:pPr>
              <w:pStyle w:val="Default"/>
              <w:spacing w:line="276" w:lineRule="auto"/>
              <w:jc w:val="both"/>
              <w:rPr>
                <w:rFonts w:ascii="Arial" w:hAnsi="Arial" w:cs="Arial"/>
                <w:b/>
                <w:color w:val="auto"/>
                <w:lang w:val="es-ES"/>
              </w:rPr>
            </w:pPr>
          </w:p>
        </w:tc>
        <w:tc>
          <w:tcPr>
            <w:tcW w:w="851" w:type="dxa"/>
          </w:tcPr>
          <w:p w14:paraId="18E492AA" w14:textId="77777777" w:rsidR="00961913" w:rsidRPr="002F6480" w:rsidRDefault="00961913" w:rsidP="00DB2A3C">
            <w:pPr>
              <w:pStyle w:val="Default"/>
              <w:spacing w:line="276" w:lineRule="auto"/>
              <w:jc w:val="both"/>
              <w:rPr>
                <w:rFonts w:ascii="Arial" w:hAnsi="Arial" w:cs="Arial"/>
                <w:b/>
                <w:color w:val="auto"/>
                <w:lang w:val="es-ES"/>
              </w:rPr>
            </w:pPr>
            <w:r w:rsidRPr="002F6480">
              <w:rPr>
                <w:rFonts w:ascii="Arial" w:hAnsi="Arial" w:cs="Arial"/>
                <w:b/>
                <w:color w:val="auto"/>
                <w:lang w:val="es-ES"/>
              </w:rPr>
              <w:t xml:space="preserve">Valor </w:t>
            </w:r>
          </w:p>
          <w:p w14:paraId="13DB549C" w14:textId="77777777" w:rsidR="00961913" w:rsidRPr="002F6480" w:rsidRDefault="00961913" w:rsidP="00DB2A3C">
            <w:pPr>
              <w:pStyle w:val="Default"/>
              <w:spacing w:line="276" w:lineRule="auto"/>
              <w:jc w:val="both"/>
              <w:rPr>
                <w:rFonts w:ascii="Arial" w:hAnsi="Arial" w:cs="Arial"/>
                <w:b/>
                <w:color w:val="auto"/>
                <w:lang w:val="es-ES"/>
              </w:rPr>
            </w:pPr>
          </w:p>
        </w:tc>
        <w:tc>
          <w:tcPr>
            <w:tcW w:w="2409" w:type="dxa"/>
          </w:tcPr>
          <w:p w14:paraId="6049A346" w14:textId="1BBF80DE" w:rsidR="00961913" w:rsidRPr="002F6480" w:rsidRDefault="00961913" w:rsidP="00DB2A3C">
            <w:pPr>
              <w:pStyle w:val="Default"/>
              <w:spacing w:line="276" w:lineRule="auto"/>
              <w:jc w:val="both"/>
              <w:rPr>
                <w:rFonts w:ascii="Arial" w:hAnsi="Arial" w:cs="Arial"/>
                <w:b/>
                <w:color w:val="auto"/>
                <w:lang w:val="es-ES"/>
              </w:rPr>
            </w:pPr>
            <w:r w:rsidRPr="002F6480">
              <w:rPr>
                <w:rFonts w:ascii="Arial" w:hAnsi="Arial" w:cs="Arial"/>
                <w:b/>
                <w:color w:val="auto"/>
                <w:lang w:val="es-ES"/>
              </w:rPr>
              <w:t>(Peso</w:t>
            </w:r>
            <w:r w:rsidR="00D77203">
              <w:rPr>
                <w:rFonts w:ascii="Arial" w:hAnsi="Arial" w:cs="Arial"/>
                <w:b/>
                <w:color w:val="auto"/>
                <w:lang w:val="es-ES"/>
              </w:rPr>
              <w:t>-</w:t>
            </w:r>
            <w:r w:rsidRPr="002F6480">
              <w:rPr>
                <w:rFonts w:ascii="Arial" w:hAnsi="Arial" w:cs="Arial"/>
                <w:b/>
                <w:color w:val="auto"/>
                <w:lang w:val="es-ES"/>
              </w:rPr>
              <w:t>i * Valor</w:t>
            </w:r>
            <w:r w:rsidR="00D77203">
              <w:rPr>
                <w:rFonts w:ascii="Arial" w:hAnsi="Arial" w:cs="Arial"/>
                <w:b/>
                <w:color w:val="auto"/>
                <w:lang w:val="es-ES"/>
              </w:rPr>
              <w:t>-</w:t>
            </w:r>
            <w:r w:rsidR="00DD0FEE" w:rsidRPr="002F6480">
              <w:rPr>
                <w:rFonts w:ascii="Arial" w:hAnsi="Arial" w:cs="Arial"/>
                <w:b/>
                <w:color w:val="auto"/>
                <w:lang w:val="es-ES"/>
              </w:rPr>
              <w:t>i)</w:t>
            </w:r>
            <w:r w:rsidRPr="002F6480">
              <w:rPr>
                <w:rFonts w:ascii="Arial" w:hAnsi="Arial" w:cs="Arial"/>
                <w:b/>
                <w:color w:val="auto"/>
                <w:lang w:val="es-ES"/>
              </w:rPr>
              <w:t xml:space="preserve"> </w:t>
            </w:r>
          </w:p>
          <w:p w14:paraId="04099847" w14:textId="77777777" w:rsidR="00961913" w:rsidRPr="002F6480" w:rsidRDefault="00961913" w:rsidP="00DB2A3C">
            <w:pPr>
              <w:pStyle w:val="Default"/>
              <w:spacing w:line="276" w:lineRule="auto"/>
              <w:jc w:val="both"/>
              <w:rPr>
                <w:rFonts w:ascii="Arial" w:hAnsi="Arial" w:cs="Arial"/>
                <w:b/>
                <w:color w:val="auto"/>
                <w:lang w:val="es-ES"/>
              </w:rPr>
            </w:pPr>
          </w:p>
        </w:tc>
      </w:tr>
      <w:tr w:rsidR="00961913" w:rsidRPr="002F6480" w14:paraId="79F808BE" w14:textId="77777777" w:rsidTr="00D77203">
        <w:trPr>
          <w:trHeight w:val="434"/>
        </w:trPr>
        <w:tc>
          <w:tcPr>
            <w:tcW w:w="988" w:type="dxa"/>
          </w:tcPr>
          <w:p w14:paraId="0F92DA64"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1</w:t>
            </w:r>
          </w:p>
        </w:tc>
        <w:tc>
          <w:tcPr>
            <w:tcW w:w="4394" w:type="dxa"/>
          </w:tcPr>
          <w:p w14:paraId="0FD0F30A"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Sistema distribuido </w:t>
            </w:r>
          </w:p>
        </w:tc>
        <w:tc>
          <w:tcPr>
            <w:tcW w:w="992" w:type="dxa"/>
          </w:tcPr>
          <w:p w14:paraId="5E088FC3"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2</w:t>
            </w:r>
          </w:p>
        </w:tc>
        <w:tc>
          <w:tcPr>
            <w:tcW w:w="851" w:type="dxa"/>
          </w:tcPr>
          <w:p w14:paraId="09801079" w14:textId="317D194C" w:rsidR="00961913" w:rsidRPr="002F6480" w:rsidRDefault="00D34869" w:rsidP="00DB2A3C">
            <w:pPr>
              <w:pStyle w:val="Default"/>
              <w:spacing w:line="276" w:lineRule="auto"/>
              <w:jc w:val="both"/>
              <w:rPr>
                <w:rFonts w:ascii="Arial" w:hAnsi="Arial" w:cs="Arial"/>
                <w:color w:val="auto"/>
                <w:lang w:val="es-ES"/>
              </w:rPr>
            </w:pPr>
            <w:r>
              <w:rPr>
                <w:rFonts w:ascii="Arial" w:hAnsi="Arial" w:cs="Arial"/>
                <w:color w:val="auto"/>
                <w:lang w:val="es-ES"/>
              </w:rPr>
              <w:t>2</w:t>
            </w:r>
          </w:p>
        </w:tc>
        <w:tc>
          <w:tcPr>
            <w:tcW w:w="2409" w:type="dxa"/>
          </w:tcPr>
          <w:p w14:paraId="1104A343" w14:textId="6A9C2C74" w:rsidR="00961913" w:rsidRPr="002F6480" w:rsidRDefault="00D34869" w:rsidP="00DB2A3C">
            <w:pPr>
              <w:pStyle w:val="Default"/>
              <w:spacing w:line="276" w:lineRule="auto"/>
              <w:jc w:val="both"/>
              <w:rPr>
                <w:rFonts w:ascii="Arial" w:hAnsi="Arial" w:cs="Arial"/>
                <w:color w:val="auto"/>
                <w:lang w:val="es-ES"/>
              </w:rPr>
            </w:pPr>
            <w:r>
              <w:rPr>
                <w:rFonts w:ascii="Arial" w:hAnsi="Arial" w:cs="Arial"/>
                <w:color w:val="auto"/>
                <w:lang w:val="es-ES"/>
              </w:rPr>
              <w:t>2</w:t>
            </w:r>
          </w:p>
        </w:tc>
      </w:tr>
      <w:tr w:rsidR="00961913" w:rsidRPr="002F6480" w14:paraId="08A81D79" w14:textId="77777777" w:rsidTr="00D77203">
        <w:tc>
          <w:tcPr>
            <w:tcW w:w="988" w:type="dxa"/>
          </w:tcPr>
          <w:p w14:paraId="3B746533"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2</w:t>
            </w:r>
          </w:p>
        </w:tc>
        <w:tc>
          <w:tcPr>
            <w:tcW w:w="4394" w:type="dxa"/>
          </w:tcPr>
          <w:p w14:paraId="7B5B18E2" w14:textId="6C7A3ED8" w:rsidR="00961913" w:rsidRPr="002F6480" w:rsidRDefault="00154C63" w:rsidP="00DB2A3C">
            <w:pPr>
              <w:pStyle w:val="Default"/>
              <w:spacing w:line="276" w:lineRule="auto"/>
              <w:jc w:val="both"/>
              <w:rPr>
                <w:rFonts w:ascii="Arial" w:hAnsi="Arial" w:cs="Arial"/>
                <w:color w:val="auto"/>
                <w:lang w:val="es-ES"/>
              </w:rPr>
            </w:pPr>
            <w:r>
              <w:rPr>
                <w:rFonts w:ascii="Arial" w:hAnsi="Arial" w:cs="Arial"/>
                <w:color w:val="auto"/>
                <w:lang w:val="es-ES"/>
              </w:rPr>
              <w:t>Rendimiento</w:t>
            </w:r>
            <w:r w:rsidR="00961913" w:rsidRPr="002F6480">
              <w:rPr>
                <w:rFonts w:ascii="Arial" w:hAnsi="Arial" w:cs="Arial"/>
                <w:color w:val="auto"/>
                <w:lang w:val="es-ES"/>
              </w:rPr>
              <w:t xml:space="preserve"> o tiempo de respuesta </w:t>
            </w:r>
          </w:p>
        </w:tc>
        <w:tc>
          <w:tcPr>
            <w:tcW w:w="992" w:type="dxa"/>
          </w:tcPr>
          <w:p w14:paraId="70D6A19E"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75030CA0" w14:textId="2D495284" w:rsidR="00961913" w:rsidRPr="002F6480" w:rsidRDefault="00514F9A" w:rsidP="00DB2A3C">
            <w:pPr>
              <w:pStyle w:val="Default"/>
              <w:spacing w:line="276" w:lineRule="auto"/>
              <w:jc w:val="both"/>
              <w:rPr>
                <w:rFonts w:ascii="Arial" w:hAnsi="Arial" w:cs="Arial"/>
                <w:color w:val="auto"/>
                <w:lang w:val="es-ES"/>
              </w:rPr>
            </w:pPr>
            <w:r>
              <w:rPr>
                <w:rFonts w:ascii="Arial" w:hAnsi="Arial" w:cs="Arial"/>
                <w:color w:val="auto"/>
                <w:lang w:val="es-ES"/>
              </w:rPr>
              <w:t>5</w:t>
            </w:r>
          </w:p>
        </w:tc>
        <w:tc>
          <w:tcPr>
            <w:tcW w:w="2409" w:type="dxa"/>
          </w:tcPr>
          <w:p w14:paraId="11085B6D" w14:textId="27C88D4E" w:rsidR="00961913" w:rsidRPr="002F6480" w:rsidRDefault="00514F9A" w:rsidP="00DB2A3C">
            <w:pPr>
              <w:pStyle w:val="Default"/>
              <w:spacing w:line="276" w:lineRule="auto"/>
              <w:jc w:val="both"/>
              <w:rPr>
                <w:rFonts w:ascii="Arial" w:hAnsi="Arial" w:cs="Arial"/>
                <w:color w:val="auto"/>
                <w:lang w:val="es-ES"/>
              </w:rPr>
            </w:pPr>
            <w:r>
              <w:rPr>
                <w:rFonts w:ascii="Arial" w:hAnsi="Arial" w:cs="Arial"/>
                <w:color w:val="auto"/>
                <w:lang w:val="es-ES"/>
              </w:rPr>
              <w:t>5</w:t>
            </w:r>
          </w:p>
        </w:tc>
      </w:tr>
      <w:tr w:rsidR="00961913" w:rsidRPr="002F6480" w14:paraId="5B84BD17" w14:textId="77777777" w:rsidTr="00D77203">
        <w:tc>
          <w:tcPr>
            <w:tcW w:w="988" w:type="dxa"/>
          </w:tcPr>
          <w:p w14:paraId="347F5944"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3</w:t>
            </w:r>
          </w:p>
        </w:tc>
        <w:tc>
          <w:tcPr>
            <w:tcW w:w="4394" w:type="dxa"/>
          </w:tcPr>
          <w:p w14:paraId="149042EC"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Eficiencia del usuario final </w:t>
            </w:r>
          </w:p>
        </w:tc>
        <w:tc>
          <w:tcPr>
            <w:tcW w:w="992" w:type="dxa"/>
          </w:tcPr>
          <w:p w14:paraId="7D641A91"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045C2DC8" w14:textId="14B381EC" w:rsidR="00961913" w:rsidRPr="002F6480" w:rsidRDefault="00514F9A" w:rsidP="00DB2A3C">
            <w:pPr>
              <w:pStyle w:val="Default"/>
              <w:spacing w:line="276" w:lineRule="auto"/>
              <w:jc w:val="both"/>
              <w:rPr>
                <w:rFonts w:ascii="Arial" w:hAnsi="Arial" w:cs="Arial"/>
                <w:color w:val="auto"/>
                <w:lang w:val="es-ES"/>
              </w:rPr>
            </w:pPr>
            <w:r>
              <w:rPr>
                <w:rFonts w:ascii="Arial" w:hAnsi="Arial" w:cs="Arial"/>
                <w:color w:val="auto"/>
                <w:lang w:val="es-ES"/>
              </w:rPr>
              <w:t>2</w:t>
            </w:r>
          </w:p>
        </w:tc>
        <w:tc>
          <w:tcPr>
            <w:tcW w:w="2409" w:type="dxa"/>
          </w:tcPr>
          <w:p w14:paraId="5F5503EE" w14:textId="2627094E" w:rsidR="00961913" w:rsidRPr="002F6480" w:rsidRDefault="00514F9A" w:rsidP="00DB2A3C">
            <w:pPr>
              <w:pStyle w:val="Default"/>
              <w:spacing w:line="276" w:lineRule="auto"/>
              <w:jc w:val="both"/>
              <w:rPr>
                <w:rFonts w:ascii="Arial" w:hAnsi="Arial" w:cs="Arial"/>
                <w:color w:val="auto"/>
                <w:lang w:val="es-ES"/>
              </w:rPr>
            </w:pPr>
            <w:r>
              <w:rPr>
                <w:rFonts w:ascii="Arial" w:hAnsi="Arial" w:cs="Arial"/>
                <w:color w:val="auto"/>
                <w:lang w:val="es-ES"/>
              </w:rPr>
              <w:t>2</w:t>
            </w:r>
          </w:p>
        </w:tc>
      </w:tr>
      <w:tr w:rsidR="00961913" w:rsidRPr="002F6480" w14:paraId="3A84486D" w14:textId="77777777" w:rsidTr="00D77203">
        <w:tc>
          <w:tcPr>
            <w:tcW w:w="988" w:type="dxa"/>
          </w:tcPr>
          <w:p w14:paraId="0E571052"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4</w:t>
            </w:r>
          </w:p>
        </w:tc>
        <w:tc>
          <w:tcPr>
            <w:tcW w:w="4394" w:type="dxa"/>
          </w:tcPr>
          <w:p w14:paraId="3D19E205"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Procesamiento interno complejo </w:t>
            </w:r>
          </w:p>
        </w:tc>
        <w:tc>
          <w:tcPr>
            <w:tcW w:w="992" w:type="dxa"/>
          </w:tcPr>
          <w:p w14:paraId="2500B78E"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278E7EFB" w14:textId="65AFB4B9" w:rsidR="00961913" w:rsidRPr="002F6480" w:rsidRDefault="00514F9A" w:rsidP="00DB2A3C">
            <w:pPr>
              <w:pStyle w:val="Default"/>
              <w:spacing w:line="276" w:lineRule="auto"/>
              <w:jc w:val="both"/>
              <w:rPr>
                <w:rFonts w:ascii="Arial" w:hAnsi="Arial" w:cs="Arial"/>
                <w:color w:val="auto"/>
                <w:lang w:val="es-ES"/>
              </w:rPr>
            </w:pPr>
            <w:r>
              <w:rPr>
                <w:rFonts w:ascii="Arial" w:hAnsi="Arial" w:cs="Arial"/>
                <w:color w:val="auto"/>
                <w:lang w:val="es-ES"/>
              </w:rPr>
              <w:t>3</w:t>
            </w:r>
            <w:r w:rsidR="00A01369">
              <w:rPr>
                <w:rFonts w:ascii="Arial" w:hAnsi="Arial" w:cs="Arial"/>
                <w:color w:val="auto"/>
                <w:lang w:val="es-ES"/>
              </w:rPr>
              <w:t>.5</w:t>
            </w:r>
          </w:p>
        </w:tc>
        <w:tc>
          <w:tcPr>
            <w:tcW w:w="2409" w:type="dxa"/>
          </w:tcPr>
          <w:p w14:paraId="20AA2619" w14:textId="5A4B0F76" w:rsidR="00961913" w:rsidRPr="002F6480" w:rsidRDefault="00514F9A" w:rsidP="00DB2A3C">
            <w:pPr>
              <w:pStyle w:val="Default"/>
              <w:spacing w:line="276" w:lineRule="auto"/>
              <w:jc w:val="both"/>
              <w:rPr>
                <w:rFonts w:ascii="Arial" w:hAnsi="Arial" w:cs="Arial"/>
                <w:color w:val="auto"/>
                <w:lang w:val="es-ES"/>
              </w:rPr>
            </w:pPr>
            <w:r>
              <w:rPr>
                <w:rFonts w:ascii="Arial" w:hAnsi="Arial" w:cs="Arial"/>
                <w:color w:val="auto"/>
                <w:lang w:val="es-ES"/>
              </w:rPr>
              <w:t>3</w:t>
            </w:r>
            <w:r w:rsidR="00A01369">
              <w:rPr>
                <w:rFonts w:ascii="Arial" w:hAnsi="Arial" w:cs="Arial"/>
                <w:color w:val="auto"/>
                <w:lang w:val="es-ES"/>
              </w:rPr>
              <w:t>.5</w:t>
            </w:r>
          </w:p>
        </w:tc>
      </w:tr>
      <w:tr w:rsidR="00961913" w:rsidRPr="002F6480" w14:paraId="5797F6D5" w14:textId="77777777" w:rsidTr="00D77203">
        <w:tc>
          <w:tcPr>
            <w:tcW w:w="988" w:type="dxa"/>
          </w:tcPr>
          <w:p w14:paraId="7FDB520A"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5</w:t>
            </w:r>
          </w:p>
        </w:tc>
        <w:tc>
          <w:tcPr>
            <w:tcW w:w="4394" w:type="dxa"/>
          </w:tcPr>
          <w:p w14:paraId="1BE73EAC"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El código debe ser reutilizable </w:t>
            </w:r>
          </w:p>
        </w:tc>
        <w:tc>
          <w:tcPr>
            <w:tcW w:w="992" w:type="dxa"/>
          </w:tcPr>
          <w:p w14:paraId="115C1BD6"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15A4A1EF"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3</w:t>
            </w:r>
          </w:p>
        </w:tc>
        <w:tc>
          <w:tcPr>
            <w:tcW w:w="2409" w:type="dxa"/>
          </w:tcPr>
          <w:p w14:paraId="67E50259"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3</w:t>
            </w:r>
          </w:p>
        </w:tc>
      </w:tr>
      <w:tr w:rsidR="00961913" w:rsidRPr="002F6480" w14:paraId="2819E0CB" w14:textId="77777777" w:rsidTr="00D77203">
        <w:tc>
          <w:tcPr>
            <w:tcW w:w="988" w:type="dxa"/>
          </w:tcPr>
          <w:p w14:paraId="7BE535CC"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6</w:t>
            </w:r>
          </w:p>
        </w:tc>
        <w:tc>
          <w:tcPr>
            <w:tcW w:w="4394" w:type="dxa"/>
          </w:tcPr>
          <w:p w14:paraId="234DCCF2"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Facilidad de instalación </w:t>
            </w:r>
          </w:p>
        </w:tc>
        <w:tc>
          <w:tcPr>
            <w:tcW w:w="992" w:type="dxa"/>
          </w:tcPr>
          <w:p w14:paraId="7ABC20E0"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0.5</w:t>
            </w:r>
          </w:p>
        </w:tc>
        <w:tc>
          <w:tcPr>
            <w:tcW w:w="851" w:type="dxa"/>
          </w:tcPr>
          <w:p w14:paraId="1E461DB9" w14:textId="229559D3" w:rsidR="00961913" w:rsidRPr="002F6480" w:rsidRDefault="00BB70C1" w:rsidP="00DB2A3C">
            <w:pPr>
              <w:pStyle w:val="Default"/>
              <w:spacing w:line="276" w:lineRule="auto"/>
              <w:jc w:val="both"/>
              <w:rPr>
                <w:rFonts w:ascii="Arial" w:hAnsi="Arial" w:cs="Arial"/>
                <w:color w:val="auto"/>
                <w:lang w:val="es-ES"/>
              </w:rPr>
            </w:pPr>
            <w:r>
              <w:rPr>
                <w:rFonts w:ascii="Arial" w:hAnsi="Arial" w:cs="Arial"/>
                <w:color w:val="auto"/>
                <w:lang w:val="es-ES"/>
              </w:rPr>
              <w:t>2</w:t>
            </w:r>
          </w:p>
        </w:tc>
        <w:tc>
          <w:tcPr>
            <w:tcW w:w="2409" w:type="dxa"/>
          </w:tcPr>
          <w:p w14:paraId="02EF0EDD" w14:textId="636E5F32" w:rsidR="00961913" w:rsidRPr="002F6480" w:rsidRDefault="00BB70C1" w:rsidP="00DB2A3C">
            <w:pPr>
              <w:pStyle w:val="Default"/>
              <w:spacing w:line="276" w:lineRule="auto"/>
              <w:jc w:val="both"/>
              <w:rPr>
                <w:rFonts w:ascii="Arial" w:hAnsi="Arial" w:cs="Arial"/>
                <w:color w:val="auto"/>
                <w:lang w:val="es-ES"/>
              </w:rPr>
            </w:pPr>
            <w:r>
              <w:rPr>
                <w:rFonts w:ascii="Arial" w:hAnsi="Arial" w:cs="Arial"/>
                <w:color w:val="auto"/>
                <w:lang w:val="es-ES"/>
              </w:rPr>
              <w:t>1</w:t>
            </w:r>
          </w:p>
        </w:tc>
      </w:tr>
      <w:tr w:rsidR="00961913" w:rsidRPr="002F6480" w14:paraId="2B509235" w14:textId="77777777" w:rsidTr="00D77203">
        <w:tc>
          <w:tcPr>
            <w:tcW w:w="988" w:type="dxa"/>
          </w:tcPr>
          <w:p w14:paraId="03D1A18C"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7</w:t>
            </w:r>
          </w:p>
        </w:tc>
        <w:tc>
          <w:tcPr>
            <w:tcW w:w="4394" w:type="dxa"/>
          </w:tcPr>
          <w:p w14:paraId="1C2F1B27"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Facilidad de uso </w:t>
            </w:r>
          </w:p>
        </w:tc>
        <w:tc>
          <w:tcPr>
            <w:tcW w:w="992" w:type="dxa"/>
          </w:tcPr>
          <w:p w14:paraId="56316FD9"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0.5</w:t>
            </w:r>
          </w:p>
        </w:tc>
        <w:tc>
          <w:tcPr>
            <w:tcW w:w="851" w:type="dxa"/>
          </w:tcPr>
          <w:p w14:paraId="419CB904"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5</w:t>
            </w:r>
          </w:p>
        </w:tc>
        <w:tc>
          <w:tcPr>
            <w:tcW w:w="2409" w:type="dxa"/>
          </w:tcPr>
          <w:p w14:paraId="3472987C"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2.5</w:t>
            </w:r>
          </w:p>
        </w:tc>
      </w:tr>
      <w:tr w:rsidR="00961913" w:rsidRPr="002F6480" w14:paraId="53DB99C8" w14:textId="77777777" w:rsidTr="00D77203">
        <w:tc>
          <w:tcPr>
            <w:tcW w:w="988" w:type="dxa"/>
          </w:tcPr>
          <w:p w14:paraId="4D05C7D5"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8</w:t>
            </w:r>
          </w:p>
        </w:tc>
        <w:tc>
          <w:tcPr>
            <w:tcW w:w="4394" w:type="dxa"/>
          </w:tcPr>
          <w:p w14:paraId="71D00247"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Portabilidad </w:t>
            </w:r>
          </w:p>
        </w:tc>
        <w:tc>
          <w:tcPr>
            <w:tcW w:w="992" w:type="dxa"/>
          </w:tcPr>
          <w:p w14:paraId="53F45E12"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2</w:t>
            </w:r>
          </w:p>
        </w:tc>
        <w:tc>
          <w:tcPr>
            <w:tcW w:w="851" w:type="dxa"/>
          </w:tcPr>
          <w:p w14:paraId="60C9B12D" w14:textId="2BDDC570" w:rsidR="00961913" w:rsidRPr="002F6480" w:rsidRDefault="00F84E2D" w:rsidP="00DB2A3C">
            <w:pPr>
              <w:pStyle w:val="Default"/>
              <w:spacing w:line="276" w:lineRule="auto"/>
              <w:jc w:val="both"/>
              <w:rPr>
                <w:rFonts w:ascii="Arial" w:hAnsi="Arial" w:cs="Arial"/>
                <w:color w:val="auto"/>
                <w:lang w:val="es-ES"/>
              </w:rPr>
            </w:pPr>
            <w:r>
              <w:rPr>
                <w:rFonts w:ascii="Arial" w:hAnsi="Arial" w:cs="Arial"/>
                <w:color w:val="auto"/>
                <w:lang w:val="es-ES"/>
              </w:rPr>
              <w:t>3</w:t>
            </w:r>
          </w:p>
        </w:tc>
        <w:tc>
          <w:tcPr>
            <w:tcW w:w="2409" w:type="dxa"/>
          </w:tcPr>
          <w:p w14:paraId="349F06FB" w14:textId="01875376" w:rsidR="00961913" w:rsidRPr="002F6480" w:rsidRDefault="00F84E2D" w:rsidP="00DB2A3C">
            <w:pPr>
              <w:pStyle w:val="Default"/>
              <w:spacing w:line="276" w:lineRule="auto"/>
              <w:jc w:val="both"/>
              <w:rPr>
                <w:rFonts w:ascii="Arial" w:hAnsi="Arial" w:cs="Arial"/>
                <w:color w:val="auto"/>
                <w:lang w:val="es-ES"/>
              </w:rPr>
            </w:pPr>
            <w:r>
              <w:rPr>
                <w:rFonts w:ascii="Arial" w:hAnsi="Arial" w:cs="Arial"/>
                <w:color w:val="auto"/>
                <w:lang w:val="es-ES"/>
              </w:rPr>
              <w:t>6</w:t>
            </w:r>
          </w:p>
        </w:tc>
      </w:tr>
      <w:tr w:rsidR="00961913" w:rsidRPr="002F6480" w14:paraId="14E02251" w14:textId="77777777" w:rsidTr="00D77203">
        <w:tc>
          <w:tcPr>
            <w:tcW w:w="988" w:type="dxa"/>
          </w:tcPr>
          <w:p w14:paraId="2AA77C41"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9</w:t>
            </w:r>
          </w:p>
        </w:tc>
        <w:tc>
          <w:tcPr>
            <w:tcW w:w="4394" w:type="dxa"/>
          </w:tcPr>
          <w:p w14:paraId="765680FB"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Facilidad de cambio </w:t>
            </w:r>
          </w:p>
        </w:tc>
        <w:tc>
          <w:tcPr>
            <w:tcW w:w="992" w:type="dxa"/>
          </w:tcPr>
          <w:p w14:paraId="6F9F264D"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78D4166" w14:textId="5E251F29" w:rsidR="00961913" w:rsidRPr="002F6480" w:rsidRDefault="00F84E2D" w:rsidP="00DB2A3C">
            <w:pPr>
              <w:pStyle w:val="Default"/>
              <w:spacing w:line="276" w:lineRule="auto"/>
              <w:jc w:val="both"/>
              <w:rPr>
                <w:rFonts w:ascii="Arial" w:hAnsi="Arial" w:cs="Arial"/>
                <w:color w:val="auto"/>
                <w:lang w:val="es-ES"/>
              </w:rPr>
            </w:pPr>
            <w:r>
              <w:rPr>
                <w:rFonts w:ascii="Arial" w:hAnsi="Arial" w:cs="Arial"/>
                <w:color w:val="auto"/>
                <w:lang w:val="es-ES"/>
              </w:rPr>
              <w:t>5</w:t>
            </w:r>
          </w:p>
        </w:tc>
        <w:tc>
          <w:tcPr>
            <w:tcW w:w="2409" w:type="dxa"/>
          </w:tcPr>
          <w:p w14:paraId="1112AF6A" w14:textId="062FE9F9" w:rsidR="00961913" w:rsidRPr="002F6480" w:rsidRDefault="00F84E2D" w:rsidP="00DB2A3C">
            <w:pPr>
              <w:pStyle w:val="Default"/>
              <w:spacing w:line="276" w:lineRule="auto"/>
              <w:jc w:val="both"/>
              <w:rPr>
                <w:rFonts w:ascii="Arial" w:hAnsi="Arial" w:cs="Arial"/>
                <w:color w:val="auto"/>
                <w:lang w:val="es-ES"/>
              </w:rPr>
            </w:pPr>
            <w:r>
              <w:rPr>
                <w:rFonts w:ascii="Arial" w:hAnsi="Arial" w:cs="Arial"/>
                <w:color w:val="auto"/>
                <w:lang w:val="es-ES"/>
              </w:rPr>
              <w:t>5</w:t>
            </w:r>
          </w:p>
        </w:tc>
      </w:tr>
      <w:tr w:rsidR="00961913" w:rsidRPr="002F6480" w14:paraId="27B8FB1C" w14:textId="77777777" w:rsidTr="00D77203">
        <w:tc>
          <w:tcPr>
            <w:tcW w:w="988" w:type="dxa"/>
          </w:tcPr>
          <w:p w14:paraId="759148BA"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lastRenderedPageBreak/>
              <w:t>T10</w:t>
            </w:r>
          </w:p>
        </w:tc>
        <w:tc>
          <w:tcPr>
            <w:tcW w:w="4394" w:type="dxa"/>
          </w:tcPr>
          <w:p w14:paraId="619FF676"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Concurrencia </w:t>
            </w:r>
          </w:p>
        </w:tc>
        <w:tc>
          <w:tcPr>
            <w:tcW w:w="992" w:type="dxa"/>
          </w:tcPr>
          <w:p w14:paraId="50BF067A"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B684897" w14:textId="7959D70A" w:rsidR="00961913" w:rsidRPr="002F6480" w:rsidRDefault="00F84E2D" w:rsidP="00DB2A3C">
            <w:pPr>
              <w:pStyle w:val="Default"/>
              <w:spacing w:line="276" w:lineRule="auto"/>
              <w:jc w:val="both"/>
              <w:rPr>
                <w:rFonts w:ascii="Arial" w:hAnsi="Arial" w:cs="Arial"/>
                <w:color w:val="auto"/>
                <w:lang w:val="es-ES"/>
              </w:rPr>
            </w:pPr>
            <w:r>
              <w:rPr>
                <w:rFonts w:ascii="Arial" w:hAnsi="Arial" w:cs="Arial"/>
                <w:color w:val="auto"/>
                <w:lang w:val="es-ES"/>
              </w:rPr>
              <w:t>4</w:t>
            </w:r>
          </w:p>
        </w:tc>
        <w:tc>
          <w:tcPr>
            <w:tcW w:w="2409" w:type="dxa"/>
          </w:tcPr>
          <w:p w14:paraId="7AB5B3A0" w14:textId="172BBC8C" w:rsidR="00961913" w:rsidRPr="002F6480" w:rsidRDefault="00F84E2D" w:rsidP="00DB2A3C">
            <w:pPr>
              <w:pStyle w:val="Default"/>
              <w:spacing w:line="276" w:lineRule="auto"/>
              <w:jc w:val="both"/>
              <w:rPr>
                <w:rFonts w:ascii="Arial" w:hAnsi="Arial" w:cs="Arial"/>
                <w:color w:val="auto"/>
                <w:lang w:val="es-ES"/>
              </w:rPr>
            </w:pPr>
            <w:r>
              <w:rPr>
                <w:rFonts w:ascii="Arial" w:hAnsi="Arial" w:cs="Arial"/>
                <w:color w:val="auto"/>
                <w:lang w:val="es-ES"/>
              </w:rPr>
              <w:t>4</w:t>
            </w:r>
          </w:p>
        </w:tc>
      </w:tr>
      <w:tr w:rsidR="00961913" w:rsidRPr="002F6480" w14:paraId="0BC126EE" w14:textId="77777777" w:rsidTr="00D77203">
        <w:tc>
          <w:tcPr>
            <w:tcW w:w="988" w:type="dxa"/>
          </w:tcPr>
          <w:p w14:paraId="7E862FEB"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11</w:t>
            </w:r>
          </w:p>
        </w:tc>
        <w:tc>
          <w:tcPr>
            <w:tcW w:w="4394" w:type="dxa"/>
          </w:tcPr>
          <w:p w14:paraId="7CE946E6"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Incluye objetivos especiales de seguridad </w:t>
            </w:r>
          </w:p>
        </w:tc>
        <w:tc>
          <w:tcPr>
            <w:tcW w:w="992" w:type="dxa"/>
          </w:tcPr>
          <w:p w14:paraId="1C51E190"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0C471C78" w14:textId="021C07E6" w:rsidR="00961913" w:rsidRPr="002F6480" w:rsidRDefault="001006B0" w:rsidP="00DB2A3C">
            <w:pPr>
              <w:pStyle w:val="Default"/>
              <w:spacing w:line="276" w:lineRule="auto"/>
              <w:jc w:val="both"/>
              <w:rPr>
                <w:rFonts w:ascii="Arial" w:hAnsi="Arial" w:cs="Arial"/>
                <w:color w:val="auto"/>
                <w:lang w:val="es-ES"/>
              </w:rPr>
            </w:pPr>
            <w:r>
              <w:rPr>
                <w:rFonts w:ascii="Arial" w:hAnsi="Arial" w:cs="Arial"/>
                <w:color w:val="auto"/>
                <w:lang w:val="es-ES"/>
              </w:rPr>
              <w:t>5</w:t>
            </w:r>
          </w:p>
        </w:tc>
        <w:tc>
          <w:tcPr>
            <w:tcW w:w="2409" w:type="dxa"/>
          </w:tcPr>
          <w:p w14:paraId="1F1BE231" w14:textId="0F011419" w:rsidR="00961913" w:rsidRPr="002F6480" w:rsidRDefault="001006B0" w:rsidP="00DB2A3C">
            <w:pPr>
              <w:pStyle w:val="Default"/>
              <w:spacing w:line="276" w:lineRule="auto"/>
              <w:jc w:val="both"/>
              <w:rPr>
                <w:rFonts w:ascii="Arial" w:hAnsi="Arial" w:cs="Arial"/>
                <w:color w:val="auto"/>
                <w:lang w:val="es-ES"/>
              </w:rPr>
            </w:pPr>
            <w:r>
              <w:rPr>
                <w:rFonts w:ascii="Arial" w:hAnsi="Arial" w:cs="Arial"/>
                <w:color w:val="auto"/>
                <w:lang w:val="es-ES"/>
              </w:rPr>
              <w:t>5</w:t>
            </w:r>
          </w:p>
        </w:tc>
      </w:tr>
      <w:tr w:rsidR="00961913" w:rsidRPr="002F6480" w14:paraId="45A4DF94" w14:textId="77777777" w:rsidTr="00D77203">
        <w:tc>
          <w:tcPr>
            <w:tcW w:w="988" w:type="dxa"/>
          </w:tcPr>
          <w:p w14:paraId="0BFF23A0"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12</w:t>
            </w:r>
          </w:p>
        </w:tc>
        <w:tc>
          <w:tcPr>
            <w:tcW w:w="4394" w:type="dxa"/>
          </w:tcPr>
          <w:p w14:paraId="56065637"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Acceso directo a terceras partes</w:t>
            </w:r>
          </w:p>
        </w:tc>
        <w:tc>
          <w:tcPr>
            <w:tcW w:w="992" w:type="dxa"/>
          </w:tcPr>
          <w:p w14:paraId="4C265273"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7535D0C7" w14:textId="22BD37CA" w:rsidR="00961913" w:rsidRPr="002F6480" w:rsidRDefault="00315119" w:rsidP="00DB2A3C">
            <w:pPr>
              <w:pStyle w:val="Default"/>
              <w:spacing w:line="276" w:lineRule="auto"/>
              <w:jc w:val="both"/>
              <w:rPr>
                <w:rFonts w:ascii="Arial" w:hAnsi="Arial" w:cs="Arial"/>
                <w:color w:val="auto"/>
                <w:lang w:val="es-ES"/>
              </w:rPr>
            </w:pPr>
            <w:r>
              <w:rPr>
                <w:rFonts w:ascii="Arial" w:hAnsi="Arial" w:cs="Arial"/>
                <w:color w:val="auto"/>
                <w:lang w:val="es-ES"/>
              </w:rPr>
              <w:t>2</w:t>
            </w:r>
          </w:p>
        </w:tc>
        <w:tc>
          <w:tcPr>
            <w:tcW w:w="2409" w:type="dxa"/>
          </w:tcPr>
          <w:p w14:paraId="2C975BAE" w14:textId="5F8AE523" w:rsidR="00961913" w:rsidRPr="002F6480" w:rsidRDefault="00315119" w:rsidP="00DB2A3C">
            <w:pPr>
              <w:pStyle w:val="Default"/>
              <w:spacing w:line="276" w:lineRule="auto"/>
              <w:jc w:val="both"/>
              <w:rPr>
                <w:rFonts w:ascii="Arial" w:hAnsi="Arial" w:cs="Arial"/>
                <w:color w:val="auto"/>
                <w:lang w:val="es-ES"/>
              </w:rPr>
            </w:pPr>
            <w:r>
              <w:rPr>
                <w:rFonts w:ascii="Arial" w:hAnsi="Arial" w:cs="Arial"/>
                <w:color w:val="auto"/>
                <w:lang w:val="es-ES"/>
              </w:rPr>
              <w:t>2</w:t>
            </w:r>
          </w:p>
        </w:tc>
      </w:tr>
      <w:tr w:rsidR="00961913" w:rsidRPr="002F6480" w14:paraId="21ADFAD3" w14:textId="77777777" w:rsidTr="00D77203">
        <w:tc>
          <w:tcPr>
            <w:tcW w:w="988" w:type="dxa"/>
          </w:tcPr>
          <w:p w14:paraId="61220189"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13</w:t>
            </w:r>
          </w:p>
        </w:tc>
        <w:tc>
          <w:tcPr>
            <w:tcW w:w="4394" w:type="dxa"/>
          </w:tcPr>
          <w:p w14:paraId="70A1DDA0"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Se requieren facilidades especiales de entrenamiento a los usuarios </w:t>
            </w:r>
          </w:p>
        </w:tc>
        <w:tc>
          <w:tcPr>
            <w:tcW w:w="992" w:type="dxa"/>
          </w:tcPr>
          <w:p w14:paraId="0CC042CE"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6CFA018" w14:textId="38D03E70" w:rsidR="00961913" w:rsidRPr="002F6480" w:rsidRDefault="00F84E2D" w:rsidP="00DB2A3C">
            <w:pPr>
              <w:pStyle w:val="Default"/>
              <w:spacing w:line="276" w:lineRule="auto"/>
              <w:jc w:val="both"/>
              <w:rPr>
                <w:rFonts w:ascii="Arial" w:hAnsi="Arial" w:cs="Arial"/>
                <w:color w:val="auto"/>
                <w:lang w:val="es-ES"/>
              </w:rPr>
            </w:pPr>
            <w:r>
              <w:rPr>
                <w:rFonts w:ascii="Arial" w:hAnsi="Arial" w:cs="Arial"/>
                <w:color w:val="auto"/>
                <w:lang w:val="es-ES"/>
              </w:rPr>
              <w:t>2</w:t>
            </w:r>
          </w:p>
        </w:tc>
        <w:tc>
          <w:tcPr>
            <w:tcW w:w="2409" w:type="dxa"/>
          </w:tcPr>
          <w:p w14:paraId="263D8898" w14:textId="72915EBE" w:rsidR="00961913" w:rsidRPr="002F6480" w:rsidRDefault="00F84E2D" w:rsidP="00DB2A3C">
            <w:pPr>
              <w:pStyle w:val="Default"/>
              <w:spacing w:line="276" w:lineRule="auto"/>
              <w:jc w:val="both"/>
              <w:rPr>
                <w:rFonts w:ascii="Arial" w:hAnsi="Arial" w:cs="Arial"/>
                <w:color w:val="auto"/>
                <w:lang w:val="es-ES"/>
              </w:rPr>
            </w:pPr>
            <w:r>
              <w:rPr>
                <w:rFonts w:ascii="Arial" w:hAnsi="Arial" w:cs="Arial"/>
                <w:color w:val="auto"/>
                <w:lang w:val="es-ES"/>
              </w:rPr>
              <w:t>2</w:t>
            </w:r>
          </w:p>
        </w:tc>
      </w:tr>
      <w:tr w:rsidR="00961913" w:rsidRPr="002F6480" w14:paraId="091F5126" w14:textId="77777777" w:rsidTr="00D77203">
        <w:tc>
          <w:tcPr>
            <w:tcW w:w="988" w:type="dxa"/>
          </w:tcPr>
          <w:p w14:paraId="2A7C2EB2"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otal</w:t>
            </w:r>
          </w:p>
        </w:tc>
        <w:tc>
          <w:tcPr>
            <w:tcW w:w="4394" w:type="dxa"/>
          </w:tcPr>
          <w:p w14:paraId="7918256C" w14:textId="77777777" w:rsidR="00961913" w:rsidRPr="002F6480" w:rsidRDefault="00961913" w:rsidP="00DB2A3C">
            <w:pPr>
              <w:pStyle w:val="Default"/>
              <w:spacing w:line="276" w:lineRule="auto"/>
              <w:jc w:val="both"/>
              <w:rPr>
                <w:rFonts w:ascii="Arial" w:hAnsi="Arial" w:cs="Arial"/>
                <w:color w:val="auto"/>
                <w:lang w:val="es-ES"/>
              </w:rPr>
            </w:pPr>
          </w:p>
        </w:tc>
        <w:tc>
          <w:tcPr>
            <w:tcW w:w="992" w:type="dxa"/>
          </w:tcPr>
          <w:p w14:paraId="2E609A5E" w14:textId="77777777" w:rsidR="00961913" w:rsidRPr="002F6480" w:rsidRDefault="00961913" w:rsidP="00DB2A3C">
            <w:pPr>
              <w:pStyle w:val="Default"/>
              <w:spacing w:line="276" w:lineRule="auto"/>
              <w:jc w:val="both"/>
              <w:rPr>
                <w:rFonts w:ascii="Arial" w:hAnsi="Arial" w:cs="Arial"/>
                <w:color w:val="auto"/>
                <w:lang w:val="es-ES"/>
              </w:rPr>
            </w:pPr>
          </w:p>
        </w:tc>
        <w:tc>
          <w:tcPr>
            <w:tcW w:w="851" w:type="dxa"/>
          </w:tcPr>
          <w:p w14:paraId="4B0EE4FC" w14:textId="77777777" w:rsidR="00961913" w:rsidRPr="002F6480" w:rsidRDefault="00961913" w:rsidP="00DB2A3C">
            <w:pPr>
              <w:pStyle w:val="Default"/>
              <w:spacing w:line="276" w:lineRule="auto"/>
              <w:jc w:val="both"/>
              <w:rPr>
                <w:rFonts w:ascii="Arial" w:hAnsi="Arial" w:cs="Arial"/>
                <w:color w:val="auto"/>
                <w:lang w:val="es-ES"/>
              </w:rPr>
            </w:pPr>
          </w:p>
        </w:tc>
        <w:tc>
          <w:tcPr>
            <w:tcW w:w="2409" w:type="dxa"/>
          </w:tcPr>
          <w:p w14:paraId="15737369" w14:textId="4B6AF1C0" w:rsidR="00961913" w:rsidRPr="00747405" w:rsidRDefault="00BD779D" w:rsidP="00DB2A3C">
            <w:pPr>
              <w:pStyle w:val="Default"/>
              <w:spacing w:line="276" w:lineRule="auto"/>
              <w:jc w:val="both"/>
              <w:rPr>
                <w:rFonts w:ascii="Arial" w:hAnsi="Arial" w:cs="Arial"/>
                <w:b/>
                <w:bCs/>
                <w:color w:val="auto"/>
                <w:lang w:val="es-ES"/>
              </w:rPr>
            </w:pPr>
            <w:r>
              <w:rPr>
                <w:rFonts w:ascii="Arial" w:hAnsi="Arial" w:cs="Arial"/>
                <w:b/>
                <w:bCs/>
                <w:color w:val="auto"/>
                <w:lang w:val="es-ES"/>
              </w:rPr>
              <w:t>43</w:t>
            </w:r>
          </w:p>
        </w:tc>
      </w:tr>
    </w:tbl>
    <w:p w14:paraId="1178D5A8" w14:textId="77777777" w:rsidR="00961913" w:rsidRPr="002F6480" w:rsidRDefault="00961913" w:rsidP="00DB2A3C">
      <w:pPr>
        <w:pStyle w:val="Default"/>
        <w:spacing w:line="276" w:lineRule="auto"/>
        <w:jc w:val="both"/>
        <w:rPr>
          <w:rFonts w:ascii="Arial" w:hAnsi="Arial" w:cs="Arial"/>
          <w:sz w:val="23"/>
          <w:szCs w:val="23"/>
          <w:lang w:val="es-ES"/>
        </w:rPr>
      </w:pPr>
      <w:r w:rsidRPr="002F6480">
        <w:rPr>
          <w:rFonts w:ascii="Arial" w:hAnsi="Arial" w:cs="Arial"/>
          <w:color w:val="auto"/>
          <w:lang w:val="es-ES"/>
        </w:rPr>
        <w:br w:type="textWrapping" w:clear="all"/>
      </w:r>
      <w:r w:rsidRPr="002F6480">
        <w:rPr>
          <w:rFonts w:ascii="Arial" w:hAnsi="Arial" w:cs="Arial"/>
          <w:b/>
          <w:lang w:val="es-ES"/>
        </w:rPr>
        <w:t>Para Calcular TCF</w:t>
      </w:r>
      <w:r w:rsidRPr="002F6480">
        <w:rPr>
          <w:rFonts w:ascii="Arial" w:hAnsi="Arial" w:cs="Arial"/>
          <w:b/>
          <w:bCs/>
          <w:sz w:val="23"/>
          <w:szCs w:val="23"/>
          <w:lang w:val="es-ES"/>
        </w:rPr>
        <w:t xml:space="preserve">: </w:t>
      </w:r>
      <w:r w:rsidRPr="002F6480">
        <w:rPr>
          <w:rFonts w:ascii="Arial" w:hAnsi="Arial" w:cs="Arial"/>
          <w:lang w:val="es-ES"/>
        </w:rPr>
        <w:t xml:space="preserve">Factor de complejidad técnica se muestra la ecuación </w:t>
      </w:r>
      <w:r>
        <w:rPr>
          <w:rFonts w:ascii="Arial" w:hAnsi="Arial" w:cs="Arial"/>
          <w:lang w:val="es-ES"/>
        </w:rPr>
        <w:t>3</w:t>
      </w:r>
      <w:r w:rsidRPr="002F6480">
        <w:rPr>
          <w:rFonts w:ascii="Arial" w:hAnsi="Arial" w:cs="Arial"/>
          <w:lang w:val="es-ES"/>
        </w:rPr>
        <w:t>.3 cálculo del factor complejidad técnica.</w:t>
      </w:r>
    </w:p>
    <w:p w14:paraId="63A94002" w14:textId="77777777" w:rsidR="00961913" w:rsidRPr="002F6480" w:rsidRDefault="00961913" w:rsidP="00DB2A3C">
      <w:pPr>
        <w:autoSpaceDE w:val="0"/>
        <w:autoSpaceDN w:val="0"/>
        <w:adjustRightInd w:val="0"/>
        <w:spacing w:after="0" w:line="276" w:lineRule="auto"/>
        <w:jc w:val="both"/>
        <w:rPr>
          <w:color w:val="000000"/>
          <w:sz w:val="23"/>
          <w:szCs w:val="23"/>
        </w:rPr>
      </w:pPr>
      <w:r w:rsidRPr="002F6480">
        <w:rPr>
          <w:b/>
        </w:rPr>
        <w:t xml:space="preserve">Ecuación </w:t>
      </w:r>
      <w:r>
        <w:rPr>
          <w:b/>
        </w:rPr>
        <w:t>3</w:t>
      </w:r>
      <w:r w:rsidRPr="002F6480">
        <w:rPr>
          <w:b/>
        </w:rPr>
        <w:t>.3</w:t>
      </w:r>
      <w:r w:rsidRPr="002F6480">
        <w:rPr>
          <w:b/>
          <w:bCs/>
          <w:color w:val="000000"/>
          <w:sz w:val="23"/>
          <w:szCs w:val="23"/>
        </w:rPr>
        <w:t xml:space="preserve">: </w:t>
      </w:r>
      <w:r w:rsidRPr="002F6480">
        <w:t>Cálculo del Factor de complejidad técnica</w:t>
      </w:r>
    </w:p>
    <w:p w14:paraId="6F096C7B" w14:textId="77777777" w:rsidR="00961913" w:rsidRPr="002F6480" w:rsidRDefault="00961913" w:rsidP="00DB2A3C">
      <w:pPr>
        <w:autoSpaceDE w:val="0"/>
        <w:autoSpaceDN w:val="0"/>
        <w:adjustRightInd w:val="0"/>
        <w:spacing w:after="0" w:line="276" w:lineRule="auto"/>
        <w:jc w:val="both"/>
        <w:rPr>
          <w:color w:val="000000"/>
          <w:sz w:val="23"/>
          <w:szCs w:val="23"/>
        </w:rPr>
      </w:pPr>
      <w:r w:rsidRPr="002F6480">
        <w:rPr>
          <w:b/>
        </w:rPr>
        <w:t>TCF = 0.6 + 0.01</w:t>
      </w:r>
      <w:r w:rsidRPr="002F6480">
        <w:rPr>
          <w:b/>
          <w:bCs/>
          <w:color w:val="000000"/>
          <w:sz w:val="23"/>
          <w:szCs w:val="23"/>
        </w:rPr>
        <w:t xml:space="preserve"> * </w:t>
      </w:r>
      <w:r w:rsidRPr="002F6480">
        <w:rPr>
          <w:b/>
        </w:rPr>
        <w:t>Σ (Pesoi* Valori)</w:t>
      </w:r>
    </w:p>
    <w:p w14:paraId="5793B021" w14:textId="347E68D9" w:rsidR="00961913" w:rsidRPr="002F6480" w:rsidRDefault="00961913" w:rsidP="00DB2A3C">
      <w:pPr>
        <w:autoSpaceDE w:val="0"/>
        <w:autoSpaceDN w:val="0"/>
        <w:adjustRightInd w:val="0"/>
        <w:spacing w:after="0" w:line="276" w:lineRule="auto"/>
        <w:jc w:val="both"/>
        <w:rPr>
          <w:color w:val="000000"/>
          <w:sz w:val="23"/>
          <w:szCs w:val="23"/>
        </w:rPr>
      </w:pPr>
      <w:r w:rsidRPr="002F6480">
        <w:rPr>
          <w:b/>
        </w:rPr>
        <w:t>TCF = 0.6 + 0.01</w:t>
      </w:r>
      <w:r w:rsidRPr="002F6480">
        <w:rPr>
          <w:b/>
          <w:bCs/>
          <w:color w:val="000000"/>
          <w:sz w:val="23"/>
          <w:szCs w:val="23"/>
        </w:rPr>
        <w:t xml:space="preserve"> *</w:t>
      </w:r>
      <w:r w:rsidR="00DF2EE5">
        <w:rPr>
          <w:b/>
        </w:rPr>
        <w:t>43</w:t>
      </w:r>
    </w:p>
    <w:p w14:paraId="57D8CF28" w14:textId="761DA074" w:rsidR="00961913" w:rsidRPr="002F6480" w:rsidRDefault="00961913" w:rsidP="00DB2A3C">
      <w:pPr>
        <w:autoSpaceDE w:val="0"/>
        <w:autoSpaceDN w:val="0"/>
        <w:adjustRightInd w:val="0"/>
        <w:spacing w:after="0" w:line="276" w:lineRule="auto"/>
        <w:jc w:val="both"/>
        <w:rPr>
          <w:b/>
        </w:rPr>
      </w:pPr>
      <w:r w:rsidRPr="002F6480">
        <w:rPr>
          <w:b/>
        </w:rPr>
        <w:t xml:space="preserve">TCF = </w:t>
      </w:r>
      <w:r w:rsidR="003A42F6">
        <w:rPr>
          <w:rFonts w:eastAsia="Arial"/>
          <w:b/>
          <w:sz w:val="28"/>
        </w:rPr>
        <w:t>1.03</w:t>
      </w:r>
    </w:p>
    <w:p w14:paraId="33902453" w14:textId="77777777" w:rsidR="00961913" w:rsidRPr="002F6480" w:rsidRDefault="00961913" w:rsidP="00DB2A3C">
      <w:pPr>
        <w:autoSpaceDE w:val="0"/>
        <w:autoSpaceDN w:val="0"/>
        <w:adjustRightInd w:val="0"/>
        <w:spacing w:after="0" w:line="276" w:lineRule="auto"/>
        <w:jc w:val="both"/>
        <w:rPr>
          <w:b/>
        </w:rPr>
      </w:pPr>
      <w:r w:rsidRPr="002F6480">
        <w:rPr>
          <w:b/>
        </w:rPr>
        <w:t xml:space="preserve">Factor Ambiente (EF). </w:t>
      </w:r>
    </w:p>
    <w:p w14:paraId="3BCE421E" w14:textId="77777777" w:rsidR="00961913" w:rsidRPr="002F6480" w:rsidRDefault="00961913" w:rsidP="00DB2A3C">
      <w:pPr>
        <w:autoSpaceDE w:val="0"/>
        <w:autoSpaceDN w:val="0"/>
        <w:adjustRightInd w:val="0"/>
        <w:spacing w:after="0" w:line="276" w:lineRule="auto"/>
        <w:jc w:val="both"/>
      </w:pPr>
      <w:r w:rsidRPr="002F6480">
        <w:t xml:space="preserve">El factor de ambiente está relacionado con las habilidades y entrenamiento del grupo de desarrollo. Cada factor se cuantifica con un valor desde 0 (aporte irrelevante) hasta 5 (aporte muy relevante). </w:t>
      </w:r>
    </w:p>
    <w:p w14:paraId="72CB5B0D" w14:textId="77777777" w:rsidR="00961913" w:rsidRPr="002F6480" w:rsidRDefault="00961913" w:rsidP="00DB2A3C">
      <w:pPr>
        <w:autoSpaceDE w:val="0"/>
        <w:autoSpaceDN w:val="0"/>
        <w:adjustRightInd w:val="0"/>
        <w:spacing w:after="0" w:line="276" w:lineRule="auto"/>
        <w:jc w:val="both"/>
      </w:pPr>
      <w:r w:rsidRPr="002F6480">
        <w:t xml:space="preserve">En la siguiente </w:t>
      </w:r>
      <w:hyperlink w:anchor="_Tabla_3.4_Factor" w:history="1">
        <w:r w:rsidRPr="00F67EF9">
          <w:rPr>
            <w:rStyle w:val="Hipervnculo"/>
          </w:rPr>
          <w:t>tabla 3.4</w:t>
        </w:r>
      </w:hyperlink>
      <w:r>
        <w:t xml:space="preserve"> </w:t>
      </w:r>
      <w:r w:rsidRPr="002F6480">
        <w:t xml:space="preserve">se muestra factor de ambiente con su significado y el peso de cada uno de estos factores: </w:t>
      </w:r>
    </w:p>
    <w:p w14:paraId="7E70FFF9" w14:textId="77777777" w:rsidR="00961913" w:rsidRPr="00BF497B" w:rsidRDefault="00961913" w:rsidP="00DB2A3C">
      <w:pPr>
        <w:pStyle w:val="Ttulo4"/>
        <w:rPr>
          <w:rFonts w:ascii="Arial" w:hAnsi="Arial" w:cs="Arial"/>
          <w:i w:val="0"/>
          <w:color w:val="000000"/>
          <w:sz w:val="22"/>
          <w:szCs w:val="22"/>
        </w:rPr>
      </w:pPr>
      <w:bookmarkStart w:id="75" w:name="_Tabla_2.8_Factor"/>
      <w:bookmarkStart w:id="76" w:name="_Tabla_3.4_Factor"/>
      <w:bookmarkEnd w:id="75"/>
      <w:bookmarkEnd w:id="76"/>
      <w:r w:rsidRPr="00BF497B">
        <w:rPr>
          <w:rFonts w:ascii="Arial" w:hAnsi="Arial" w:cs="Arial"/>
          <w:i w:val="0"/>
          <w:color w:val="000000"/>
          <w:sz w:val="22"/>
          <w:szCs w:val="22"/>
        </w:rPr>
        <w:t xml:space="preserve">Tabla </w:t>
      </w:r>
      <w:r>
        <w:rPr>
          <w:rFonts w:ascii="Arial" w:hAnsi="Arial" w:cs="Arial"/>
          <w:i w:val="0"/>
          <w:color w:val="000000"/>
          <w:sz w:val="22"/>
          <w:szCs w:val="22"/>
        </w:rPr>
        <w:t>3.4</w:t>
      </w:r>
      <w:r w:rsidRPr="00BF497B">
        <w:rPr>
          <w:rFonts w:ascii="Arial" w:hAnsi="Arial" w:cs="Arial"/>
          <w:i w:val="0"/>
          <w:color w:val="000000"/>
          <w:sz w:val="22"/>
          <w:szCs w:val="22"/>
        </w:rPr>
        <w:t xml:space="preserve"> Factor de ambient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5"/>
        <w:gridCol w:w="3381"/>
        <w:gridCol w:w="790"/>
        <w:gridCol w:w="817"/>
        <w:gridCol w:w="2093"/>
      </w:tblGrid>
      <w:tr w:rsidR="00961913" w:rsidRPr="002F6480" w14:paraId="2830EBE9" w14:textId="77777777" w:rsidTr="00515A24">
        <w:trPr>
          <w:trHeight w:val="553"/>
        </w:trPr>
        <w:tc>
          <w:tcPr>
            <w:tcW w:w="1341" w:type="dxa"/>
          </w:tcPr>
          <w:p w14:paraId="5018F635" w14:textId="77777777" w:rsidR="00961913" w:rsidRPr="002F6480" w:rsidRDefault="00961913" w:rsidP="00DB2A3C">
            <w:pPr>
              <w:autoSpaceDE w:val="0"/>
              <w:autoSpaceDN w:val="0"/>
              <w:adjustRightInd w:val="0"/>
              <w:spacing w:after="0" w:line="276" w:lineRule="auto"/>
              <w:jc w:val="both"/>
              <w:rPr>
                <w:b/>
              </w:rPr>
            </w:pPr>
            <w:r w:rsidRPr="002F6480">
              <w:rPr>
                <w:b/>
              </w:rPr>
              <w:t>Factor</w:t>
            </w:r>
          </w:p>
        </w:tc>
        <w:tc>
          <w:tcPr>
            <w:tcW w:w="3562" w:type="dxa"/>
          </w:tcPr>
          <w:p w14:paraId="68AA27BE" w14:textId="77777777" w:rsidR="00961913" w:rsidRPr="002F6480" w:rsidRDefault="00961913" w:rsidP="00DB2A3C">
            <w:pPr>
              <w:autoSpaceDE w:val="0"/>
              <w:autoSpaceDN w:val="0"/>
              <w:adjustRightInd w:val="0"/>
              <w:spacing w:after="0" w:line="276" w:lineRule="auto"/>
              <w:jc w:val="both"/>
            </w:pPr>
            <w:r w:rsidRPr="002F6480">
              <w:rPr>
                <w:b/>
              </w:rPr>
              <w:t>Descripción</w:t>
            </w:r>
          </w:p>
        </w:tc>
        <w:tc>
          <w:tcPr>
            <w:tcW w:w="790" w:type="dxa"/>
          </w:tcPr>
          <w:p w14:paraId="62C391B7" w14:textId="77777777" w:rsidR="00961913" w:rsidRPr="002F6480" w:rsidRDefault="00961913" w:rsidP="00DB2A3C">
            <w:pPr>
              <w:autoSpaceDE w:val="0"/>
              <w:autoSpaceDN w:val="0"/>
              <w:adjustRightInd w:val="0"/>
              <w:spacing w:after="0" w:line="276" w:lineRule="auto"/>
              <w:jc w:val="both"/>
            </w:pPr>
            <w:r w:rsidRPr="002F6480">
              <w:rPr>
                <w:b/>
              </w:rPr>
              <w:t>Peso</w:t>
            </w:r>
          </w:p>
        </w:tc>
        <w:tc>
          <w:tcPr>
            <w:tcW w:w="817" w:type="dxa"/>
          </w:tcPr>
          <w:p w14:paraId="03BA16B1" w14:textId="77777777" w:rsidR="00961913" w:rsidRPr="002F6480" w:rsidRDefault="00961913" w:rsidP="00DB2A3C">
            <w:pPr>
              <w:autoSpaceDE w:val="0"/>
              <w:autoSpaceDN w:val="0"/>
              <w:adjustRightInd w:val="0"/>
              <w:spacing w:after="0" w:line="276" w:lineRule="auto"/>
              <w:jc w:val="both"/>
              <w:rPr>
                <w:b/>
              </w:rPr>
            </w:pPr>
            <w:r w:rsidRPr="002F6480">
              <w:rPr>
                <w:b/>
              </w:rPr>
              <w:t>Valor</w:t>
            </w:r>
          </w:p>
        </w:tc>
        <w:tc>
          <w:tcPr>
            <w:tcW w:w="2210" w:type="dxa"/>
          </w:tcPr>
          <w:p w14:paraId="38DCB94B" w14:textId="77777777" w:rsidR="00DD0FEE" w:rsidRPr="002F6480" w:rsidRDefault="00DD0FEE" w:rsidP="00DB2A3C">
            <w:pPr>
              <w:pStyle w:val="Default"/>
              <w:spacing w:line="276" w:lineRule="auto"/>
              <w:jc w:val="both"/>
              <w:rPr>
                <w:rFonts w:ascii="Arial" w:hAnsi="Arial" w:cs="Arial"/>
                <w:b/>
                <w:color w:val="auto"/>
                <w:lang w:val="es-ES"/>
              </w:rPr>
            </w:pPr>
            <w:r w:rsidRPr="002F6480">
              <w:rPr>
                <w:rFonts w:ascii="Arial" w:hAnsi="Arial" w:cs="Arial"/>
                <w:b/>
                <w:color w:val="auto"/>
                <w:lang w:val="es-ES"/>
              </w:rPr>
              <w:t>(Peso</w:t>
            </w:r>
            <w:r>
              <w:rPr>
                <w:rFonts w:ascii="Arial" w:hAnsi="Arial" w:cs="Arial"/>
                <w:b/>
                <w:color w:val="auto"/>
                <w:lang w:val="es-ES"/>
              </w:rPr>
              <w:t>-</w:t>
            </w:r>
            <w:r w:rsidRPr="002F6480">
              <w:rPr>
                <w:rFonts w:ascii="Arial" w:hAnsi="Arial" w:cs="Arial"/>
                <w:b/>
                <w:color w:val="auto"/>
                <w:lang w:val="es-ES"/>
              </w:rPr>
              <w:t>i * Valor</w:t>
            </w:r>
            <w:r>
              <w:rPr>
                <w:rFonts w:ascii="Arial" w:hAnsi="Arial" w:cs="Arial"/>
                <w:b/>
                <w:color w:val="auto"/>
                <w:lang w:val="es-ES"/>
              </w:rPr>
              <w:t>-</w:t>
            </w:r>
            <w:r w:rsidRPr="002F6480">
              <w:rPr>
                <w:rFonts w:ascii="Arial" w:hAnsi="Arial" w:cs="Arial"/>
                <w:b/>
                <w:color w:val="auto"/>
                <w:lang w:val="es-ES"/>
              </w:rPr>
              <w:t xml:space="preserve">i) </w:t>
            </w:r>
          </w:p>
          <w:p w14:paraId="01795EA7" w14:textId="77777777" w:rsidR="00961913" w:rsidRPr="002F6480" w:rsidRDefault="00961913" w:rsidP="00DB2A3C">
            <w:pPr>
              <w:autoSpaceDE w:val="0"/>
              <w:autoSpaceDN w:val="0"/>
              <w:adjustRightInd w:val="0"/>
              <w:spacing w:after="0" w:line="276" w:lineRule="auto"/>
              <w:jc w:val="both"/>
            </w:pPr>
          </w:p>
        </w:tc>
      </w:tr>
      <w:tr w:rsidR="00961913" w:rsidRPr="002F6480" w14:paraId="74C11F59" w14:textId="77777777" w:rsidTr="00515A24">
        <w:tc>
          <w:tcPr>
            <w:tcW w:w="1341" w:type="dxa"/>
          </w:tcPr>
          <w:p w14:paraId="77D708CF" w14:textId="77777777" w:rsidR="00961913" w:rsidRPr="002F6480" w:rsidRDefault="00961913" w:rsidP="00DB2A3C">
            <w:pPr>
              <w:autoSpaceDE w:val="0"/>
              <w:autoSpaceDN w:val="0"/>
              <w:adjustRightInd w:val="0"/>
              <w:spacing w:after="0" w:line="276" w:lineRule="auto"/>
              <w:jc w:val="both"/>
            </w:pPr>
            <w:r w:rsidRPr="002F6480">
              <w:t>E1</w:t>
            </w:r>
          </w:p>
        </w:tc>
        <w:tc>
          <w:tcPr>
            <w:tcW w:w="3562" w:type="dxa"/>
          </w:tcPr>
          <w:p w14:paraId="0F79D743" w14:textId="77777777" w:rsidR="00961913" w:rsidRPr="002F6480" w:rsidRDefault="00961913" w:rsidP="00DB2A3C">
            <w:pPr>
              <w:pStyle w:val="Default"/>
              <w:spacing w:line="276" w:lineRule="auto"/>
              <w:jc w:val="both"/>
              <w:rPr>
                <w:rFonts w:ascii="Arial" w:hAnsi="Arial" w:cs="Arial"/>
                <w:lang w:val="es-ES"/>
              </w:rPr>
            </w:pPr>
            <w:r w:rsidRPr="002F6480">
              <w:rPr>
                <w:rFonts w:ascii="Arial" w:hAnsi="Arial" w:cs="Arial"/>
                <w:color w:val="auto"/>
                <w:lang w:val="es-ES"/>
              </w:rPr>
              <w:t xml:space="preserve">Familiaridad con el modelo de proyecto utilizado </w:t>
            </w:r>
          </w:p>
        </w:tc>
        <w:tc>
          <w:tcPr>
            <w:tcW w:w="790" w:type="dxa"/>
          </w:tcPr>
          <w:p w14:paraId="5043F058" w14:textId="77777777" w:rsidR="00961913" w:rsidRPr="002F6480" w:rsidRDefault="00961913" w:rsidP="00DB2A3C">
            <w:pPr>
              <w:autoSpaceDE w:val="0"/>
              <w:autoSpaceDN w:val="0"/>
              <w:adjustRightInd w:val="0"/>
              <w:spacing w:after="0" w:line="276" w:lineRule="auto"/>
              <w:jc w:val="both"/>
            </w:pPr>
            <w:r w:rsidRPr="002F6480">
              <w:t>1.5</w:t>
            </w:r>
          </w:p>
        </w:tc>
        <w:tc>
          <w:tcPr>
            <w:tcW w:w="817" w:type="dxa"/>
          </w:tcPr>
          <w:p w14:paraId="596832FD" w14:textId="48957464" w:rsidR="00961913" w:rsidRPr="002F6480" w:rsidRDefault="004866E4" w:rsidP="00DB2A3C">
            <w:pPr>
              <w:autoSpaceDE w:val="0"/>
              <w:autoSpaceDN w:val="0"/>
              <w:adjustRightInd w:val="0"/>
              <w:spacing w:after="0" w:line="276" w:lineRule="auto"/>
              <w:jc w:val="both"/>
            </w:pPr>
            <w:r>
              <w:t>3.5</w:t>
            </w:r>
          </w:p>
        </w:tc>
        <w:tc>
          <w:tcPr>
            <w:tcW w:w="2210" w:type="dxa"/>
          </w:tcPr>
          <w:p w14:paraId="0D78F7A5" w14:textId="3CDFC523" w:rsidR="00961913" w:rsidRPr="002F6480" w:rsidRDefault="004866E4" w:rsidP="00DB2A3C">
            <w:pPr>
              <w:autoSpaceDE w:val="0"/>
              <w:autoSpaceDN w:val="0"/>
              <w:adjustRightInd w:val="0"/>
              <w:spacing w:after="0" w:line="276" w:lineRule="auto"/>
              <w:jc w:val="both"/>
            </w:pPr>
            <w:r>
              <w:t>5.25</w:t>
            </w:r>
          </w:p>
        </w:tc>
      </w:tr>
      <w:tr w:rsidR="00961913" w:rsidRPr="002F6480" w14:paraId="20EFEF60" w14:textId="77777777" w:rsidTr="00515A24">
        <w:tc>
          <w:tcPr>
            <w:tcW w:w="1341" w:type="dxa"/>
          </w:tcPr>
          <w:p w14:paraId="2FDC9231" w14:textId="77777777" w:rsidR="00961913" w:rsidRPr="002F6480" w:rsidRDefault="00961913" w:rsidP="00DB2A3C">
            <w:pPr>
              <w:autoSpaceDE w:val="0"/>
              <w:autoSpaceDN w:val="0"/>
              <w:adjustRightInd w:val="0"/>
              <w:spacing w:after="0" w:line="276" w:lineRule="auto"/>
              <w:jc w:val="both"/>
            </w:pPr>
            <w:r w:rsidRPr="002F6480">
              <w:t>E2</w:t>
            </w:r>
          </w:p>
        </w:tc>
        <w:tc>
          <w:tcPr>
            <w:tcW w:w="3562" w:type="dxa"/>
          </w:tcPr>
          <w:p w14:paraId="3BE13B31" w14:textId="77777777" w:rsidR="00961913" w:rsidRPr="002F6480" w:rsidRDefault="00961913" w:rsidP="00DB2A3C">
            <w:pPr>
              <w:pStyle w:val="Default"/>
              <w:spacing w:line="276" w:lineRule="auto"/>
              <w:jc w:val="both"/>
              <w:rPr>
                <w:rFonts w:ascii="Arial" w:hAnsi="Arial" w:cs="Arial"/>
                <w:lang w:val="es-ES"/>
              </w:rPr>
            </w:pPr>
            <w:r w:rsidRPr="002F6480">
              <w:rPr>
                <w:rFonts w:ascii="Arial" w:hAnsi="Arial" w:cs="Arial"/>
                <w:color w:val="auto"/>
                <w:lang w:val="es-ES"/>
              </w:rPr>
              <w:t xml:space="preserve">Experiencia en la aplicación </w:t>
            </w:r>
          </w:p>
        </w:tc>
        <w:tc>
          <w:tcPr>
            <w:tcW w:w="790" w:type="dxa"/>
          </w:tcPr>
          <w:p w14:paraId="4AA89507" w14:textId="77777777" w:rsidR="00961913" w:rsidRPr="002F6480" w:rsidRDefault="00961913" w:rsidP="00DB2A3C">
            <w:pPr>
              <w:autoSpaceDE w:val="0"/>
              <w:autoSpaceDN w:val="0"/>
              <w:adjustRightInd w:val="0"/>
              <w:spacing w:after="0" w:line="276" w:lineRule="auto"/>
              <w:jc w:val="both"/>
            </w:pPr>
            <w:r w:rsidRPr="002F6480">
              <w:t>0.5</w:t>
            </w:r>
          </w:p>
        </w:tc>
        <w:tc>
          <w:tcPr>
            <w:tcW w:w="817" w:type="dxa"/>
          </w:tcPr>
          <w:p w14:paraId="4069F94C" w14:textId="7353A647" w:rsidR="00961913" w:rsidRPr="002F6480" w:rsidRDefault="004866E4" w:rsidP="00DB2A3C">
            <w:pPr>
              <w:autoSpaceDE w:val="0"/>
              <w:autoSpaceDN w:val="0"/>
              <w:adjustRightInd w:val="0"/>
              <w:spacing w:after="0" w:line="276" w:lineRule="auto"/>
              <w:jc w:val="both"/>
            </w:pPr>
            <w:r>
              <w:t>3.5</w:t>
            </w:r>
          </w:p>
        </w:tc>
        <w:tc>
          <w:tcPr>
            <w:tcW w:w="2210" w:type="dxa"/>
          </w:tcPr>
          <w:p w14:paraId="3C8DA496" w14:textId="6E3E5264" w:rsidR="00961913" w:rsidRPr="002F6480" w:rsidRDefault="004866E4" w:rsidP="00DB2A3C">
            <w:pPr>
              <w:autoSpaceDE w:val="0"/>
              <w:autoSpaceDN w:val="0"/>
              <w:adjustRightInd w:val="0"/>
              <w:spacing w:after="0" w:line="276" w:lineRule="auto"/>
              <w:jc w:val="both"/>
            </w:pPr>
            <w:r>
              <w:t>1.75</w:t>
            </w:r>
          </w:p>
        </w:tc>
      </w:tr>
      <w:tr w:rsidR="00961913" w:rsidRPr="002F6480" w14:paraId="71CD5710" w14:textId="77777777" w:rsidTr="00515A24">
        <w:tc>
          <w:tcPr>
            <w:tcW w:w="1341" w:type="dxa"/>
          </w:tcPr>
          <w:p w14:paraId="2FBF0A65" w14:textId="77777777" w:rsidR="00961913" w:rsidRPr="002F6480" w:rsidRDefault="00961913" w:rsidP="00DB2A3C">
            <w:pPr>
              <w:autoSpaceDE w:val="0"/>
              <w:autoSpaceDN w:val="0"/>
              <w:adjustRightInd w:val="0"/>
              <w:spacing w:after="0" w:line="276" w:lineRule="auto"/>
              <w:jc w:val="both"/>
            </w:pPr>
            <w:r w:rsidRPr="002F6480">
              <w:t>E3</w:t>
            </w:r>
          </w:p>
        </w:tc>
        <w:tc>
          <w:tcPr>
            <w:tcW w:w="3562" w:type="dxa"/>
          </w:tcPr>
          <w:p w14:paraId="4EFE9A55" w14:textId="77777777" w:rsidR="00961913" w:rsidRPr="002F6480" w:rsidRDefault="00961913" w:rsidP="00DB2A3C">
            <w:pPr>
              <w:pStyle w:val="Default"/>
              <w:spacing w:line="276" w:lineRule="auto"/>
              <w:jc w:val="both"/>
              <w:rPr>
                <w:rFonts w:ascii="Arial" w:hAnsi="Arial" w:cs="Arial"/>
                <w:lang w:val="es-ES"/>
              </w:rPr>
            </w:pPr>
            <w:r w:rsidRPr="002F6480">
              <w:rPr>
                <w:rFonts w:ascii="Arial" w:hAnsi="Arial" w:cs="Arial"/>
                <w:color w:val="auto"/>
                <w:lang w:val="es-ES"/>
              </w:rPr>
              <w:t xml:space="preserve">Experiencia en orientación a objetos </w:t>
            </w:r>
          </w:p>
        </w:tc>
        <w:tc>
          <w:tcPr>
            <w:tcW w:w="790" w:type="dxa"/>
          </w:tcPr>
          <w:p w14:paraId="1873A053" w14:textId="77777777" w:rsidR="00961913" w:rsidRPr="002F6480" w:rsidRDefault="00961913" w:rsidP="00DB2A3C">
            <w:pPr>
              <w:autoSpaceDE w:val="0"/>
              <w:autoSpaceDN w:val="0"/>
              <w:adjustRightInd w:val="0"/>
              <w:spacing w:after="0" w:line="276" w:lineRule="auto"/>
              <w:jc w:val="both"/>
            </w:pPr>
            <w:r w:rsidRPr="002F6480">
              <w:t>1</w:t>
            </w:r>
          </w:p>
        </w:tc>
        <w:tc>
          <w:tcPr>
            <w:tcW w:w="817" w:type="dxa"/>
          </w:tcPr>
          <w:p w14:paraId="26DA43C8" w14:textId="77777777" w:rsidR="00961913" w:rsidRPr="002F6480" w:rsidRDefault="00961913" w:rsidP="00DB2A3C">
            <w:pPr>
              <w:autoSpaceDE w:val="0"/>
              <w:autoSpaceDN w:val="0"/>
              <w:adjustRightInd w:val="0"/>
              <w:spacing w:after="0" w:line="276" w:lineRule="auto"/>
              <w:jc w:val="both"/>
            </w:pPr>
            <w:r w:rsidRPr="002F6480">
              <w:t>3</w:t>
            </w:r>
          </w:p>
        </w:tc>
        <w:tc>
          <w:tcPr>
            <w:tcW w:w="2210" w:type="dxa"/>
          </w:tcPr>
          <w:p w14:paraId="1E6708E7" w14:textId="77777777" w:rsidR="00961913" w:rsidRPr="002F6480" w:rsidRDefault="00961913" w:rsidP="00DB2A3C">
            <w:pPr>
              <w:autoSpaceDE w:val="0"/>
              <w:autoSpaceDN w:val="0"/>
              <w:adjustRightInd w:val="0"/>
              <w:spacing w:after="0" w:line="276" w:lineRule="auto"/>
              <w:jc w:val="both"/>
            </w:pPr>
            <w:r w:rsidRPr="002F6480">
              <w:t>3</w:t>
            </w:r>
          </w:p>
        </w:tc>
      </w:tr>
      <w:tr w:rsidR="00961913" w:rsidRPr="002F6480" w14:paraId="499FEF37" w14:textId="77777777" w:rsidTr="00515A24">
        <w:tc>
          <w:tcPr>
            <w:tcW w:w="1341" w:type="dxa"/>
          </w:tcPr>
          <w:p w14:paraId="6D91F626" w14:textId="77777777" w:rsidR="00961913" w:rsidRPr="002F6480" w:rsidRDefault="00961913" w:rsidP="00DB2A3C">
            <w:pPr>
              <w:autoSpaceDE w:val="0"/>
              <w:autoSpaceDN w:val="0"/>
              <w:adjustRightInd w:val="0"/>
              <w:spacing w:after="0" w:line="276" w:lineRule="auto"/>
              <w:jc w:val="both"/>
            </w:pPr>
            <w:r w:rsidRPr="002F6480">
              <w:t>E4</w:t>
            </w:r>
          </w:p>
        </w:tc>
        <w:tc>
          <w:tcPr>
            <w:tcW w:w="3562" w:type="dxa"/>
          </w:tcPr>
          <w:p w14:paraId="139CFB08" w14:textId="77777777" w:rsidR="00961913" w:rsidRPr="002F6480" w:rsidRDefault="00961913" w:rsidP="00DB2A3C">
            <w:pPr>
              <w:pStyle w:val="Default"/>
              <w:spacing w:line="276" w:lineRule="auto"/>
              <w:jc w:val="both"/>
              <w:rPr>
                <w:rFonts w:ascii="Arial" w:hAnsi="Arial" w:cs="Arial"/>
                <w:lang w:val="es-ES"/>
              </w:rPr>
            </w:pPr>
            <w:r w:rsidRPr="002F6480">
              <w:rPr>
                <w:rFonts w:ascii="Arial" w:hAnsi="Arial" w:cs="Arial"/>
                <w:color w:val="auto"/>
                <w:lang w:val="es-ES"/>
              </w:rPr>
              <w:t xml:space="preserve">Capacidad del analista líder </w:t>
            </w:r>
          </w:p>
        </w:tc>
        <w:tc>
          <w:tcPr>
            <w:tcW w:w="790" w:type="dxa"/>
          </w:tcPr>
          <w:p w14:paraId="085712B0" w14:textId="77777777" w:rsidR="00961913" w:rsidRPr="002F6480" w:rsidRDefault="00961913" w:rsidP="00DB2A3C">
            <w:pPr>
              <w:autoSpaceDE w:val="0"/>
              <w:autoSpaceDN w:val="0"/>
              <w:adjustRightInd w:val="0"/>
              <w:spacing w:after="0" w:line="276" w:lineRule="auto"/>
              <w:jc w:val="both"/>
            </w:pPr>
            <w:r w:rsidRPr="002F6480">
              <w:t>0.5</w:t>
            </w:r>
          </w:p>
        </w:tc>
        <w:tc>
          <w:tcPr>
            <w:tcW w:w="817" w:type="dxa"/>
          </w:tcPr>
          <w:p w14:paraId="0F74A6EF" w14:textId="6B770966" w:rsidR="00961913" w:rsidRPr="002F6480" w:rsidRDefault="00C9237C" w:rsidP="00DB2A3C">
            <w:pPr>
              <w:autoSpaceDE w:val="0"/>
              <w:autoSpaceDN w:val="0"/>
              <w:adjustRightInd w:val="0"/>
              <w:spacing w:after="0" w:line="276" w:lineRule="auto"/>
              <w:jc w:val="both"/>
            </w:pPr>
            <w:r>
              <w:t>3.5</w:t>
            </w:r>
          </w:p>
        </w:tc>
        <w:tc>
          <w:tcPr>
            <w:tcW w:w="2210" w:type="dxa"/>
          </w:tcPr>
          <w:p w14:paraId="0934CCC2" w14:textId="503592DC" w:rsidR="00961913" w:rsidRPr="002F6480" w:rsidRDefault="00961913" w:rsidP="00DB2A3C">
            <w:pPr>
              <w:autoSpaceDE w:val="0"/>
              <w:autoSpaceDN w:val="0"/>
              <w:adjustRightInd w:val="0"/>
              <w:spacing w:after="0" w:line="276" w:lineRule="auto"/>
              <w:jc w:val="both"/>
            </w:pPr>
            <w:r w:rsidRPr="002F6480">
              <w:t>1</w:t>
            </w:r>
            <w:r w:rsidR="00C9237C">
              <w:t>.75</w:t>
            </w:r>
          </w:p>
        </w:tc>
      </w:tr>
      <w:tr w:rsidR="00961913" w:rsidRPr="002F6480" w14:paraId="3123346A" w14:textId="77777777" w:rsidTr="00515A24">
        <w:tc>
          <w:tcPr>
            <w:tcW w:w="1341" w:type="dxa"/>
          </w:tcPr>
          <w:p w14:paraId="17A8E86D" w14:textId="77777777" w:rsidR="00961913" w:rsidRPr="002F6480" w:rsidRDefault="00961913" w:rsidP="00DB2A3C">
            <w:pPr>
              <w:autoSpaceDE w:val="0"/>
              <w:autoSpaceDN w:val="0"/>
              <w:adjustRightInd w:val="0"/>
              <w:spacing w:after="0" w:line="276" w:lineRule="auto"/>
              <w:jc w:val="both"/>
            </w:pPr>
            <w:r w:rsidRPr="002F6480">
              <w:t>E5</w:t>
            </w:r>
          </w:p>
        </w:tc>
        <w:tc>
          <w:tcPr>
            <w:tcW w:w="3562" w:type="dxa"/>
          </w:tcPr>
          <w:p w14:paraId="45E95019" w14:textId="77777777" w:rsidR="00961913" w:rsidRPr="002F6480" w:rsidRDefault="00961913" w:rsidP="00DB2A3C">
            <w:pPr>
              <w:pStyle w:val="Default"/>
              <w:spacing w:line="276" w:lineRule="auto"/>
              <w:jc w:val="both"/>
              <w:rPr>
                <w:rFonts w:ascii="Arial" w:hAnsi="Arial" w:cs="Arial"/>
                <w:lang w:val="es-ES"/>
              </w:rPr>
            </w:pPr>
            <w:r w:rsidRPr="002F6480">
              <w:rPr>
                <w:rFonts w:ascii="Arial" w:hAnsi="Arial" w:cs="Arial"/>
                <w:color w:val="auto"/>
                <w:lang w:val="es-ES"/>
              </w:rPr>
              <w:t xml:space="preserve">Motivación </w:t>
            </w:r>
          </w:p>
        </w:tc>
        <w:tc>
          <w:tcPr>
            <w:tcW w:w="790" w:type="dxa"/>
          </w:tcPr>
          <w:p w14:paraId="22B2B942" w14:textId="77777777" w:rsidR="00961913" w:rsidRPr="002F6480" w:rsidRDefault="00961913" w:rsidP="00DB2A3C">
            <w:pPr>
              <w:autoSpaceDE w:val="0"/>
              <w:autoSpaceDN w:val="0"/>
              <w:adjustRightInd w:val="0"/>
              <w:spacing w:after="0" w:line="276" w:lineRule="auto"/>
              <w:jc w:val="both"/>
            </w:pPr>
            <w:r w:rsidRPr="002F6480">
              <w:t>1</w:t>
            </w:r>
          </w:p>
        </w:tc>
        <w:tc>
          <w:tcPr>
            <w:tcW w:w="817" w:type="dxa"/>
          </w:tcPr>
          <w:p w14:paraId="3D79DB37" w14:textId="15BA1256" w:rsidR="00961913" w:rsidRPr="002F6480" w:rsidRDefault="00961913" w:rsidP="00DB2A3C">
            <w:pPr>
              <w:autoSpaceDE w:val="0"/>
              <w:autoSpaceDN w:val="0"/>
              <w:adjustRightInd w:val="0"/>
              <w:spacing w:after="0" w:line="276" w:lineRule="auto"/>
              <w:jc w:val="both"/>
            </w:pPr>
            <w:r w:rsidRPr="002F6480">
              <w:t>4</w:t>
            </w:r>
            <w:r w:rsidR="00745C28">
              <w:t>.5</w:t>
            </w:r>
          </w:p>
        </w:tc>
        <w:tc>
          <w:tcPr>
            <w:tcW w:w="2210" w:type="dxa"/>
          </w:tcPr>
          <w:p w14:paraId="06DB9657" w14:textId="1DF72F0D" w:rsidR="00961913" w:rsidRPr="002F6480" w:rsidRDefault="00961913" w:rsidP="00DB2A3C">
            <w:pPr>
              <w:autoSpaceDE w:val="0"/>
              <w:autoSpaceDN w:val="0"/>
              <w:adjustRightInd w:val="0"/>
              <w:spacing w:after="0" w:line="276" w:lineRule="auto"/>
              <w:jc w:val="both"/>
            </w:pPr>
            <w:r w:rsidRPr="002F6480">
              <w:t>4</w:t>
            </w:r>
            <w:r w:rsidR="00745C28">
              <w:t>.5</w:t>
            </w:r>
          </w:p>
        </w:tc>
      </w:tr>
      <w:tr w:rsidR="00961913" w:rsidRPr="002F6480" w14:paraId="3BF70F8D" w14:textId="77777777" w:rsidTr="00515A24">
        <w:tc>
          <w:tcPr>
            <w:tcW w:w="1341" w:type="dxa"/>
          </w:tcPr>
          <w:p w14:paraId="2E9E91D0" w14:textId="77777777" w:rsidR="00961913" w:rsidRPr="002F6480" w:rsidRDefault="00961913" w:rsidP="00DB2A3C">
            <w:pPr>
              <w:autoSpaceDE w:val="0"/>
              <w:autoSpaceDN w:val="0"/>
              <w:adjustRightInd w:val="0"/>
              <w:spacing w:after="0" w:line="276" w:lineRule="auto"/>
              <w:jc w:val="both"/>
            </w:pPr>
            <w:r w:rsidRPr="002F6480">
              <w:t>E6</w:t>
            </w:r>
          </w:p>
        </w:tc>
        <w:tc>
          <w:tcPr>
            <w:tcW w:w="3562" w:type="dxa"/>
          </w:tcPr>
          <w:p w14:paraId="144CA119" w14:textId="77777777" w:rsidR="00961913" w:rsidRPr="002F6480" w:rsidRDefault="00961913" w:rsidP="00DB2A3C">
            <w:pPr>
              <w:pStyle w:val="Default"/>
              <w:spacing w:line="276" w:lineRule="auto"/>
              <w:jc w:val="both"/>
              <w:rPr>
                <w:rFonts w:ascii="Arial" w:hAnsi="Arial" w:cs="Arial"/>
                <w:lang w:val="es-ES"/>
              </w:rPr>
            </w:pPr>
            <w:r w:rsidRPr="002F6480">
              <w:rPr>
                <w:rFonts w:ascii="Arial" w:hAnsi="Arial" w:cs="Arial"/>
                <w:color w:val="auto"/>
                <w:lang w:val="es-ES"/>
              </w:rPr>
              <w:t xml:space="preserve">Estabilidad de los requerimientos </w:t>
            </w:r>
          </w:p>
        </w:tc>
        <w:tc>
          <w:tcPr>
            <w:tcW w:w="790" w:type="dxa"/>
          </w:tcPr>
          <w:p w14:paraId="5ACCE8F6" w14:textId="77777777" w:rsidR="00961913" w:rsidRPr="002F6480" w:rsidRDefault="00961913" w:rsidP="00DB2A3C">
            <w:pPr>
              <w:autoSpaceDE w:val="0"/>
              <w:autoSpaceDN w:val="0"/>
              <w:adjustRightInd w:val="0"/>
              <w:spacing w:after="0" w:line="276" w:lineRule="auto"/>
              <w:jc w:val="both"/>
            </w:pPr>
            <w:r w:rsidRPr="002F6480">
              <w:t>2</w:t>
            </w:r>
          </w:p>
        </w:tc>
        <w:tc>
          <w:tcPr>
            <w:tcW w:w="817" w:type="dxa"/>
          </w:tcPr>
          <w:p w14:paraId="02121E01" w14:textId="77777777" w:rsidR="00961913" w:rsidRPr="002F6480" w:rsidRDefault="00961913" w:rsidP="00DB2A3C">
            <w:pPr>
              <w:autoSpaceDE w:val="0"/>
              <w:autoSpaceDN w:val="0"/>
              <w:adjustRightInd w:val="0"/>
              <w:spacing w:after="0" w:line="276" w:lineRule="auto"/>
              <w:jc w:val="both"/>
            </w:pPr>
            <w:r w:rsidRPr="002F6480">
              <w:t>4</w:t>
            </w:r>
          </w:p>
        </w:tc>
        <w:tc>
          <w:tcPr>
            <w:tcW w:w="2210" w:type="dxa"/>
          </w:tcPr>
          <w:p w14:paraId="0C15D0C7" w14:textId="19FEA64A" w:rsidR="00961913" w:rsidRPr="002F6480" w:rsidRDefault="000F2951" w:rsidP="00DB2A3C">
            <w:pPr>
              <w:autoSpaceDE w:val="0"/>
              <w:autoSpaceDN w:val="0"/>
              <w:adjustRightInd w:val="0"/>
              <w:spacing w:after="0" w:line="276" w:lineRule="auto"/>
              <w:jc w:val="both"/>
            </w:pPr>
            <w:r>
              <w:t>8</w:t>
            </w:r>
          </w:p>
        </w:tc>
      </w:tr>
      <w:tr w:rsidR="00961913" w:rsidRPr="002F6480" w14:paraId="52DAB8D8" w14:textId="77777777" w:rsidTr="00515A24">
        <w:tc>
          <w:tcPr>
            <w:tcW w:w="1341" w:type="dxa"/>
          </w:tcPr>
          <w:p w14:paraId="101C79F8" w14:textId="77777777" w:rsidR="00961913" w:rsidRPr="002F6480" w:rsidRDefault="00961913" w:rsidP="00DB2A3C">
            <w:pPr>
              <w:autoSpaceDE w:val="0"/>
              <w:autoSpaceDN w:val="0"/>
              <w:adjustRightInd w:val="0"/>
              <w:spacing w:after="0" w:line="276" w:lineRule="auto"/>
              <w:jc w:val="both"/>
            </w:pPr>
            <w:r w:rsidRPr="002F6480">
              <w:t>E7</w:t>
            </w:r>
          </w:p>
        </w:tc>
        <w:tc>
          <w:tcPr>
            <w:tcW w:w="3562" w:type="dxa"/>
          </w:tcPr>
          <w:tbl>
            <w:tblPr>
              <w:tblW w:w="0" w:type="auto"/>
              <w:tblBorders>
                <w:top w:val="nil"/>
                <w:left w:val="nil"/>
                <w:bottom w:val="nil"/>
                <w:right w:val="nil"/>
              </w:tblBorders>
              <w:tblLook w:val="0000" w:firstRow="0" w:lastRow="0" w:firstColumn="0" w:lastColumn="0" w:noHBand="0" w:noVBand="0"/>
            </w:tblPr>
            <w:tblGrid>
              <w:gridCol w:w="2177"/>
              <w:gridCol w:w="222"/>
            </w:tblGrid>
            <w:tr w:rsidR="00961913" w:rsidRPr="002F6480" w14:paraId="6689C06B" w14:textId="77777777" w:rsidTr="00515A24">
              <w:trPr>
                <w:trHeight w:val="93"/>
              </w:trPr>
              <w:tc>
                <w:tcPr>
                  <w:tcW w:w="0" w:type="auto"/>
                </w:tcPr>
                <w:p w14:paraId="2F7FDCE9" w14:textId="77777777" w:rsidR="00961913" w:rsidRPr="002F6480" w:rsidRDefault="00961913" w:rsidP="00DB2A3C">
                  <w:pPr>
                    <w:autoSpaceDE w:val="0"/>
                    <w:autoSpaceDN w:val="0"/>
                    <w:adjustRightInd w:val="0"/>
                    <w:spacing w:after="0" w:line="276" w:lineRule="auto"/>
                  </w:pPr>
                  <w:r w:rsidRPr="002F6480">
                    <w:t xml:space="preserve">Personal part-time </w:t>
                  </w:r>
                </w:p>
              </w:tc>
              <w:tc>
                <w:tcPr>
                  <w:tcW w:w="0" w:type="auto"/>
                </w:tcPr>
                <w:p w14:paraId="574AAADD" w14:textId="77777777" w:rsidR="00961913" w:rsidRPr="002F6480" w:rsidRDefault="00961913" w:rsidP="00DB2A3C">
                  <w:pPr>
                    <w:autoSpaceDE w:val="0"/>
                    <w:autoSpaceDN w:val="0"/>
                    <w:adjustRightInd w:val="0"/>
                    <w:spacing w:after="0" w:line="276" w:lineRule="auto"/>
                    <w:jc w:val="both"/>
                  </w:pPr>
                </w:p>
              </w:tc>
            </w:tr>
          </w:tbl>
          <w:p w14:paraId="4DA7A46F" w14:textId="77777777" w:rsidR="00961913" w:rsidRPr="002F6480" w:rsidRDefault="00961913" w:rsidP="00DB2A3C">
            <w:pPr>
              <w:autoSpaceDE w:val="0"/>
              <w:autoSpaceDN w:val="0"/>
              <w:adjustRightInd w:val="0"/>
              <w:spacing w:after="0" w:line="276" w:lineRule="auto"/>
              <w:jc w:val="both"/>
            </w:pPr>
          </w:p>
        </w:tc>
        <w:tc>
          <w:tcPr>
            <w:tcW w:w="790" w:type="dxa"/>
          </w:tcPr>
          <w:p w14:paraId="335C0ED1" w14:textId="77777777" w:rsidR="00961913" w:rsidRPr="002F6480" w:rsidRDefault="00961913" w:rsidP="00DB2A3C">
            <w:pPr>
              <w:autoSpaceDE w:val="0"/>
              <w:autoSpaceDN w:val="0"/>
              <w:adjustRightInd w:val="0"/>
              <w:spacing w:after="0" w:line="276" w:lineRule="auto"/>
              <w:jc w:val="both"/>
            </w:pPr>
            <w:r w:rsidRPr="002F6480">
              <w:t>-1</w:t>
            </w:r>
          </w:p>
        </w:tc>
        <w:tc>
          <w:tcPr>
            <w:tcW w:w="817" w:type="dxa"/>
          </w:tcPr>
          <w:p w14:paraId="6DB12F41" w14:textId="77777777" w:rsidR="00961913" w:rsidRPr="002F6480" w:rsidRDefault="00961913" w:rsidP="00DB2A3C">
            <w:pPr>
              <w:autoSpaceDE w:val="0"/>
              <w:autoSpaceDN w:val="0"/>
              <w:adjustRightInd w:val="0"/>
              <w:spacing w:after="0" w:line="276" w:lineRule="auto"/>
              <w:jc w:val="both"/>
            </w:pPr>
            <w:r w:rsidRPr="002F6480">
              <w:t>0</w:t>
            </w:r>
          </w:p>
        </w:tc>
        <w:tc>
          <w:tcPr>
            <w:tcW w:w="2210" w:type="dxa"/>
          </w:tcPr>
          <w:p w14:paraId="416ECDD2" w14:textId="77777777" w:rsidR="00961913" w:rsidRPr="002F6480" w:rsidRDefault="00961913" w:rsidP="00DB2A3C">
            <w:pPr>
              <w:autoSpaceDE w:val="0"/>
              <w:autoSpaceDN w:val="0"/>
              <w:adjustRightInd w:val="0"/>
              <w:spacing w:after="0" w:line="276" w:lineRule="auto"/>
              <w:jc w:val="both"/>
            </w:pPr>
            <w:r w:rsidRPr="002F6480">
              <w:t>0</w:t>
            </w:r>
          </w:p>
        </w:tc>
      </w:tr>
      <w:tr w:rsidR="00961913" w:rsidRPr="002F6480" w14:paraId="100C0115" w14:textId="77777777" w:rsidTr="00515A24">
        <w:tc>
          <w:tcPr>
            <w:tcW w:w="1341" w:type="dxa"/>
          </w:tcPr>
          <w:p w14:paraId="2BF22238" w14:textId="77777777" w:rsidR="00961913" w:rsidRPr="002F6480" w:rsidRDefault="00961913" w:rsidP="00DB2A3C">
            <w:pPr>
              <w:autoSpaceDE w:val="0"/>
              <w:autoSpaceDN w:val="0"/>
              <w:adjustRightInd w:val="0"/>
              <w:spacing w:after="0" w:line="276" w:lineRule="auto"/>
              <w:jc w:val="both"/>
            </w:pPr>
            <w:r w:rsidRPr="002F6480">
              <w:t>E8</w:t>
            </w:r>
          </w:p>
        </w:tc>
        <w:tc>
          <w:tcPr>
            <w:tcW w:w="3562" w:type="dxa"/>
          </w:tcPr>
          <w:p w14:paraId="03177977" w14:textId="77777777" w:rsidR="00961913" w:rsidRPr="002F6480" w:rsidRDefault="00961913" w:rsidP="00DB2A3C">
            <w:pPr>
              <w:pStyle w:val="Default"/>
              <w:spacing w:line="276" w:lineRule="auto"/>
              <w:jc w:val="both"/>
              <w:rPr>
                <w:rFonts w:ascii="Arial" w:hAnsi="Arial" w:cs="Arial"/>
                <w:lang w:val="es-ES"/>
              </w:rPr>
            </w:pPr>
            <w:r w:rsidRPr="002F6480">
              <w:rPr>
                <w:rFonts w:ascii="Arial" w:hAnsi="Arial" w:cs="Arial"/>
                <w:color w:val="auto"/>
                <w:lang w:val="es-ES"/>
              </w:rPr>
              <w:t xml:space="preserve">Dificultad del lenguaje de programación </w:t>
            </w:r>
          </w:p>
        </w:tc>
        <w:tc>
          <w:tcPr>
            <w:tcW w:w="790" w:type="dxa"/>
          </w:tcPr>
          <w:p w14:paraId="369B89C5" w14:textId="77777777" w:rsidR="00961913" w:rsidRPr="002F6480" w:rsidRDefault="00961913" w:rsidP="00DB2A3C">
            <w:pPr>
              <w:autoSpaceDE w:val="0"/>
              <w:autoSpaceDN w:val="0"/>
              <w:adjustRightInd w:val="0"/>
              <w:spacing w:after="0" w:line="276" w:lineRule="auto"/>
              <w:jc w:val="both"/>
            </w:pPr>
            <w:r w:rsidRPr="002F6480">
              <w:t>-1</w:t>
            </w:r>
          </w:p>
        </w:tc>
        <w:tc>
          <w:tcPr>
            <w:tcW w:w="817" w:type="dxa"/>
          </w:tcPr>
          <w:p w14:paraId="0801259C" w14:textId="7EF6A7D1" w:rsidR="00961913" w:rsidRPr="002F6480" w:rsidRDefault="008450B3" w:rsidP="00DB2A3C">
            <w:pPr>
              <w:autoSpaceDE w:val="0"/>
              <w:autoSpaceDN w:val="0"/>
              <w:adjustRightInd w:val="0"/>
              <w:spacing w:after="0" w:line="276" w:lineRule="auto"/>
              <w:jc w:val="both"/>
            </w:pPr>
            <w:r>
              <w:t>1</w:t>
            </w:r>
          </w:p>
        </w:tc>
        <w:tc>
          <w:tcPr>
            <w:tcW w:w="2210" w:type="dxa"/>
          </w:tcPr>
          <w:p w14:paraId="2F0C9063" w14:textId="71376221" w:rsidR="00961913" w:rsidRPr="002F6480" w:rsidRDefault="00961913" w:rsidP="00DB2A3C">
            <w:pPr>
              <w:autoSpaceDE w:val="0"/>
              <w:autoSpaceDN w:val="0"/>
              <w:adjustRightInd w:val="0"/>
              <w:spacing w:after="0" w:line="276" w:lineRule="auto"/>
              <w:jc w:val="both"/>
            </w:pPr>
            <w:r w:rsidRPr="002F6480">
              <w:t>-</w:t>
            </w:r>
            <w:r w:rsidR="008450B3">
              <w:t>1</w:t>
            </w:r>
            <w:r w:rsidR="005A682E">
              <w:t>.5</w:t>
            </w:r>
          </w:p>
        </w:tc>
      </w:tr>
      <w:tr w:rsidR="00961913" w:rsidRPr="002F6480" w14:paraId="25838FE2" w14:textId="77777777" w:rsidTr="00515A24">
        <w:tc>
          <w:tcPr>
            <w:tcW w:w="1341" w:type="dxa"/>
          </w:tcPr>
          <w:p w14:paraId="3792314F" w14:textId="77777777" w:rsidR="00961913" w:rsidRPr="002F6480" w:rsidRDefault="00961913" w:rsidP="00DB2A3C">
            <w:pPr>
              <w:autoSpaceDE w:val="0"/>
              <w:autoSpaceDN w:val="0"/>
              <w:adjustRightInd w:val="0"/>
              <w:spacing w:after="0" w:line="276" w:lineRule="auto"/>
              <w:jc w:val="both"/>
              <w:rPr>
                <w:b/>
              </w:rPr>
            </w:pPr>
            <w:r w:rsidRPr="002F6480">
              <w:rPr>
                <w:b/>
              </w:rPr>
              <w:t>Total</w:t>
            </w:r>
          </w:p>
        </w:tc>
        <w:tc>
          <w:tcPr>
            <w:tcW w:w="3562" w:type="dxa"/>
          </w:tcPr>
          <w:p w14:paraId="7E7A83C1" w14:textId="77777777" w:rsidR="00961913" w:rsidRPr="002F6480" w:rsidRDefault="00961913" w:rsidP="00DB2A3C">
            <w:pPr>
              <w:autoSpaceDE w:val="0"/>
              <w:autoSpaceDN w:val="0"/>
              <w:adjustRightInd w:val="0"/>
              <w:spacing w:after="0" w:line="276" w:lineRule="auto"/>
              <w:jc w:val="both"/>
            </w:pPr>
          </w:p>
        </w:tc>
        <w:tc>
          <w:tcPr>
            <w:tcW w:w="790" w:type="dxa"/>
          </w:tcPr>
          <w:p w14:paraId="3D1D7E12" w14:textId="77777777" w:rsidR="00961913" w:rsidRPr="002F6480" w:rsidRDefault="00961913" w:rsidP="00DB2A3C">
            <w:pPr>
              <w:autoSpaceDE w:val="0"/>
              <w:autoSpaceDN w:val="0"/>
              <w:adjustRightInd w:val="0"/>
              <w:spacing w:after="0" w:line="276" w:lineRule="auto"/>
              <w:jc w:val="both"/>
            </w:pPr>
          </w:p>
        </w:tc>
        <w:tc>
          <w:tcPr>
            <w:tcW w:w="817" w:type="dxa"/>
          </w:tcPr>
          <w:p w14:paraId="2F7A553A" w14:textId="77777777" w:rsidR="00961913" w:rsidRPr="002F6480" w:rsidRDefault="00961913" w:rsidP="00DB2A3C">
            <w:pPr>
              <w:autoSpaceDE w:val="0"/>
              <w:autoSpaceDN w:val="0"/>
              <w:adjustRightInd w:val="0"/>
              <w:spacing w:after="0" w:line="276" w:lineRule="auto"/>
              <w:jc w:val="both"/>
            </w:pPr>
          </w:p>
        </w:tc>
        <w:tc>
          <w:tcPr>
            <w:tcW w:w="2210" w:type="dxa"/>
          </w:tcPr>
          <w:p w14:paraId="03246000" w14:textId="3DFC3B43" w:rsidR="00961913" w:rsidRPr="00230E13" w:rsidRDefault="007D73E5" w:rsidP="00DB2A3C">
            <w:pPr>
              <w:autoSpaceDE w:val="0"/>
              <w:autoSpaceDN w:val="0"/>
              <w:adjustRightInd w:val="0"/>
              <w:spacing w:after="0" w:line="276" w:lineRule="auto"/>
              <w:jc w:val="both"/>
              <w:rPr>
                <w:b/>
                <w:bCs/>
              </w:rPr>
            </w:pPr>
            <w:r>
              <w:rPr>
                <w:b/>
                <w:bCs/>
              </w:rPr>
              <w:t>22</w:t>
            </w:r>
            <w:r w:rsidR="00791D72" w:rsidRPr="00230E13">
              <w:rPr>
                <w:b/>
                <w:bCs/>
              </w:rPr>
              <w:t>.</w:t>
            </w:r>
            <w:r w:rsidR="00133AE7">
              <w:rPr>
                <w:b/>
                <w:bCs/>
              </w:rPr>
              <w:t>7</w:t>
            </w:r>
          </w:p>
        </w:tc>
      </w:tr>
    </w:tbl>
    <w:p w14:paraId="43338734" w14:textId="77777777" w:rsidR="00961913" w:rsidRPr="002F6480" w:rsidRDefault="00961913" w:rsidP="00DB2A3C">
      <w:pPr>
        <w:autoSpaceDE w:val="0"/>
        <w:autoSpaceDN w:val="0"/>
        <w:adjustRightInd w:val="0"/>
        <w:spacing w:after="0" w:line="276" w:lineRule="auto"/>
        <w:jc w:val="both"/>
      </w:pPr>
    </w:p>
    <w:p w14:paraId="2AD6A5EA" w14:textId="77777777" w:rsidR="00961913" w:rsidRPr="002F6480" w:rsidRDefault="00961913" w:rsidP="00DB2A3C">
      <w:pPr>
        <w:pStyle w:val="Default"/>
        <w:spacing w:line="276" w:lineRule="auto"/>
        <w:jc w:val="both"/>
        <w:rPr>
          <w:rFonts w:ascii="Arial" w:hAnsi="Arial" w:cs="Arial"/>
          <w:b/>
          <w:color w:val="auto"/>
          <w:lang w:val="es-ES"/>
        </w:rPr>
      </w:pPr>
      <w:r w:rsidRPr="002F6480">
        <w:rPr>
          <w:rFonts w:ascii="Arial" w:hAnsi="Arial" w:cs="Arial"/>
          <w:b/>
          <w:color w:val="auto"/>
          <w:lang w:val="es-ES"/>
        </w:rPr>
        <w:t>Para Calcular EF</w:t>
      </w:r>
      <w:r w:rsidRPr="002F6480">
        <w:rPr>
          <w:rFonts w:ascii="Arial" w:hAnsi="Arial" w:cs="Arial"/>
          <w:color w:val="auto"/>
          <w:lang w:val="es-ES"/>
        </w:rPr>
        <w:t xml:space="preserve">: Factor de ambiente se muestra la ecuación </w:t>
      </w:r>
      <w:r>
        <w:rPr>
          <w:rFonts w:ascii="Arial" w:hAnsi="Arial" w:cs="Arial"/>
          <w:color w:val="auto"/>
          <w:lang w:val="es-ES"/>
        </w:rPr>
        <w:t>3.4</w:t>
      </w:r>
      <w:r w:rsidRPr="002F6480">
        <w:rPr>
          <w:rFonts w:ascii="Arial" w:hAnsi="Arial" w:cs="Arial"/>
          <w:color w:val="auto"/>
          <w:lang w:val="es-ES"/>
        </w:rPr>
        <w:t xml:space="preserve"> cálculo del factor ambiente. </w:t>
      </w:r>
    </w:p>
    <w:p w14:paraId="07A7DB8D"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b/>
          <w:color w:val="auto"/>
          <w:lang w:val="es-ES"/>
        </w:rPr>
        <w:t xml:space="preserve">Ecuación </w:t>
      </w:r>
      <w:r>
        <w:rPr>
          <w:rFonts w:ascii="Arial" w:hAnsi="Arial" w:cs="Arial"/>
          <w:b/>
          <w:color w:val="auto"/>
          <w:lang w:val="es-ES"/>
        </w:rPr>
        <w:t>3.4</w:t>
      </w:r>
      <w:r w:rsidRPr="002F6480">
        <w:rPr>
          <w:rFonts w:ascii="Arial" w:hAnsi="Arial" w:cs="Arial"/>
          <w:color w:val="auto"/>
          <w:lang w:val="es-ES"/>
        </w:rPr>
        <w:t xml:space="preserve">: Cálculo del Factor de ambiente </w:t>
      </w:r>
    </w:p>
    <w:p w14:paraId="4D9E6605"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 1.4 - 0.03 * Σ (Peso</w:t>
      </w:r>
      <w:r w:rsidRPr="002F6480">
        <w:rPr>
          <w:rFonts w:ascii="Arial" w:hAnsi="Arial" w:cs="Arial"/>
          <w:b/>
          <w:bCs/>
          <w:sz w:val="13"/>
          <w:szCs w:val="13"/>
          <w:lang w:val="es-ES"/>
        </w:rPr>
        <w:t xml:space="preserve">i </w:t>
      </w:r>
      <w:r w:rsidRPr="002F6480">
        <w:rPr>
          <w:rFonts w:ascii="Arial" w:hAnsi="Arial" w:cs="Arial"/>
          <w:color w:val="auto"/>
          <w:lang w:val="es-ES"/>
        </w:rPr>
        <w:t>* Valor</w:t>
      </w:r>
      <w:r w:rsidRPr="002F6480">
        <w:rPr>
          <w:rFonts w:ascii="Arial" w:hAnsi="Arial" w:cs="Arial"/>
          <w:b/>
          <w:bCs/>
          <w:sz w:val="13"/>
          <w:szCs w:val="13"/>
          <w:lang w:val="es-ES"/>
        </w:rPr>
        <w:t>i</w:t>
      </w:r>
      <w:r w:rsidRPr="002F6480">
        <w:rPr>
          <w:rFonts w:ascii="Arial" w:hAnsi="Arial" w:cs="Arial"/>
          <w:color w:val="auto"/>
          <w:lang w:val="es-ES"/>
        </w:rPr>
        <w:t xml:space="preserve">) </w:t>
      </w:r>
    </w:p>
    <w:p w14:paraId="50BCB7B0" w14:textId="2793EE3C"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 1.4 - 0.03 * </w:t>
      </w:r>
      <w:r w:rsidR="00B80FEA">
        <w:rPr>
          <w:rFonts w:ascii="Arial" w:hAnsi="Arial" w:cs="Arial"/>
          <w:color w:val="auto"/>
          <w:lang w:val="es-ES"/>
        </w:rPr>
        <w:t>22</w:t>
      </w:r>
      <w:r w:rsidR="0079215B">
        <w:rPr>
          <w:rFonts w:ascii="Arial" w:hAnsi="Arial" w:cs="Arial"/>
          <w:color w:val="auto"/>
          <w:lang w:val="es-ES"/>
        </w:rPr>
        <w:t>.7</w:t>
      </w:r>
    </w:p>
    <w:p w14:paraId="72DFCE06" w14:textId="188C2BBB"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b/>
          <w:color w:val="auto"/>
          <w:lang w:val="es-ES"/>
        </w:rPr>
        <w:t xml:space="preserve">EF </w:t>
      </w:r>
      <w:r w:rsidRPr="002F6480">
        <w:rPr>
          <w:rFonts w:ascii="Arial" w:hAnsi="Arial" w:cs="Arial"/>
          <w:color w:val="auto"/>
          <w:lang w:val="es-ES"/>
        </w:rPr>
        <w:t>= 0.</w:t>
      </w:r>
      <w:r w:rsidR="00A94680">
        <w:rPr>
          <w:rFonts w:ascii="Arial" w:hAnsi="Arial" w:cs="Arial"/>
          <w:color w:val="auto"/>
          <w:lang w:val="es-ES"/>
        </w:rPr>
        <w:t>72</w:t>
      </w:r>
    </w:p>
    <w:p w14:paraId="0EEFBC63" w14:textId="77777777" w:rsidR="00961913" w:rsidRPr="002F6480" w:rsidRDefault="00961913" w:rsidP="00DB2A3C">
      <w:pPr>
        <w:pStyle w:val="Ttulo"/>
        <w:spacing w:line="276" w:lineRule="auto"/>
        <w:jc w:val="both"/>
        <w:rPr>
          <w:rFonts w:ascii="Arial" w:hAnsi="Arial" w:cs="Arial"/>
          <w:b/>
          <w:sz w:val="24"/>
          <w:szCs w:val="24"/>
          <w:lang w:val="es-ES"/>
        </w:rPr>
      </w:pPr>
      <w:r w:rsidRPr="002F6480">
        <w:rPr>
          <w:rFonts w:ascii="Arial" w:eastAsia="Calibri" w:hAnsi="Arial" w:cs="Arial"/>
          <w:b/>
          <w:spacing w:val="0"/>
          <w:kern w:val="0"/>
          <w:sz w:val="24"/>
          <w:szCs w:val="24"/>
          <w:lang w:val="es-ES"/>
        </w:rPr>
        <w:t xml:space="preserve">Luego: </w:t>
      </w:r>
      <w:r w:rsidRPr="002F6480">
        <w:rPr>
          <w:rFonts w:ascii="Arial" w:hAnsi="Arial" w:cs="Arial"/>
          <w:b/>
          <w:sz w:val="24"/>
          <w:szCs w:val="24"/>
          <w:lang w:val="es-ES"/>
        </w:rPr>
        <w:t>UCP=UUCP * TCF * EF</w:t>
      </w:r>
    </w:p>
    <w:p w14:paraId="1E1ACD5A" w14:textId="6318C139" w:rsidR="00961913" w:rsidRPr="002F6480" w:rsidRDefault="00961913" w:rsidP="00DB2A3C">
      <w:pPr>
        <w:pStyle w:val="Default"/>
        <w:spacing w:line="276" w:lineRule="auto"/>
        <w:jc w:val="both"/>
        <w:rPr>
          <w:rFonts w:ascii="Arial" w:hAnsi="Arial" w:cs="Arial"/>
          <w:b/>
          <w:color w:val="auto"/>
          <w:lang w:val="es-ES"/>
        </w:rPr>
      </w:pPr>
      <w:r w:rsidRPr="002F6480">
        <w:rPr>
          <w:rFonts w:ascii="Arial" w:hAnsi="Arial" w:cs="Arial"/>
          <w:b/>
          <w:color w:val="auto"/>
          <w:lang w:val="es-ES"/>
        </w:rPr>
        <w:t xml:space="preserve">UCP = </w:t>
      </w:r>
      <w:r w:rsidR="00CB604C">
        <w:rPr>
          <w:rFonts w:ascii="Arial" w:hAnsi="Arial" w:cs="Arial"/>
          <w:b/>
          <w:color w:val="auto"/>
          <w:lang w:val="es-ES"/>
        </w:rPr>
        <w:t>3</w:t>
      </w:r>
      <w:r w:rsidR="008845AE">
        <w:rPr>
          <w:rFonts w:ascii="Arial" w:hAnsi="Arial" w:cs="Arial"/>
          <w:b/>
          <w:color w:val="auto"/>
          <w:lang w:val="es-ES"/>
        </w:rPr>
        <w:t>2</w:t>
      </w:r>
      <w:r w:rsidRPr="002F6480">
        <w:rPr>
          <w:rFonts w:ascii="Arial" w:hAnsi="Arial" w:cs="Arial"/>
          <w:b/>
          <w:color w:val="auto"/>
          <w:lang w:val="es-ES"/>
        </w:rPr>
        <w:t xml:space="preserve"> * </w:t>
      </w:r>
      <w:r w:rsidR="003270D8">
        <w:rPr>
          <w:rFonts w:ascii="Arial" w:hAnsi="Arial" w:cs="Arial"/>
          <w:b/>
          <w:color w:val="auto"/>
          <w:lang w:val="es-ES"/>
        </w:rPr>
        <w:t>1.03</w:t>
      </w:r>
      <w:r w:rsidRPr="002F6480">
        <w:rPr>
          <w:rFonts w:ascii="Arial" w:hAnsi="Arial" w:cs="Arial"/>
          <w:b/>
          <w:color w:val="auto"/>
          <w:lang w:val="es-ES"/>
        </w:rPr>
        <w:t xml:space="preserve"> * 0.</w:t>
      </w:r>
      <w:r w:rsidR="002F593C">
        <w:rPr>
          <w:rFonts w:ascii="Arial" w:hAnsi="Arial" w:cs="Arial"/>
          <w:b/>
          <w:color w:val="auto"/>
          <w:lang w:val="es-ES"/>
        </w:rPr>
        <w:t>72</w:t>
      </w:r>
    </w:p>
    <w:p w14:paraId="26EF8814" w14:textId="4DD81D0A" w:rsidR="007D35C7" w:rsidRPr="006614DE" w:rsidRDefault="00961913" w:rsidP="00DB2A3C">
      <w:pPr>
        <w:pStyle w:val="Default"/>
        <w:spacing w:line="276" w:lineRule="auto"/>
        <w:jc w:val="both"/>
        <w:rPr>
          <w:rFonts w:ascii="Arial" w:hAnsi="Arial" w:cs="Arial"/>
          <w:color w:val="auto"/>
          <w:lang w:val="es-ES"/>
        </w:rPr>
      </w:pPr>
      <w:r w:rsidRPr="002F6480">
        <w:rPr>
          <w:rFonts w:ascii="Arial" w:hAnsi="Arial" w:cs="Arial"/>
          <w:b/>
          <w:color w:val="auto"/>
          <w:lang w:val="es-ES"/>
        </w:rPr>
        <w:t xml:space="preserve">UCP = </w:t>
      </w:r>
      <w:r w:rsidR="002F593C">
        <w:rPr>
          <w:rFonts w:ascii="Arial" w:hAnsi="Arial" w:cs="Arial"/>
          <w:b/>
          <w:color w:val="auto"/>
          <w:lang w:val="es-ES"/>
        </w:rPr>
        <w:t>2</w:t>
      </w:r>
      <w:r w:rsidR="00CA11A7">
        <w:rPr>
          <w:rFonts w:ascii="Arial" w:hAnsi="Arial" w:cs="Arial"/>
          <w:b/>
          <w:color w:val="auto"/>
          <w:lang w:val="es-ES"/>
        </w:rPr>
        <w:t>3</w:t>
      </w:r>
      <w:r w:rsidR="00962F6F">
        <w:rPr>
          <w:rFonts w:ascii="Arial" w:hAnsi="Arial" w:cs="Arial"/>
          <w:b/>
          <w:color w:val="auto"/>
          <w:lang w:val="es-ES"/>
        </w:rPr>
        <w:t>.73</w:t>
      </w:r>
    </w:p>
    <w:p w14:paraId="1B857DA2" w14:textId="46372A70"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b/>
          <w:color w:val="auto"/>
          <w:lang w:val="es-ES"/>
        </w:rPr>
        <w:lastRenderedPageBreak/>
        <w:t>Estimación de esfuerzo a través de los Puntos de Historias de Usuarios</w:t>
      </w:r>
      <w:r w:rsidRPr="002F6480">
        <w:rPr>
          <w:rFonts w:ascii="Arial" w:hAnsi="Arial" w:cs="Arial"/>
          <w:color w:val="auto"/>
          <w:lang w:val="es-ES"/>
        </w:rPr>
        <w:t xml:space="preserve">. </w:t>
      </w:r>
    </w:p>
    <w:p w14:paraId="32E22B1A" w14:textId="547CE89F"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b/>
          <w:color w:val="auto"/>
          <w:lang w:val="es-ES"/>
        </w:rPr>
        <w:t xml:space="preserve">Ecuación </w:t>
      </w:r>
      <w:r>
        <w:rPr>
          <w:rFonts w:ascii="Arial" w:hAnsi="Arial" w:cs="Arial"/>
          <w:b/>
          <w:color w:val="auto"/>
          <w:lang w:val="es-ES"/>
        </w:rPr>
        <w:t>3.5</w:t>
      </w:r>
      <w:r w:rsidRPr="002F6480">
        <w:rPr>
          <w:rFonts w:ascii="Arial" w:hAnsi="Arial" w:cs="Arial"/>
          <w:color w:val="auto"/>
          <w:lang w:val="es-ES"/>
        </w:rPr>
        <w:t xml:space="preserve">: Esfuerzo estimado en horas hombres. </w:t>
      </w:r>
    </w:p>
    <w:p w14:paraId="299C50B9"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E = UCP * CF </w:t>
      </w:r>
    </w:p>
    <w:p w14:paraId="6CD19F99"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Donde: </w:t>
      </w:r>
    </w:p>
    <w:p w14:paraId="40E49AFB"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b/>
          <w:color w:val="auto"/>
          <w:lang w:val="es-ES"/>
        </w:rPr>
        <w:t>E:</w:t>
      </w:r>
      <w:r w:rsidRPr="002F6480">
        <w:rPr>
          <w:rFonts w:ascii="Arial" w:hAnsi="Arial" w:cs="Arial"/>
          <w:color w:val="auto"/>
          <w:lang w:val="es-ES"/>
        </w:rPr>
        <w:t xml:space="preserve"> Esfuerzo estimado en horas hombres. </w:t>
      </w:r>
    </w:p>
    <w:p w14:paraId="1D1A6654"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b/>
          <w:color w:val="auto"/>
          <w:lang w:val="es-ES"/>
        </w:rPr>
        <w:t>UCP</w:t>
      </w:r>
      <w:r w:rsidRPr="002F6480">
        <w:rPr>
          <w:rFonts w:ascii="Arial" w:hAnsi="Arial" w:cs="Arial"/>
          <w:color w:val="auto"/>
          <w:lang w:val="es-ES"/>
        </w:rPr>
        <w:t xml:space="preserve">: Punto de historias de usuarios ajustadas. </w:t>
      </w:r>
    </w:p>
    <w:p w14:paraId="18D46183"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b/>
          <w:color w:val="auto"/>
          <w:lang w:val="es-ES"/>
        </w:rPr>
        <w:t>CF</w:t>
      </w:r>
      <w:r w:rsidRPr="002F6480">
        <w:rPr>
          <w:rFonts w:ascii="Arial" w:hAnsi="Arial" w:cs="Arial"/>
          <w:color w:val="auto"/>
          <w:lang w:val="es-ES"/>
        </w:rPr>
        <w:t xml:space="preserve">: Factor de conversión. </w:t>
      </w:r>
    </w:p>
    <w:p w14:paraId="26AD8C86" w14:textId="4E81788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Para obtener el factor de conversión (CF) se cuentan cuántos valores de los que afectan el factor ambiente (E1</w:t>
      </w:r>
      <w:r w:rsidR="00D261E1">
        <w:rPr>
          <w:rFonts w:ascii="Arial" w:hAnsi="Arial" w:cs="Arial"/>
          <w:color w:val="auto"/>
          <w:lang w:val="es-ES"/>
        </w:rPr>
        <w:t xml:space="preserve"> a</w:t>
      </w:r>
      <w:r w:rsidRPr="002F6480">
        <w:rPr>
          <w:rFonts w:ascii="Arial" w:hAnsi="Arial" w:cs="Arial"/>
          <w:color w:val="auto"/>
          <w:lang w:val="es-ES"/>
        </w:rPr>
        <w:t xml:space="preserve"> E</w:t>
      </w:r>
      <w:r w:rsidR="008D3C36">
        <w:rPr>
          <w:rFonts w:ascii="Arial" w:hAnsi="Arial" w:cs="Arial"/>
          <w:color w:val="auto"/>
          <w:lang w:val="es-ES"/>
        </w:rPr>
        <w:t>6</w:t>
      </w:r>
      <w:r w:rsidRPr="002F6480">
        <w:rPr>
          <w:rFonts w:ascii="Arial" w:hAnsi="Arial" w:cs="Arial"/>
          <w:color w:val="auto"/>
          <w:lang w:val="es-ES"/>
        </w:rPr>
        <w:t>) están por debajo de la media (</w:t>
      </w:r>
      <w:r w:rsidR="00D82BD1" w:rsidRPr="00D82BD1">
        <w:rPr>
          <w:rFonts w:ascii="Arial" w:hAnsi="Arial" w:cs="Arial"/>
          <w:b/>
          <w:bCs/>
          <w:color w:val="auto"/>
          <w:lang w:val="es-ES"/>
        </w:rPr>
        <w:t>&lt;</w:t>
      </w:r>
      <w:r w:rsidR="00F02323" w:rsidRPr="005F7CE4">
        <w:rPr>
          <w:rFonts w:ascii="Arial" w:hAnsi="Arial" w:cs="Arial"/>
          <w:b/>
          <w:bCs/>
          <w:color w:val="auto"/>
          <w:lang w:val="es-ES"/>
        </w:rPr>
        <w:t>3</w:t>
      </w:r>
      <w:r w:rsidRPr="002F6480">
        <w:rPr>
          <w:rFonts w:ascii="Arial" w:hAnsi="Arial" w:cs="Arial"/>
          <w:color w:val="auto"/>
          <w:lang w:val="es-ES"/>
        </w:rPr>
        <w:t>), y los que están por encima</w:t>
      </w:r>
      <w:r w:rsidR="00D82BD1">
        <w:rPr>
          <w:rFonts w:ascii="Arial" w:hAnsi="Arial" w:cs="Arial"/>
          <w:color w:val="auto"/>
          <w:lang w:val="es-ES"/>
        </w:rPr>
        <w:t xml:space="preserve"> (</w:t>
      </w:r>
      <w:r w:rsidR="00D82BD1" w:rsidRPr="00D82BD1">
        <w:rPr>
          <w:rFonts w:ascii="Arial" w:hAnsi="Arial" w:cs="Arial"/>
          <w:b/>
          <w:bCs/>
          <w:color w:val="auto"/>
          <w:lang w:val="es-ES"/>
        </w:rPr>
        <w:t>&gt;3</w:t>
      </w:r>
      <w:r w:rsidR="00D82BD1">
        <w:rPr>
          <w:rFonts w:ascii="Arial" w:hAnsi="Arial" w:cs="Arial"/>
          <w:color w:val="auto"/>
          <w:lang w:val="es-ES"/>
        </w:rPr>
        <w:t>)</w:t>
      </w:r>
      <w:r w:rsidRPr="002F6480">
        <w:rPr>
          <w:rFonts w:ascii="Arial" w:hAnsi="Arial" w:cs="Arial"/>
          <w:color w:val="auto"/>
          <w:lang w:val="es-ES"/>
        </w:rPr>
        <w:t xml:space="preserve"> para los restantes (E</w:t>
      </w:r>
      <w:r w:rsidR="008D3C36">
        <w:rPr>
          <w:rFonts w:ascii="Arial" w:hAnsi="Arial" w:cs="Arial"/>
          <w:color w:val="auto"/>
          <w:lang w:val="es-ES"/>
        </w:rPr>
        <w:t>7</w:t>
      </w:r>
      <w:r w:rsidR="00C06704">
        <w:rPr>
          <w:rFonts w:ascii="Arial" w:hAnsi="Arial" w:cs="Arial"/>
          <w:color w:val="auto"/>
          <w:lang w:val="es-ES"/>
        </w:rPr>
        <w:t xml:space="preserve"> a</w:t>
      </w:r>
      <w:r w:rsidRPr="002F6480">
        <w:rPr>
          <w:rFonts w:ascii="Arial" w:hAnsi="Arial" w:cs="Arial"/>
          <w:color w:val="auto"/>
          <w:lang w:val="es-ES"/>
        </w:rPr>
        <w:t xml:space="preserve"> E</w:t>
      </w:r>
      <w:r w:rsidR="008D3C36">
        <w:rPr>
          <w:rFonts w:ascii="Arial" w:hAnsi="Arial" w:cs="Arial"/>
          <w:color w:val="auto"/>
          <w:lang w:val="es-ES"/>
        </w:rPr>
        <w:t>8</w:t>
      </w:r>
      <w:r w:rsidRPr="002F6480">
        <w:rPr>
          <w:rFonts w:ascii="Arial" w:hAnsi="Arial" w:cs="Arial"/>
          <w:color w:val="auto"/>
          <w:lang w:val="es-ES"/>
        </w:rPr>
        <w:t>). Si el total (</w:t>
      </w:r>
      <w:r w:rsidR="00ED5E75">
        <w:rPr>
          <w:rFonts w:ascii="Arial" w:hAnsi="Arial" w:cs="Arial"/>
          <w:color w:val="auto"/>
          <w:lang w:val="es-ES"/>
        </w:rPr>
        <w:t xml:space="preserve">nos da </w:t>
      </w:r>
      <w:r w:rsidR="003D7160">
        <w:rPr>
          <w:rFonts w:ascii="Arial" w:hAnsi="Arial" w:cs="Arial"/>
          <w:b/>
          <w:bCs/>
          <w:color w:val="auto"/>
          <w:lang w:val="es-ES"/>
        </w:rPr>
        <w:t>0</w:t>
      </w:r>
      <w:r w:rsidRPr="002F6480">
        <w:rPr>
          <w:rFonts w:ascii="Arial" w:hAnsi="Arial" w:cs="Arial"/>
          <w:color w:val="auto"/>
          <w:lang w:val="es-ES"/>
        </w:rPr>
        <w:t xml:space="preserve">) es 2 o menos se utiliza el factor de conversión 20 Horas- Hombre / Punto de historias de usuarios. Si el total es 3 o 4 se utiliza el factor de conversión 28 Horas-Hombre / Punto de historias de usuarios. Si el total es mayor o igual que 5 se recomienda efectuar cambios en el proyecto ya que se considera que el riesgo de fracaso es demasiado alto. En este caso: </w:t>
      </w:r>
    </w:p>
    <w:p w14:paraId="6AF4B16A"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CF= 20 Horas-hombre / Puntos de historias de usuarios. </w:t>
      </w:r>
    </w:p>
    <w:p w14:paraId="48472D50"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Luego </w:t>
      </w:r>
    </w:p>
    <w:p w14:paraId="6DA22F00" w14:textId="65296A55" w:rsidR="00961913" w:rsidRPr="002F6480" w:rsidRDefault="00961913" w:rsidP="00DB2A3C">
      <w:pPr>
        <w:pStyle w:val="Default"/>
        <w:spacing w:line="276" w:lineRule="auto"/>
        <w:jc w:val="both"/>
        <w:rPr>
          <w:rFonts w:ascii="Arial" w:hAnsi="Arial" w:cs="Arial"/>
          <w:b/>
          <w:color w:val="auto"/>
          <w:lang w:val="es-ES"/>
        </w:rPr>
      </w:pPr>
      <w:r w:rsidRPr="002F6480">
        <w:rPr>
          <w:rFonts w:ascii="Arial" w:hAnsi="Arial" w:cs="Arial"/>
          <w:b/>
          <w:color w:val="auto"/>
          <w:lang w:val="es-ES"/>
        </w:rPr>
        <w:t xml:space="preserve">E = </w:t>
      </w:r>
      <w:r w:rsidR="005D39F6">
        <w:rPr>
          <w:rFonts w:ascii="Arial" w:hAnsi="Arial" w:cs="Arial"/>
          <w:b/>
          <w:color w:val="auto"/>
          <w:lang w:val="es-ES"/>
        </w:rPr>
        <w:t xml:space="preserve">23 </w:t>
      </w:r>
      <w:r w:rsidRPr="002F6480">
        <w:rPr>
          <w:rFonts w:ascii="Arial" w:hAnsi="Arial" w:cs="Arial"/>
          <w:b/>
          <w:color w:val="auto"/>
          <w:lang w:val="es-ES"/>
        </w:rPr>
        <w:t xml:space="preserve">* 20 horas-hombre </w:t>
      </w:r>
    </w:p>
    <w:p w14:paraId="01F20425" w14:textId="47574472" w:rsidR="00961913" w:rsidRPr="002F6480" w:rsidRDefault="00961913" w:rsidP="00DB2A3C">
      <w:pPr>
        <w:pStyle w:val="Default"/>
        <w:spacing w:line="276" w:lineRule="auto"/>
        <w:jc w:val="both"/>
        <w:rPr>
          <w:rFonts w:ascii="Arial" w:hAnsi="Arial" w:cs="Arial"/>
          <w:b/>
          <w:color w:val="auto"/>
          <w:lang w:val="es-ES"/>
        </w:rPr>
      </w:pPr>
      <w:r w:rsidRPr="002F6480">
        <w:rPr>
          <w:rFonts w:ascii="Arial" w:hAnsi="Arial" w:cs="Arial"/>
          <w:b/>
          <w:color w:val="auto"/>
          <w:lang w:val="es-ES"/>
        </w:rPr>
        <w:t>E =</w:t>
      </w:r>
      <w:r w:rsidR="00D17723">
        <w:rPr>
          <w:rFonts w:ascii="Arial" w:hAnsi="Arial" w:cs="Arial"/>
          <w:b/>
          <w:color w:val="auto"/>
          <w:lang w:val="es-ES"/>
        </w:rPr>
        <w:t xml:space="preserve"> </w:t>
      </w:r>
      <w:r w:rsidR="009F6C2E">
        <w:rPr>
          <w:rFonts w:ascii="Arial" w:hAnsi="Arial" w:cs="Arial"/>
          <w:b/>
          <w:color w:val="auto"/>
          <w:lang w:val="es-ES"/>
        </w:rPr>
        <w:t>4</w:t>
      </w:r>
      <w:r w:rsidR="00341B0E">
        <w:rPr>
          <w:rFonts w:ascii="Arial" w:hAnsi="Arial" w:cs="Arial"/>
          <w:b/>
          <w:color w:val="auto"/>
          <w:lang w:val="es-ES"/>
        </w:rPr>
        <w:t>74</w:t>
      </w:r>
      <w:r w:rsidRPr="002F6480">
        <w:rPr>
          <w:rFonts w:ascii="Arial" w:hAnsi="Arial" w:cs="Arial"/>
          <w:b/>
          <w:color w:val="auto"/>
          <w:lang w:val="es-ES"/>
        </w:rPr>
        <w:t xml:space="preserve"> horas-hombre </w:t>
      </w:r>
    </w:p>
    <w:p w14:paraId="3C95BDB5"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En la siguiente </w:t>
      </w:r>
      <w:hyperlink w:anchor="_Tabla_3.5_Distribución" w:history="1">
        <w:r w:rsidRPr="00F67EF9">
          <w:rPr>
            <w:rStyle w:val="Hipervnculo"/>
            <w:rFonts w:ascii="Arial" w:hAnsi="Arial" w:cs="Arial"/>
            <w:lang w:val="es-ES"/>
          </w:rPr>
          <w:t>tabla 3.5</w:t>
        </w:r>
      </w:hyperlink>
      <w:r>
        <w:rPr>
          <w:rFonts w:ascii="Arial" w:hAnsi="Arial" w:cs="Arial"/>
          <w:color w:val="auto"/>
          <w:lang w:val="es-ES"/>
        </w:rPr>
        <w:t xml:space="preserve"> </w:t>
      </w:r>
      <w:r w:rsidRPr="002F6480">
        <w:rPr>
          <w:rFonts w:ascii="Arial" w:hAnsi="Arial" w:cs="Arial"/>
          <w:color w:val="auto"/>
          <w:lang w:val="es-ES"/>
        </w:rPr>
        <w:t xml:space="preserve">se muestra distribución del esfuerzo por etapas. </w:t>
      </w:r>
    </w:p>
    <w:p w14:paraId="579BA06C" w14:textId="77777777" w:rsidR="00961913" w:rsidRPr="00F67EF9" w:rsidRDefault="00961913" w:rsidP="00DB2A3C">
      <w:pPr>
        <w:pStyle w:val="Ttulo4"/>
        <w:rPr>
          <w:rFonts w:ascii="Arial" w:hAnsi="Arial" w:cs="Arial"/>
          <w:i w:val="0"/>
          <w:color w:val="000000"/>
          <w:sz w:val="22"/>
          <w:szCs w:val="22"/>
        </w:rPr>
      </w:pPr>
      <w:bookmarkStart w:id="77" w:name="_Tabla_2.9_Distribución"/>
      <w:bookmarkStart w:id="78" w:name="_Tabla_3.5_Distribución"/>
      <w:bookmarkEnd w:id="77"/>
      <w:bookmarkEnd w:id="78"/>
      <w:r w:rsidRPr="00F67EF9">
        <w:rPr>
          <w:rFonts w:ascii="Arial" w:hAnsi="Arial" w:cs="Arial"/>
          <w:i w:val="0"/>
          <w:color w:val="000000"/>
          <w:sz w:val="22"/>
          <w:szCs w:val="22"/>
        </w:rPr>
        <w:t>Tabla 3.5 Distribución del esfuerzo por etapa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32"/>
        <w:gridCol w:w="2827"/>
        <w:gridCol w:w="2827"/>
      </w:tblGrid>
      <w:tr w:rsidR="00961913" w:rsidRPr="002F6480" w14:paraId="4DFD4486" w14:textId="77777777" w:rsidTr="00515A24">
        <w:tc>
          <w:tcPr>
            <w:tcW w:w="2834" w:type="dxa"/>
          </w:tcPr>
          <w:p w14:paraId="08662DA6" w14:textId="77777777" w:rsidR="00961913" w:rsidRPr="002F6480" w:rsidRDefault="00961913" w:rsidP="00DB2A3C">
            <w:pPr>
              <w:autoSpaceDE w:val="0"/>
              <w:autoSpaceDN w:val="0"/>
              <w:adjustRightInd w:val="0"/>
              <w:spacing w:after="0" w:line="276" w:lineRule="auto"/>
              <w:jc w:val="both"/>
              <w:rPr>
                <w:sz w:val="20"/>
                <w:szCs w:val="20"/>
              </w:rPr>
            </w:pPr>
            <w:r w:rsidRPr="002F6480">
              <w:rPr>
                <w:b/>
              </w:rPr>
              <w:t xml:space="preserve">Actividad </w:t>
            </w:r>
          </w:p>
          <w:p w14:paraId="52F1E7AF" w14:textId="77777777" w:rsidR="00961913" w:rsidRPr="002F6480" w:rsidRDefault="00961913" w:rsidP="00DB2A3C">
            <w:pPr>
              <w:pStyle w:val="Default"/>
              <w:spacing w:line="276" w:lineRule="auto"/>
              <w:jc w:val="both"/>
              <w:rPr>
                <w:rFonts w:ascii="Arial" w:hAnsi="Arial" w:cs="Arial"/>
                <w:color w:val="auto"/>
                <w:lang w:val="es-ES"/>
              </w:rPr>
            </w:pPr>
          </w:p>
        </w:tc>
        <w:tc>
          <w:tcPr>
            <w:tcW w:w="2943" w:type="dxa"/>
          </w:tcPr>
          <w:p w14:paraId="25520F20" w14:textId="77777777" w:rsidR="00961913" w:rsidRPr="002F6480" w:rsidRDefault="00961913" w:rsidP="00DB2A3C">
            <w:pPr>
              <w:autoSpaceDE w:val="0"/>
              <w:autoSpaceDN w:val="0"/>
              <w:adjustRightInd w:val="0"/>
              <w:spacing w:after="0" w:line="276" w:lineRule="auto"/>
              <w:jc w:val="both"/>
              <w:rPr>
                <w:b/>
              </w:rPr>
            </w:pPr>
            <w:r w:rsidRPr="002F6480">
              <w:rPr>
                <w:b/>
              </w:rPr>
              <w:t xml:space="preserve">% esfuerzo </w:t>
            </w:r>
          </w:p>
          <w:p w14:paraId="581AFD57" w14:textId="77777777" w:rsidR="00961913" w:rsidRPr="002F6480" w:rsidRDefault="00961913" w:rsidP="00DB2A3C">
            <w:pPr>
              <w:pStyle w:val="Default"/>
              <w:spacing w:line="276" w:lineRule="auto"/>
              <w:jc w:val="both"/>
              <w:rPr>
                <w:rFonts w:ascii="Arial" w:hAnsi="Arial" w:cs="Arial"/>
                <w:color w:val="auto"/>
                <w:lang w:val="es-ES"/>
              </w:rPr>
            </w:pPr>
          </w:p>
        </w:tc>
        <w:tc>
          <w:tcPr>
            <w:tcW w:w="2943" w:type="dxa"/>
          </w:tcPr>
          <w:p w14:paraId="1E75CDB8" w14:textId="77777777" w:rsidR="00961913" w:rsidRPr="002F6480" w:rsidRDefault="00961913" w:rsidP="00DB2A3C">
            <w:pPr>
              <w:autoSpaceDE w:val="0"/>
              <w:autoSpaceDN w:val="0"/>
              <w:adjustRightInd w:val="0"/>
              <w:spacing w:after="0" w:line="276" w:lineRule="auto"/>
              <w:jc w:val="both"/>
              <w:rPr>
                <w:b/>
              </w:rPr>
            </w:pPr>
            <w:r w:rsidRPr="002F6480">
              <w:rPr>
                <w:b/>
              </w:rPr>
              <w:t xml:space="preserve">Valor esfuerzo </w:t>
            </w:r>
          </w:p>
          <w:p w14:paraId="2861E0E4" w14:textId="77777777" w:rsidR="00961913" w:rsidRPr="002F6480" w:rsidRDefault="00961913" w:rsidP="00DB2A3C">
            <w:pPr>
              <w:autoSpaceDE w:val="0"/>
              <w:autoSpaceDN w:val="0"/>
              <w:adjustRightInd w:val="0"/>
              <w:spacing w:after="0" w:line="276" w:lineRule="auto"/>
              <w:jc w:val="both"/>
              <w:rPr>
                <w:b/>
              </w:rPr>
            </w:pPr>
          </w:p>
        </w:tc>
      </w:tr>
      <w:tr w:rsidR="00961913" w:rsidRPr="002F6480" w14:paraId="170B6202" w14:textId="77777777" w:rsidTr="00515A24">
        <w:tc>
          <w:tcPr>
            <w:tcW w:w="2834" w:type="dxa"/>
          </w:tcPr>
          <w:p w14:paraId="083A9D47"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Planificación</w:t>
            </w:r>
          </w:p>
        </w:tc>
        <w:tc>
          <w:tcPr>
            <w:tcW w:w="2943" w:type="dxa"/>
          </w:tcPr>
          <w:p w14:paraId="4BB0630A"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10</w:t>
            </w:r>
          </w:p>
        </w:tc>
        <w:tc>
          <w:tcPr>
            <w:tcW w:w="2943" w:type="dxa"/>
          </w:tcPr>
          <w:p w14:paraId="48D463F4" w14:textId="30A1D0E1" w:rsidR="00961913" w:rsidRPr="002F6480" w:rsidRDefault="00851EAC" w:rsidP="00DB2A3C">
            <w:pPr>
              <w:pStyle w:val="Default"/>
              <w:spacing w:line="276" w:lineRule="auto"/>
              <w:jc w:val="both"/>
              <w:rPr>
                <w:rFonts w:ascii="Arial" w:hAnsi="Arial" w:cs="Arial"/>
                <w:color w:val="auto"/>
                <w:lang w:val="es-ES"/>
              </w:rPr>
            </w:pPr>
            <w:r>
              <w:rPr>
                <w:rFonts w:ascii="Arial" w:hAnsi="Arial" w:cs="Arial"/>
                <w:color w:val="auto"/>
                <w:lang w:val="es-ES"/>
              </w:rPr>
              <w:t>50</w:t>
            </w:r>
          </w:p>
        </w:tc>
      </w:tr>
      <w:tr w:rsidR="00961913" w:rsidRPr="002F6480" w14:paraId="281D44C7" w14:textId="77777777" w:rsidTr="00515A24">
        <w:tc>
          <w:tcPr>
            <w:tcW w:w="2834" w:type="dxa"/>
          </w:tcPr>
          <w:p w14:paraId="2ABB9C74"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Diseño</w:t>
            </w:r>
          </w:p>
        </w:tc>
        <w:tc>
          <w:tcPr>
            <w:tcW w:w="2943" w:type="dxa"/>
          </w:tcPr>
          <w:p w14:paraId="7A6DCAAE"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20</w:t>
            </w:r>
          </w:p>
        </w:tc>
        <w:tc>
          <w:tcPr>
            <w:tcW w:w="2943" w:type="dxa"/>
          </w:tcPr>
          <w:p w14:paraId="61056C6C" w14:textId="6F8EA714" w:rsidR="00961913" w:rsidRPr="002F6480" w:rsidRDefault="00851EAC" w:rsidP="00DB2A3C">
            <w:pPr>
              <w:pStyle w:val="Default"/>
              <w:spacing w:line="276" w:lineRule="auto"/>
              <w:jc w:val="both"/>
              <w:rPr>
                <w:rFonts w:ascii="Arial" w:hAnsi="Arial" w:cs="Arial"/>
                <w:color w:val="auto"/>
                <w:lang w:val="es-ES"/>
              </w:rPr>
            </w:pPr>
            <w:r>
              <w:rPr>
                <w:rFonts w:ascii="Arial" w:hAnsi="Arial" w:cs="Arial"/>
                <w:color w:val="auto"/>
                <w:lang w:val="es-ES"/>
              </w:rPr>
              <w:t>80</w:t>
            </w:r>
          </w:p>
        </w:tc>
      </w:tr>
      <w:tr w:rsidR="00961913" w:rsidRPr="002F6480" w14:paraId="0060FABD" w14:textId="77777777" w:rsidTr="00515A24">
        <w:tc>
          <w:tcPr>
            <w:tcW w:w="2834" w:type="dxa"/>
          </w:tcPr>
          <w:p w14:paraId="05E43C18"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Codificación</w:t>
            </w:r>
          </w:p>
        </w:tc>
        <w:tc>
          <w:tcPr>
            <w:tcW w:w="2943" w:type="dxa"/>
          </w:tcPr>
          <w:p w14:paraId="1FE2283B"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40</w:t>
            </w:r>
          </w:p>
        </w:tc>
        <w:tc>
          <w:tcPr>
            <w:tcW w:w="2943" w:type="dxa"/>
          </w:tcPr>
          <w:p w14:paraId="422E2C29" w14:textId="23577509" w:rsidR="00961913" w:rsidRPr="00730285" w:rsidRDefault="00851EAC" w:rsidP="00DB2A3C">
            <w:pPr>
              <w:pStyle w:val="Default"/>
              <w:spacing w:line="276" w:lineRule="auto"/>
              <w:jc w:val="both"/>
              <w:rPr>
                <w:rFonts w:ascii="Arial" w:hAnsi="Arial" w:cs="Arial"/>
                <w:color w:val="auto"/>
                <w:u w:val="single"/>
                <w:lang w:val="es-ES"/>
              </w:rPr>
            </w:pPr>
            <w:r>
              <w:rPr>
                <w:rFonts w:ascii="Arial" w:hAnsi="Arial" w:cs="Arial"/>
                <w:color w:val="auto"/>
                <w:u w:val="single"/>
                <w:lang w:val="es-ES"/>
              </w:rPr>
              <w:t>260</w:t>
            </w:r>
          </w:p>
        </w:tc>
      </w:tr>
      <w:tr w:rsidR="00961913" w:rsidRPr="002F6480" w14:paraId="4C0A8D5A" w14:textId="77777777" w:rsidTr="00515A24">
        <w:tc>
          <w:tcPr>
            <w:tcW w:w="2834" w:type="dxa"/>
          </w:tcPr>
          <w:p w14:paraId="237FCFF9"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Prueba</w:t>
            </w:r>
          </w:p>
        </w:tc>
        <w:tc>
          <w:tcPr>
            <w:tcW w:w="2943" w:type="dxa"/>
          </w:tcPr>
          <w:p w14:paraId="795A367B"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15</w:t>
            </w:r>
          </w:p>
        </w:tc>
        <w:tc>
          <w:tcPr>
            <w:tcW w:w="2943" w:type="dxa"/>
          </w:tcPr>
          <w:p w14:paraId="14E90FA9" w14:textId="55FCE0D9" w:rsidR="00961913" w:rsidRPr="002F6480" w:rsidRDefault="00851EAC" w:rsidP="00DB2A3C">
            <w:pPr>
              <w:pStyle w:val="Default"/>
              <w:spacing w:line="276" w:lineRule="auto"/>
              <w:jc w:val="both"/>
              <w:rPr>
                <w:rFonts w:ascii="Arial" w:hAnsi="Arial" w:cs="Arial"/>
                <w:color w:val="auto"/>
                <w:lang w:val="es-ES"/>
              </w:rPr>
            </w:pPr>
            <w:r>
              <w:rPr>
                <w:rFonts w:ascii="Arial" w:hAnsi="Arial" w:cs="Arial"/>
                <w:color w:val="auto"/>
                <w:lang w:val="es-ES"/>
              </w:rPr>
              <w:t>4</w:t>
            </w:r>
            <w:r w:rsidR="00CD6A41">
              <w:rPr>
                <w:rFonts w:ascii="Arial" w:hAnsi="Arial" w:cs="Arial"/>
                <w:color w:val="auto"/>
                <w:lang w:val="es-ES"/>
              </w:rPr>
              <w:t>4</w:t>
            </w:r>
          </w:p>
        </w:tc>
      </w:tr>
      <w:tr w:rsidR="00961913" w:rsidRPr="002F6480" w14:paraId="3AA542B2" w14:textId="77777777" w:rsidTr="00515A24">
        <w:tc>
          <w:tcPr>
            <w:tcW w:w="2834" w:type="dxa"/>
          </w:tcPr>
          <w:p w14:paraId="4BDD900F"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Sobrecarga</w:t>
            </w:r>
          </w:p>
        </w:tc>
        <w:tc>
          <w:tcPr>
            <w:tcW w:w="2943" w:type="dxa"/>
          </w:tcPr>
          <w:p w14:paraId="0DEC6B8A"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15</w:t>
            </w:r>
          </w:p>
        </w:tc>
        <w:tc>
          <w:tcPr>
            <w:tcW w:w="2943" w:type="dxa"/>
          </w:tcPr>
          <w:p w14:paraId="41E649AD" w14:textId="0B7BDE6B" w:rsidR="00961913" w:rsidRPr="002F6480" w:rsidRDefault="00851EAC" w:rsidP="00DB2A3C">
            <w:pPr>
              <w:pStyle w:val="Default"/>
              <w:spacing w:line="276" w:lineRule="auto"/>
              <w:jc w:val="both"/>
              <w:rPr>
                <w:rFonts w:ascii="Arial" w:hAnsi="Arial" w:cs="Arial"/>
                <w:color w:val="auto"/>
                <w:lang w:val="es-ES"/>
              </w:rPr>
            </w:pPr>
            <w:r>
              <w:rPr>
                <w:rFonts w:ascii="Arial" w:hAnsi="Arial" w:cs="Arial"/>
                <w:color w:val="auto"/>
                <w:lang w:val="es-ES"/>
              </w:rPr>
              <w:t>4</w:t>
            </w:r>
            <w:r w:rsidR="00CD6A41">
              <w:rPr>
                <w:rFonts w:ascii="Arial" w:hAnsi="Arial" w:cs="Arial"/>
                <w:color w:val="auto"/>
                <w:lang w:val="es-ES"/>
              </w:rPr>
              <w:t>0</w:t>
            </w:r>
          </w:p>
        </w:tc>
      </w:tr>
      <w:tr w:rsidR="00961913" w:rsidRPr="002F6480" w14:paraId="3558D4FA" w14:textId="77777777" w:rsidTr="00515A24">
        <w:tc>
          <w:tcPr>
            <w:tcW w:w="2834" w:type="dxa"/>
          </w:tcPr>
          <w:p w14:paraId="70FC8020"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otal</w:t>
            </w:r>
          </w:p>
        </w:tc>
        <w:tc>
          <w:tcPr>
            <w:tcW w:w="2943" w:type="dxa"/>
          </w:tcPr>
          <w:p w14:paraId="21CC472F"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100</w:t>
            </w:r>
          </w:p>
        </w:tc>
        <w:tc>
          <w:tcPr>
            <w:tcW w:w="2943" w:type="dxa"/>
          </w:tcPr>
          <w:p w14:paraId="34D39DC8" w14:textId="532EF505" w:rsidR="00961913" w:rsidRPr="006B47D0" w:rsidRDefault="00822073" w:rsidP="00DB2A3C">
            <w:pPr>
              <w:pStyle w:val="Default"/>
              <w:spacing w:line="276" w:lineRule="auto"/>
              <w:jc w:val="both"/>
              <w:rPr>
                <w:rFonts w:ascii="Arial" w:hAnsi="Arial" w:cs="Arial"/>
                <w:b/>
                <w:bCs/>
                <w:color w:val="auto"/>
                <w:lang w:val="es-ES"/>
              </w:rPr>
            </w:pPr>
            <w:r>
              <w:rPr>
                <w:rFonts w:ascii="Arial" w:hAnsi="Arial" w:cs="Arial"/>
                <w:b/>
                <w:bCs/>
                <w:color w:val="auto"/>
                <w:lang w:val="es-ES"/>
              </w:rPr>
              <w:t>4</w:t>
            </w:r>
            <w:r w:rsidR="002F42B3">
              <w:rPr>
                <w:rFonts w:ascii="Arial" w:hAnsi="Arial" w:cs="Arial"/>
                <w:b/>
                <w:bCs/>
                <w:color w:val="auto"/>
                <w:lang w:val="es-ES"/>
              </w:rPr>
              <w:t>74</w:t>
            </w:r>
          </w:p>
        </w:tc>
      </w:tr>
    </w:tbl>
    <w:p w14:paraId="2BEF5410" w14:textId="77777777" w:rsidR="00961913" w:rsidRPr="002F6480" w:rsidRDefault="00961913" w:rsidP="00DB2A3C">
      <w:pPr>
        <w:pStyle w:val="Default"/>
        <w:spacing w:line="276" w:lineRule="auto"/>
        <w:jc w:val="both"/>
        <w:rPr>
          <w:rFonts w:ascii="Arial" w:hAnsi="Arial" w:cs="Arial"/>
          <w:color w:val="auto"/>
          <w:lang w:val="es-ES"/>
        </w:rPr>
      </w:pPr>
    </w:p>
    <w:p w14:paraId="1778AA1B" w14:textId="42902862" w:rsidR="00961913" w:rsidRPr="002F6480" w:rsidRDefault="00961913" w:rsidP="00DB2A3C">
      <w:pPr>
        <w:autoSpaceDE w:val="0"/>
        <w:autoSpaceDN w:val="0"/>
        <w:adjustRightInd w:val="0"/>
        <w:spacing w:after="0" w:line="276" w:lineRule="auto"/>
        <w:jc w:val="both"/>
      </w:pPr>
      <w:r w:rsidRPr="002F6480">
        <w:t xml:space="preserve">Una vez estimado el tiempo de desarrollo del proyecto y conociendo la cantidad de desarrolladores y el pago que recibe cada uno de estos se puede llevar a cabo una estimación del costo total del proyecto referidos a los recursos humanos; existen otros costos como por ejemplo del equipamiento que se suman al anterior. </w:t>
      </w:r>
    </w:p>
    <w:p w14:paraId="6C32F74E" w14:textId="77777777" w:rsidR="00961913" w:rsidRPr="002F6480" w:rsidRDefault="00961913" w:rsidP="00DB2A3C">
      <w:pPr>
        <w:autoSpaceDE w:val="0"/>
        <w:autoSpaceDN w:val="0"/>
        <w:adjustRightInd w:val="0"/>
        <w:spacing w:after="0" w:line="276" w:lineRule="auto"/>
        <w:jc w:val="both"/>
      </w:pPr>
      <w:r w:rsidRPr="002F6480">
        <w:rPr>
          <w:b/>
        </w:rPr>
        <w:t>K</w:t>
      </w:r>
      <w:r w:rsidRPr="002F6480">
        <w:t xml:space="preserve">: Coeficiente que tiene en cuenta los costos indirectos (1,5 y 2,0). </w:t>
      </w:r>
    </w:p>
    <w:p w14:paraId="1364132E" w14:textId="779EA0EA" w:rsidR="00EF14C4" w:rsidRDefault="00961913" w:rsidP="00DB2A3C">
      <w:pPr>
        <w:autoSpaceDE w:val="0"/>
        <w:autoSpaceDN w:val="0"/>
        <w:adjustRightInd w:val="0"/>
        <w:spacing w:after="0" w:line="276" w:lineRule="auto"/>
        <w:jc w:val="both"/>
      </w:pPr>
      <w:r w:rsidRPr="00D005AA">
        <w:rPr>
          <w:b/>
          <w:bCs/>
        </w:rPr>
        <w:t>THP:</w:t>
      </w:r>
      <w:r w:rsidRPr="002F6480">
        <w:t xml:space="preserve"> Tarifa Horaria Promedio. El salario promedio</w:t>
      </w:r>
      <w:r w:rsidR="00966FB2">
        <w:t xml:space="preserve"> mensual</w:t>
      </w:r>
      <w:r w:rsidRPr="002F6480">
        <w:t xml:space="preserve"> de </w:t>
      </w:r>
      <w:r w:rsidR="005D4E98">
        <w:t>los trabajadores</w:t>
      </w:r>
      <w:r w:rsidR="005D7619">
        <w:t xml:space="preserve"> </w:t>
      </w:r>
      <w:r w:rsidR="000A57C2">
        <w:t xml:space="preserve">en este caso </w:t>
      </w:r>
      <w:r w:rsidR="005B06AB">
        <w:t xml:space="preserve">es de </w:t>
      </w:r>
      <w:r w:rsidRPr="002F6480">
        <w:t>$</w:t>
      </w:r>
      <w:r w:rsidR="00597BB2">
        <w:t>1</w:t>
      </w:r>
      <w:r w:rsidR="0022078B">
        <w:t>2</w:t>
      </w:r>
      <w:r w:rsidR="00597BB2">
        <w:t xml:space="preserve"> 000</w:t>
      </w:r>
      <w:r w:rsidRPr="002F6480">
        <w:t xml:space="preserve"> </w:t>
      </w:r>
      <w:r w:rsidR="00B80AAA">
        <w:t>CUP</w:t>
      </w:r>
      <w:r w:rsidR="007F2952">
        <w:t xml:space="preserve"> dividido entre 176</w:t>
      </w:r>
      <w:r w:rsidR="00B7540B">
        <w:t>h</w:t>
      </w:r>
      <w:r w:rsidR="007F2952">
        <w:t>.</w:t>
      </w:r>
    </w:p>
    <w:p w14:paraId="7A46579B" w14:textId="45561B5A" w:rsidR="00961913" w:rsidRDefault="00961913" w:rsidP="00DB2A3C">
      <w:pPr>
        <w:autoSpaceDE w:val="0"/>
        <w:autoSpaceDN w:val="0"/>
        <w:adjustRightInd w:val="0"/>
        <w:spacing w:after="0" w:line="276" w:lineRule="auto"/>
        <w:jc w:val="both"/>
      </w:pPr>
      <w:r w:rsidRPr="00EF14C4">
        <w:rPr>
          <w:b/>
          <w:bCs/>
        </w:rPr>
        <w:t>1</w:t>
      </w:r>
      <w:r w:rsidR="00FC7F38" w:rsidRPr="00EF14C4">
        <w:rPr>
          <w:b/>
          <w:bCs/>
        </w:rPr>
        <w:t>76</w:t>
      </w:r>
      <w:r w:rsidRPr="00EF14C4">
        <w:rPr>
          <w:b/>
          <w:bCs/>
        </w:rPr>
        <w:t xml:space="preserve"> horas</w:t>
      </w:r>
      <w:r w:rsidR="00FC7F38">
        <w:t xml:space="preserve"> (horas de trabajo para 1 mes, esto se toma a razón de 24 días, ya que no se cuentan los fines de semana ni sábados cortos</w:t>
      </w:r>
      <w:r w:rsidR="00C908D2">
        <w:t>)</w:t>
      </w:r>
      <w:r w:rsidR="00055ADE">
        <w:t>.</w:t>
      </w:r>
      <w:r w:rsidRPr="002F6480">
        <w:t xml:space="preserve"> </w:t>
      </w:r>
    </w:p>
    <w:p w14:paraId="055CABBF" w14:textId="77777777" w:rsidR="007F1581" w:rsidRDefault="007F1581" w:rsidP="00DB2A3C">
      <w:pPr>
        <w:autoSpaceDE w:val="0"/>
        <w:autoSpaceDN w:val="0"/>
        <w:adjustRightInd w:val="0"/>
        <w:spacing w:after="0" w:line="276" w:lineRule="auto"/>
        <w:jc w:val="both"/>
      </w:pPr>
    </w:p>
    <w:p w14:paraId="0AB6AEA5" w14:textId="77777777" w:rsidR="00960F78" w:rsidRDefault="00960F78">
      <w:pPr>
        <w:spacing w:after="0" w:line="240" w:lineRule="auto"/>
        <w:rPr>
          <w:b/>
          <w:bCs/>
        </w:rPr>
      </w:pPr>
      <w:r>
        <w:rPr>
          <w:b/>
          <w:bCs/>
        </w:rPr>
        <w:br w:type="page"/>
      </w:r>
    </w:p>
    <w:p w14:paraId="25DC4F3F" w14:textId="266EFB98" w:rsidR="006D783B" w:rsidRDefault="006D783B" w:rsidP="00DB2A3C">
      <w:pPr>
        <w:autoSpaceDE w:val="0"/>
        <w:autoSpaceDN w:val="0"/>
        <w:adjustRightInd w:val="0"/>
        <w:spacing w:after="0" w:line="276" w:lineRule="auto"/>
        <w:jc w:val="both"/>
      </w:pPr>
      <w:r w:rsidRPr="0027291C">
        <w:rPr>
          <w:b/>
          <w:bCs/>
        </w:rPr>
        <w:lastRenderedPageBreak/>
        <w:t>Tiempo</w:t>
      </w:r>
      <w:r>
        <w:t xml:space="preserve">= 474 horas/176 ≈ equivalente a 2 meses y 69 días, este es el tiempo que tomaría desarrollar el proyecto empleando una sola persona. </w:t>
      </w:r>
    </w:p>
    <w:p w14:paraId="1F74466E" w14:textId="77777777" w:rsidR="002421CE" w:rsidRDefault="002421CE" w:rsidP="00DB2A3C">
      <w:pPr>
        <w:autoSpaceDE w:val="0"/>
        <w:autoSpaceDN w:val="0"/>
        <w:adjustRightInd w:val="0"/>
        <w:spacing w:after="0" w:line="276" w:lineRule="auto"/>
        <w:jc w:val="both"/>
      </w:pPr>
    </w:p>
    <w:p w14:paraId="1A91B582" w14:textId="03134919" w:rsidR="006D783B" w:rsidRDefault="006D783B" w:rsidP="00DB2A3C">
      <w:pPr>
        <w:autoSpaceDE w:val="0"/>
        <w:autoSpaceDN w:val="0"/>
        <w:adjustRightInd w:val="0"/>
        <w:spacing w:after="0" w:line="276" w:lineRule="auto"/>
        <w:jc w:val="both"/>
      </w:pPr>
      <w:r>
        <w:t>2 meses y 69 días a razón de 24 días laborables por mes, representan 109 días. En nuestro caso como empleamos 3 trabajadores para el desarrollo del proyecto, el tiempo para su culminación quedará reducido a 36 días aproximadamente.</w:t>
      </w:r>
    </w:p>
    <w:p w14:paraId="15E7F517" w14:textId="77777777" w:rsidR="006D783B" w:rsidRPr="002F6480" w:rsidRDefault="006D783B" w:rsidP="00DB2A3C">
      <w:pPr>
        <w:autoSpaceDE w:val="0"/>
        <w:autoSpaceDN w:val="0"/>
        <w:adjustRightInd w:val="0"/>
        <w:spacing w:after="0" w:line="276" w:lineRule="auto"/>
        <w:jc w:val="both"/>
      </w:pPr>
    </w:p>
    <w:p w14:paraId="594D1932" w14:textId="4FC0D2D7" w:rsidR="00961913" w:rsidRPr="00C512D8" w:rsidRDefault="00961913" w:rsidP="00DB2A3C">
      <w:pPr>
        <w:autoSpaceDE w:val="0"/>
        <w:autoSpaceDN w:val="0"/>
        <w:adjustRightInd w:val="0"/>
        <w:spacing w:after="0" w:line="276" w:lineRule="auto"/>
        <w:jc w:val="both"/>
        <w:rPr>
          <w:b/>
          <w:bCs/>
        </w:rPr>
      </w:pPr>
      <w:r w:rsidRPr="00C512D8">
        <w:rPr>
          <w:b/>
          <w:bCs/>
        </w:rPr>
        <w:t>Entonces</w:t>
      </w:r>
      <w:r w:rsidR="002850EE" w:rsidRPr="00C512D8">
        <w:rPr>
          <w:b/>
          <w:bCs/>
        </w:rPr>
        <w:t xml:space="preserve"> el costo total</w:t>
      </w:r>
      <w:r w:rsidR="00F27932">
        <w:rPr>
          <w:b/>
          <w:bCs/>
        </w:rPr>
        <w:t xml:space="preserve"> del proyecto</w:t>
      </w:r>
      <w:r w:rsidRPr="00C512D8">
        <w:rPr>
          <w:b/>
          <w:bCs/>
        </w:rPr>
        <w:t xml:space="preserve">: </w:t>
      </w:r>
    </w:p>
    <w:p w14:paraId="7DCC722B" w14:textId="77777777" w:rsidR="00961913" w:rsidRPr="002F6480" w:rsidRDefault="00961913" w:rsidP="00DB2A3C">
      <w:pPr>
        <w:autoSpaceDE w:val="0"/>
        <w:autoSpaceDN w:val="0"/>
        <w:adjustRightInd w:val="0"/>
        <w:spacing w:after="0" w:line="276" w:lineRule="auto"/>
        <w:jc w:val="both"/>
      </w:pPr>
      <w:r w:rsidRPr="002F6480">
        <w:rPr>
          <w:b/>
        </w:rPr>
        <w:t xml:space="preserve">C = E (Total) * K * THP </w:t>
      </w:r>
    </w:p>
    <w:p w14:paraId="19896A31" w14:textId="0B9DDD76" w:rsidR="00961913" w:rsidRDefault="00961913" w:rsidP="00DB2A3C">
      <w:pPr>
        <w:autoSpaceDE w:val="0"/>
        <w:autoSpaceDN w:val="0"/>
        <w:adjustRightInd w:val="0"/>
        <w:spacing w:after="0" w:line="276" w:lineRule="auto"/>
        <w:jc w:val="both"/>
        <w:rPr>
          <w:b/>
          <w:bCs/>
        </w:rPr>
      </w:pPr>
      <w:r w:rsidRPr="002F6480">
        <w:rPr>
          <w:b/>
        </w:rPr>
        <w:t>C</w:t>
      </w:r>
      <w:r w:rsidRPr="002F6480">
        <w:t xml:space="preserve"> = </w:t>
      </w:r>
      <w:r w:rsidR="006D783B">
        <w:t>474</w:t>
      </w:r>
      <w:r w:rsidRPr="002F6480">
        <w:t xml:space="preserve"> * </w:t>
      </w:r>
      <w:r w:rsidR="00C41351">
        <w:t>1.5</w:t>
      </w:r>
      <w:r w:rsidRPr="002F6480">
        <w:t xml:space="preserve"> * </w:t>
      </w:r>
      <w:r w:rsidR="006D783B">
        <w:t>12 000/176</w:t>
      </w:r>
      <w:r w:rsidRPr="002F6480">
        <w:t xml:space="preserve"> = </w:t>
      </w:r>
      <w:r w:rsidRPr="00F90D47">
        <w:rPr>
          <w:b/>
          <w:bCs/>
          <w:u w:val="single"/>
        </w:rPr>
        <w:t>$</w:t>
      </w:r>
      <w:r w:rsidR="00016353" w:rsidRPr="00F90D47">
        <w:rPr>
          <w:u w:val="single"/>
        </w:rPr>
        <w:t xml:space="preserve"> </w:t>
      </w:r>
      <w:r w:rsidR="00016353" w:rsidRPr="00F90D47">
        <w:rPr>
          <w:b/>
          <w:bCs/>
          <w:u w:val="single"/>
        </w:rPr>
        <w:t>48 477</w:t>
      </w:r>
    </w:p>
    <w:p w14:paraId="4245C066" w14:textId="77777777" w:rsidR="001F64AA" w:rsidRPr="00016353" w:rsidRDefault="001F64AA" w:rsidP="00DB2A3C">
      <w:pPr>
        <w:autoSpaceDE w:val="0"/>
        <w:autoSpaceDN w:val="0"/>
        <w:adjustRightInd w:val="0"/>
        <w:spacing w:after="0" w:line="276" w:lineRule="auto"/>
        <w:jc w:val="both"/>
        <w:rPr>
          <w:b/>
          <w:bCs/>
        </w:rPr>
      </w:pPr>
    </w:p>
    <w:p w14:paraId="7D421463" w14:textId="203B2C4C" w:rsidR="001821B9" w:rsidRDefault="001821B9" w:rsidP="00DB2A3C">
      <w:pPr>
        <w:autoSpaceDE w:val="0"/>
        <w:autoSpaceDN w:val="0"/>
        <w:adjustRightInd w:val="0"/>
        <w:spacing w:after="0" w:line="276" w:lineRule="auto"/>
        <w:jc w:val="both"/>
      </w:pPr>
      <w:r>
        <w:t>Para el salario a los trabajadores se investigó como se mueve en diferentes organizaciones</w:t>
      </w:r>
      <w:r w:rsidR="002F5C2E">
        <w:t xml:space="preserve"> o sucursales</w:t>
      </w:r>
      <w:r w:rsidR="00C4308A">
        <w:t xml:space="preserve"> en Santiago de Cuba</w:t>
      </w:r>
      <w:r>
        <w:t xml:space="preserve"> de diferente sector ya sea estatal o privado</w:t>
      </w:r>
      <w:r w:rsidR="005A2F5C">
        <w:t>, dada las nuevas regulaciones y tasas de cambio</w:t>
      </w:r>
      <w:r>
        <w:t>.</w:t>
      </w:r>
      <w:r w:rsidR="002461E1">
        <w:t xml:space="preserve"> Los datos se obtuvieron a través de trabajadores de las entidades y por anuncios laborales.</w:t>
      </w:r>
    </w:p>
    <w:p w14:paraId="7DF2376B" w14:textId="77777777" w:rsidR="00877069" w:rsidRDefault="00877069" w:rsidP="00DB2A3C">
      <w:pPr>
        <w:spacing w:after="0" w:line="276" w:lineRule="auto"/>
        <w:rPr>
          <w:b/>
          <w:color w:val="000000" w:themeColor="text1"/>
        </w:rPr>
      </w:pPr>
    </w:p>
    <w:p w14:paraId="3D10D0BB" w14:textId="4B013114" w:rsidR="00877069" w:rsidRDefault="00877069" w:rsidP="00DB2A3C">
      <w:pPr>
        <w:spacing w:after="0" w:line="276" w:lineRule="auto"/>
        <w:rPr>
          <w:bCs/>
          <w:color w:val="000000" w:themeColor="text1"/>
        </w:rPr>
      </w:pPr>
      <w:r>
        <w:rPr>
          <w:bCs/>
          <w:color w:val="000000" w:themeColor="text1"/>
        </w:rPr>
        <w:t>Tabla 3.6 Situación actual de pago</w:t>
      </w:r>
      <w:r w:rsidR="00B679A0">
        <w:rPr>
          <w:bCs/>
          <w:color w:val="000000" w:themeColor="text1"/>
        </w:rPr>
        <w:t>.</w:t>
      </w:r>
    </w:p>
    <w:tbl>
      <w:tblPr>
        <w:tblStyle w:val="Tablaconcuadrcula"/>
        <w:tblW w:w="0" w:type="auto"/>
        <w:tblLook w:val="04A0" w:firstRow="1" w:lastRow="0" w:firstColumn="1" w:lastColumn="0" w:noHBand="0" w:noVBand="1"/>
      </w:tblPr>
      <w:tblGrid>
        <w:gridCol w:w="3397"/>
        <w:gridCol w:w="2835"/>
      </w:tblGrid>
      <w:tr w:rsidR="001D38FA" w14:paraId="0042B9B5" w14:textId="77777777" w:rsidTr="00C2122C">
        <w:tc>
          <w:tcPr>
            <w:tcW w:w="3397" w:type="dxa"/>
            <w:vAlign w:val="center"/>
          </w:tcPr>
          <w:p w14:paraId="62321165" w14:textId="5BA10DD8" w:rsidR="001D38FA" w:rsidRPr="00877069" w:rsidRDefault="001D38FA" w:rsidP="00DB2A3C">
            <w:pPr>
              <w:spacing w:after="0" w:line="276" w:lineRule="auto"/>
              <w:jc w:val="center"/>
              <w:rPr>
                <w:b/>
                <w:color w:val="000000" w:themeColor="text1"/>
              </w:rPr>
            </w:pPr>
            <w:r w:rsidRPr="00877069">
              <w:rPr>
                <w:b/>
                <w:color w:val="000000" w:themeColor="text1"/>
              </w:rPr>
              <w:t>Organización</w:t>
            </w:r>
            <w:r>
              <w:rPr>
                <w:b/>
                <w:color w:val="000000" w:themeColor="text1"/>
              </w:rPr>
              <w:t xml:space="preserve"> (Sector)</w:t>
            </w:r>
          </w:p>
        </w:tc>
        <w:tc>
          <w:tcPr>
            <w:tcW w:w="2835" w:type="dxa"/>
            <w:vAlign w:val="center"/>
          </w:tcPr>
          <w:p w14:paraId="35D23482" w14:textId="785D09D3" w:rsidR="001D38FA" w:rsidRPr="00877069" w:rsidRDefault="001D38FA" w:rsidP="00DB2A3C">
            <w:pPr>
              <w:spacing w:after="0" w:line="276" w:lineRule="auto"/>
              <w:jc w:val="center"/>
              <w:rPr>
                <w:b/>
                <w:color w:val="000000" w:themeColor="text1"/>
              </w:rPr>
            </w:pPr>
            <w:r w:rsidRPr="00877069">
              <w:rPr>
                <w:b/>
                <w:color w:val="000000" w:themeColor="text1"/>
              </w:rPr>
              <w:t>Pago</w:t>
            </w:r>
            <w:r>
              <w:rPr>
                <w:b/>
                <w:color w:val="000000" w:themeColor="text1"/>
              </w:rPr>
              <w:t>/mensual</w:t>
            </w:r>
            <w:r w:rsidRPr="00877069">
              <w:rPr>
                <w:b/>
                <w:color w:val="000000" w:themeColor="text1"/>
              </w:rPr>
              <w:t xml:space="preserve"> (Moneda Nacional)</w:t>
            </w:r>
          </w:p>
        </w:tc>
      </w:tr>
      <w:tr w:rsidR="001D38FA" w14:paraId="1357D175" w14:textId="77777777" w:rsidTr="00C2122C">
        <w:tc>
          <w:tcPr>
            <w:tcW w:w="3397" w:type="dxa"/>
            <w:vAlign w:val="center"/>
          </w:tcPr>
          <w:p w14:paraId="1F363697" w14:textId="6472C9DE" w:rsidR="001D38FA" w:rsidRDefault="001D38FA" w:rsidP="00DB2A3C">
            <w:pPr>
              <w:spacing w:after="0" w:line="276" w:lineRule="auto"/>
              <w:jc w:val="center"/>
              <w:rPr>
                <w:bCs/>
                <w:color w:val="000000" w:themeColor="text1"/>
              </w:rPr>
            </w:pPr>
            <w:r>
              <w:rPr>
                <w:bCs/>
                <w:color w:val="000000" w:themeColor="text1"/>
              </w:rPr>
              <w:t>XETID (Estatal)</w:t>
            </w:r>
          </w:p>
        </w:tc>
        <w:tc>
          <w:tcPr>
            <w:tcW w:w="2835" w:type="dxa"/>
            <w:vAlign w:val="center"/>
          </w:tcPr>
          <w:p w14:paraId="7DD8F061" w14:textId="3EFE774C" w:rsidR="001D38FA" w:rsidRDefault="001D38FA" w:rsidP="00DB2A3C">
            <w:pPr>
              <w:spacing w:after="0" w:line="276" w:lineRule="auto"/>
              <w:jc w:val="center"/>
              <w:rPr>
                <w:bCs/>
                <w:color w:val="000000" w:themeColor="text1"/>
              </w:rPr>
            </w:pPr>
            <w:r>
              <w:rPr>
                <w:bCs/>
                <w:color w:val="000000" w:themeColor="text1"/>
              </w:rPr>
              <w:t>10 000</w:t>
            </w:r>
          </w:p>
        </w:tc>
      </w:tr>
      <w:tr w:rsidR="001D38FA" w14:paraId="63035BD1" w14:textId="77777777" w:rsidTr="00C2122C">
        <w:tc>
          <w:tcPr>
            <w:tcW w:w="3397" w:type="dxa"/>
            <w:vAlign w:val="center"/>
          </w:tcPr>
          <w:p w14:paraId="5CF53E87" w14:textId="15A83011" w:rsidR="001D38FA" w:rsidRDefault="001D38FA" w:rsidP="00DB2A3C">
            <w:pPr>
              <w:spacing w:after="0" w:line="276" w:lineRule="auto"/>
              <w:jc w:val="center"/>
              <w:rPr>
                <w:bCs/>
                <w:color w:val="000000" w:themeColor="text1"/>
              </w:rPr>
            </w:pPr>
            <w:r>
              <w:rPr>
                <w:bCs/>
                <w:color w:val="000000" w:themeColor="text1"/>
              </w:rPr>
              <w:t>DATYS (Estatal)</w:t>
            </w:r>
          </w:p>
        </w:tc>
        <w:tc>
          <w:tcPr>
            <w:tcW w:w="2835" w:type="dxa"/>
            <w:vAlign w:val="center"/>
          </w:tcPr>
          <w:p w14:paraId="476CB961" w14:textId="021B4ED6" w:rsidR="001D38FA" w:rsidRDefault="001D38FA" w:rsidP="00DB2A3C">
            <w:pPr>
              <w:spacing w:after="0" w:line="276" w:lineRule="auto"/>
              <w:jc w:val="center"/>
              <w:rPr>
                <w:bCs/>
                <w:color w:val="000000" w:themeColor="text1"/>
              </w:rPr>
            </w:pPr>
            <w:r>
              <w:rPr>
                <w:bCs/>
                <w:color w:val="000000" w:themeColor="text1"/>
              </w:rPr>
              <w:t>10 000</w:t>
            </w:r>
          </w:p>
        </w:tc>
      </w:tr>
      <w:tr w:rsidR="001D38FA" w14:paraId="317D76AB" w14:textId="77777777" w:rsidTr="00C2122C">
        <w:tc>
          <w:tcPr>
            <w:tcW w:w="3397" w:type="dxa"/>
            <w:vAlign w:val="center"/>
          </w:tcPr>
          <w:p w14:paraId="20AD472F" w14:textId="020F9C5C" w:rsidR="001D38FA" w:rsidRDefault="001D38FA" w:rsidP="00DB2A3C">
            <w:pPr>
              <w:spacing w:after="0" w:line="276" w:lineRule="auto"/>
              <w:jc w:val="center"/>
              <w:rPr>
                <w:bCs/>
                <w:color w:val="000000" w:themeColor="text1"/>
              </w:rPr>
            </w:pPr>
            <w:r>
              <w:rPr>
                <w:bCs/>
                <w:color w:val="000000" w:themeColor="text1"/>
              </w:rPr>
              <w:t>DESOFT (Estatal)</w:t>
            </w:r>
          </w:p>
        </w:tc>
        <w:tc>
          <w:tcPr>
            <w:tcW w:w="2835" w:type="dxa"/>
            <w:vAlign w:val="center"/>
          </w:tcPr>
          <w:p w14:paraId="32908BA6" w14:textId="58C2BCC4" w:rsidR="001D38FA" w:rsidRDefault="001D38FA" w:rsidP="00DB2A3C">
            <w:pPr>
              <w:spacing w:after="0" w:line="276" w:lineRule="auto"/>
              <w:jc w:val="center"/>
              <w:rPr>
                <w:bCs/>
                <w:color w:val="000000" w:themeColor="text1"/>
              </w:rPr>
            </w:pPr>
            <w:r>
              <w:rPr>
                <w:bCs/>
                <w:color w:val="000000" w:themeColor="text1"/>
              </w:rPr>
              <w:t>10 000</w:t>
            </w:r>
          </w:p>
        </w:tc>
      </w:tr>
      <w:tr w:rsidR="001D38FA" w14:paraId="68899508" w14:textId="77777777" w:rsidTr="00C2122C">
        <w:tc>
          <w:tcPr>
            <w:tcW w:w="3397" w:type="dxa"/>
            <w:vAlign w:val="center"/>
          </w:tcPr>
          <w:p w14:paraId="027CA1C9" w14:textId="4A950BD1" w:rsidR="001D38FA" w:rsidRDefault="001D38FA" w:rsidP="00DB2A3C">
            <w:pPr>
              <w:spacing w:after="0" w:line="276" w:lineRule="auto"/>
              <w:jc w:val="center"/>
              <w:rPr>
                <w:bCs/>
                <w:color w:val="000000" w:themeColor="text1"/>
              </w:rPr>
            </w:pPr>
            <w:r>
              <w:rPr>
                <w:bCs/>
                <w:color w:val="000000" w:themeColor="text1"/>
              </w:rPr>
              <w:t>MYPIMES (Privado)</w:t>
            </w:r>
          </w:p>
        </w:tc>
        <w:tc>
          <w:tcPr>
            <w:tcW w:w="2835" w:type="dxa"/>
            <w:vAlign w:val="center"/>
          </w:tcPr>
          <w:p w14:paraId="02575D96" w14:textId="3CAF1B3B" w:rsidR="001D38FA" w:rsidRDefault="003F46D0" w:rsidP="00DB2A3C">
            <w:pPr>
              <w:spacing w:after="0" w:line="276" w:lineRule="auto"/>
              <w:jc w:val="center"/>
              <w:rPr>
                <w:bCs/>
                <w:color w:val="000000" w:themeColor="text1"/>
              </w:rPr>
            </w:pPr>
            <w:r>
              <w:rPr>
                <w:bCs/>
                <w:color w:val="000000" w:themeColor="text1"/>
              </w:rPr>
              <w:t>2</w:t>
            </w:r>
            <w:r w:rsidR="000B6BB8">
              <w:rPr>
                <w:bCs/>
                <w:color w:val="000000" w:themeColor="text1"/>
              </w:rPr>
              <w:t>5</w:t>
            </w:r>
            <w:r w:rsidR="001D38FA">
              <w:rPr>
                <w:bCs/>
                <w:color w:val="000000" w:themeColor="text1"/>
              </w:rPr>
              <w:t xml:space="preserve"> 000</w:t>
            </w:r>
          </w:p>
        </w:tc>
      </w:tr>
      <w:tr w:rsidR="001D38FA" w14:paraId="464BF1B4" w14:textId="77777777" w:rsidTr="00C2122C">
        <w:tc>
          <w:tcPr>
            <w:tcW w:w="3397" w:type="dxa"/>
            <w:vAlign w:val="center"/>
          </w:tcPr>
          <w:p w14:paraId="4A2D2DB7" w14:textId="1BE7AF78" w:rsidR="001D38FA" w:rsidRDefault="001D38FA" w:rsidP="00DB2A3C">
            <w:pPr>
              <w:spacing w:after="0" w:line="276" w:lineRule="auto"/>
              <w:jc w:val="center"/>
              <w:rPr>
                <w:bCs/>
                <w:color w:val="000000" w:themeColor="text1"/>
              </w:rPr>
            </w:pPr>
            <w:r>
              <w:rPr>
                <w:bCs/>
                <w:color w:val="000000" w:themeColor="text1"/>
              </w:rPr>
              <w:t>Freelancer o persona autónoma (Privado)</w:t>
            </w:r>
          </w:p>
        </w:tc>
        <w:tc>
          <w:tcPr>
            <w:tcW w:w="2835" w:type="dxa"/>
            <w:vAlign w:val="center"/>
          </w:tcPr>
          <w:p w14:paraId="423FAD68" w14:textId="21DD62D0" w:rsidR="001D38FA" w:rsidRPr="001821B9" w:rsidRDefault="001D38FA" w:rsidP="00DB2A3C">
            <w:pPr>
              <w:spacing w:after="0" w:line="276" w:lineRule="auto"/>
              <w:jc w:val="center"/>
              <w:rPr>
                <w:bCs/>
                <w:color w:val="000000" w:themeColor="text1"/>
              </w:rPr>
            </w:pPr>
            <w:r>
              <w:rPr>
                <w:bCs/>
                <w:color w:val="000000" w:themeColor="text1"/>
              </w:rPr>
              <w:t>600 MLC a 120 CUP (tasa oficial actual) son 72 000</w:t>
            </w:r>
          </w:p>
        </w:tc>
      </w:tr>
    </w:tbl>
    <w:p w14:paraId="4DDA19ED" w14:textId="2CFFEA83" w:rsidR="007F1581" w:rsidRDefault="007F1581" w:rsidP="007944CE"/>
    <w:p w14:paraId="41906ADA" w14:textId="6DA09359" w:rsidR="006A7A44" w:rsidRPr="007944CE" w:rsidRDefault="006A7A44" w:rsidP="00EC27BE">
      <w:pPr>
        <w:pStyle w:val="Ttulo2"/>
        <w:spacing w:line="360" w:lineRule="auto"/>
        <w:rPr>
          <w:rFonts w:ascii="Arial" w:hAnsi="Arial" w:cs="Arial"/>
          <w:b/>
          <w:bCs/>
          <w:sz w:val="24"/>
          <w:szCs w:val="24"/>
        </w:rPr>
      </w:pPr>
      <w:bookmarkStart w:id="79" w:name="_Toc118481768"/>
      <w:r w:rsidRPr="007944CE">
        <w:rPr>
          <w:rFonts w:ascii="Arial" w:hAnsi="Arial" w:cs="Arial"/>
          <w:b/>
          <w:bCs/>
          <w:color w:val="auto"/>
          <w:sz w:val="24"/>
          <w:szCs w:val="24"/>
        </w:rPr>
        <w:t>3.4 Pruebas al sistema</w:t>
      </w:r>
      <w:bookmarkEnd w:id="79"/>
    </w:p>
    <w:p w14:paraId="4DA12A43" w14:textId="77777777" w:rsidR="006A7A44" w:rsidRDefault="006A7A44" w:rsidP="00DB2A3C">
      <w:pPr>
        <w:spacing w:line="276" w:lineRule="auto"/>
        <w:jc w:val="both"/>
      </w:pPr>
      <w:r w:rsidRPr="006A7A44">
        <w:t>Un caso de prueba define una forma de examinar el sistema, a través de tanteos, donde se deben entrar datos para comprobar si el sistema devuelve los resultados esperados bajo las condiciones específicas con las que ha de probarse. Uno de los pilares de la metodología XP es el proceso de pruebas. Esta promueve a probar tanto como sea posible, reduciendo así el número de errores no detectados y disminuyendo el tiempo transcurrido entre la aparición de un error y su detección.</w:t>
      </w:r>
    </w:p>
    <w:p w14:paraId="4FA45695" w14:textId="3ADF249B" w:rsidR="006A7A44" w:rsidRPr="006A7A44" w:rsidRDefault="006A7A44" w:rsidP="00DB2A3C">
      <w:pPr>
        <w:spacing w:line="276" w:lineRule="auto"/>
        <w:jc w:val="both"/>
        <w:rPr>
          <w:lang w:val="es-US"/>
        </w:rPr>
      </w:pPr>
      <w:r w:rsidRPr="006A7A44">
        <w:t>Las pruebas de funcionalidad y de aceptación son creadas en base a las historias de usuarios, en cada ciclo de la iteración del desarrollo del software y permiten confirmar que la historia ha sido implementada correctamente. En caso de que fallen varias pruebas, deben indicar el orden de prioridad de resolución. A medida que se fue implementando la aplicación, se diseñaron un conjunto de casos de prueba para comprobar su funcionamiento de acuerdo a los requerimientos descritos en las HU, que fueron definidas en el capítulo 2.</w:t>
      </w:r>
    </w:p>
    <w:p w14:paraId="304A0A79" w14:textId="23808B84" w:rsidR="00A5472F" w:rsidRDefault="00A5472F" w:rsidP="00DB2A3C">
      <w:pPr>
        <w:spacing w:after="0" w:line="276" w:lineRule="auto"/>
        <w:rPr>
          <w:rFonts w:eastAsiaTheme="majorEastAsia"/>
          <w:b/>
          <w:color w:val="000000" w:themeColor="text1"/>
        </w:rPr>
      </w:pPr>
      <w:r>
        <w:rPr>
          <w:b/>
          <w:color w:val="000000" w:themeColor="text1"/>
        </w:rPr>
        <w:br w:type="page"/>
      </w:r>
    </w:p>
    <w:p w14:paraId="609CA850" w14:textId="14FAF009" w:rsidR="005B356A" w:rsidRDefault="005B356A" w:rsidP="0093572E">
      <w:pPr>
        <w:spacing w:after="0" w:line="360" w:lineRule="auto"/>
        <w:jc w:val="center"/>
        <w:rPr>
          <w:b/>
          <w:color w:val="000000" w:themeColor="text1"/>
        </w:rPr>
      </w:pPr>
      <w:r w:rsidRPr="0093572E">
        <w:rPr>
          <w:b/>
          <w:color w:val="000000" w:themeColor="text1"/>
        </w:rPr>
        <w:lastRenderedPageBreak/>
        <w:t>Algunos de los casos de prueba realizados.</w:t>
      </w:r>
    </w:p>
    <w:p w14:paraId="79D73C84" w14:textId="77777777" w:rsidR="004B21E1" w:rsidRPr="0093572E" w:rsidRDefault="004B21E1" w:rsidP="0093572E">
      <w:pPr>
        <w:spacing w:after="0" w:line="360" w:lineRule="auto"/>
        <w:jc w:val="center"/>
        <w:rPr>
          <w:b/>
          <w:color w:val="000000" w:themeColor="text1"/>
        </w:rPr>
      </w:pPr>
    </w:p>
    <w:p w14:paraId="275CEFCC" w14:textId="51D12C48" w:rsidR="001A72AC" w:rsidRPr="001A72AC" w:rsidRDefault="001A72AC" w:rsidP="00DC5C15">
      <w:pPr>
        <w:spacing w:after="0" w:line="360" w:lineRule="auto"/>
        <w:jc w:val="both"/>
        <w:rPr>
          <w:bCs/>
          <w:color w:val="000000" w:themeColor="text1"/>
        </w:rPr>
      </w:pPr>
      <w:r>
        <w:rPr>
          <w:bCs/>
          <w:color w:val="000000" w:themeColor="text1"/>
        </w:rPr>
        <w:t xml:space="preserve">Tabla 3.7 </w:t>
      </w:r>
      <w:r w:rsidRPr="00C3337F">
        <w:rPr>
          <w:rStyle w:val="Ttulo3Car"/>
          <w:rFonts w:ascii="Arial" w:hAnsi="Arial" w:cs="Arial"/>
          <w:b/>
          <w:bCs/>
          <w:color w:val="auto"/>
        </w:rPr>
        <w:t>Caso de Prueba “</w:t>
      </w:r>
      <w:r w:rsidR="005A1FED" w:rsidRPr="00C3337F">
        <w:rPr>
          <w:rStyle w:val="Ttulo3Car"/>
          <w:rFonts w:ascii="Arial" w:hAnsi="Arial" w:cs="Arial"/>
          <w:b/>
          <w:bCs/>
          <w:color w:val="auto"/>
        </w:rPr>
        <w:t>Autenticación</w:t>
      </w:r>
      <w:r w:rsidRPr="00C3337F">
        <w:rPr>
          <w:rStyle w:val="Ttulo3Car"/>
          <w:rFonts w:ascii="Arial" w:hAnsi="Arial" w:cs="Arial"/>
          <w:b/>
          <w:bCs/>
          <w:color w:val="auto"/>
        </w:rPr>
        <w:t>”</w:t>
      </w:r>
    </w:p>
    <w:tbl>
      <w:tblPr>
        <w:tblStyle w:val="Tablaconcuadrcula"/>
        <w:tblW w:w="0" w:type="auto"/>
        <w:tblLook w:val="04A0" w:firstRow="1" w:lastRow="0" w:firstColumn="1" w:lastColumn="0" w:noHBand="0" w:noVBand="1"/>
      </w:tblPr>
      <w:tblGrid>
        <w:gridCol w:w="2831"/>
        <w:gridCol w:w="2831"/>
        <w:gridCol w:w="2832"/>
      </w:tblGrid>
      <w:tr w:rsidR="001A72AC" w14:paraId="5EE45202" w14:textId="77777777" w:rsidTr="001A72AC">
        <w:tc>
          <w:tcPr>
            <w:tcW w:w="2831" w:type="dxa"/>
          </w:tcPr>
          <w:p w14:paraId="445D6AE9" w14:textId="41CF92B1" w:rsidR="001A72AC" w:rsidRDefault="001A72AC" w:rsidP="001A72AC">
            <w:pPr>
              <w:spacing w:after="0" w:line="276" w:lineRule="auto"/>
              <w:jc w:val="center"/>
              <w:rPr>
                <w:b/>
                <w:color w:val="000000" w:themeColor="text1"/>
              </w:rPr>
            </w:pPr>
            <w:r>
              <w:rPr>
                <w:b/>
                <w:color w:val="000000" w:themeColor="text1"/>
              </w:rPr>
              <w:t>Entrada</w:t>
            </w:r>
          </w:p>
        </w:tc>
        <w:tc>
          <w:tcPr>
            <w:tcW w:w="2831" w:type="dxa"/>
          </w:tcPr>
          <w:p w14:paraId="4EDB3D0B" w14:textId="06B4F974" w:rsidR="001A72AC" w:rsidRDefault="001A72AC" w:rsidP="001A72AC">
            <w:pPr>
              <w:spacing w:after="0" w:line="276" w:lineRule="auto"/>
              <w:jc w:val="center"/>
              <w:rPr>
                <w:b/>
                <w:color w:val="000000" w:themeColor="text1"/>
              </w:rPr>
            </w:pPr>
            <w:r>
              <w:rPr>
                <w:b/>
                <w:color w:val="000000" w:themeColor="text1"/>
              </w:rPr>
              <w:t>Resultados</w:t>
            </w:r>
          </w:p>
        </w:tc>
        <w:tc>
          <w:tcPr>
            <w:tcW w:w="2832" w:type="dxa"/>
          </w:tcPr>
          <w:p w14:paraId="4BC1A503" w14:textId="6C4E7AF2" w:rsidR="001A72AC" w:rsidRDefault="001A72AC" w:rsidP="001A72AC">
            <w:pPr>
              <w:spacing w:after="0" w:line="276" w:lineRule="auto"/>
              <w:jc w:val="center"/>
              <w:rPr>
                <w:b/>
                <w:color w:val="000000" w:themeColor="text1"/>
              </w:rPr>
            </w:pPr>
            <w:r>
              <w:rPr>
                <w:b/>
                <w:color w:val="000000" w:themeColor="text1"/>
              </w:rPr>
              <w:t>Condición</w:t>
            </w:r>
          </w:p>
        </w:tc>
      </w:tr>
      <w:tr w:rsidR="001A72AC" w14:paraId="6A0BD637" w14:textId="77777777" w:rsidTr="00AE1FF1">
        <w:tc>
          <w:tcPr>
            <w:tcW w:w="2831" w:type="dxa"/>
            <w:vAlign w:val="center"/>
          </w:tcPr>
          <w:p w14:paraId="734BDCF3" w14:textId="51737180" w:rsidR="001A72AC" w:rsidRPr="00AE1FF1" w:rsidRDefault="00AE1FF1" w:rsidP="00AF678D">
            <w:pPr>
              <w:spacing w:after="0" w:line="276" w:lineRule="auto"/>
              <w:jc w:val="both"/>
              <w:rPr>
                <w:bCs/>
                <w:color w:val="000000" w:themeColor="text1"/>
              </w:rPr>
            </w:pPr>
            <w:r w:rsidRPr="00AE1FF1">
              <w:rPr>
                <w:bCs/>
                <w:color w:val="000000" w:themeColor="text1"/>
              </w:rPr>
              <w:t>Un nombre de usuario</w:t>
            </w:r>
            <w:r w:rsidR="00A527E7">
              <w:rPr>
                <w:bCs/>
                <w:color w:val="000000" w:themeColor="text1"/>
              </w:rPr>
              <w:t>.</w:t>
            </w:r>
          </w:p>
        </w:tc>
        <w:tc>
          <w:tcPr>
            <w:tcW w:w="2831" w:type="dxa"/>
            <w:vAlign w:val="center"/>
          </w:tcPr>
          <w:p w14:paraId="40685AC0" w14:textId="1377D45D" w:rsidR="001A72AC" w:rsidRPr="00AE1FF1" w:rsidRDefault="00AE1FF1" w:rsidP="00AF678D">
            <w:pPr>
              <w:spacing w:after="0" w:line="276" w:lineRule="auto"/>
              <w:jc w:val="both"/>
              <w:rPr>
                <w:bCs/>
                <w:color w:val="000000" w:themeColor="text1"/>
              </w:rPr>
            </w:pPr>
            <w:r>
              <w:rPr>
                <w:bCs/>
                <w:color w:val="000000" w:themeColor="text1"/>
              </w:rPr>
              <w:t>El sistema lanza una alerta si ya existe ese nombre de usuario.</w:t>
            </w:r>
          </w:p>
        </w:tc>
        <w:tc>
          <w:tcPr>
            <w:tcW w:w="2832" w:type="dxa"/>
            <w:vAlign w:val="center"/>
          </w:tcPr>
          <w:p w14:paraId="7E6E56FB" w14:textId="440DD78F" w:rsidR="001A72AC" w:rsidRPr="00AE1FF1" w:rsidRDefault="00AE1FF1" w:rsidP="00AF678D">
            <w:pPr>
              <w:spacing w:after="0" w:line="276" w:lineRule="auto"/>
              <w:jc w:val="both"/>
              <w:rPr>
                <w:bCs/>
                <w:color w:val="000000" w:themeColor="text1"/>
              </w:rPr>
            </w:pPr>
            <w:r>
              <w:rPr>
                <w:bCs/>
                <w:color w:val="000000" w:themeColor="text1"/>
              </w:rPr>
              <w:t>El nombre de usuario</w:t>
            </w:r>
            <w:r w:rsidR="009611F2">
              <w:rPr>
                <w:bCs/>
                <w:color w:val="000000" w:themeColor="text1"/>
              </w:rPr>
              <w:t xml:space="preserve"> entrado</w:t>
            </w:r>
            <w:r w:rsidR="00397AC4">
              <w:rPr>
                <w:bCs/>
                <w:color w:val="000000" w:themeColor="text1"/>
              </w:rPr>
              <w:t xml:space="preserve"> al registrarse</w:t>
            </w:r>
            <w:r>
              <w:rPr>
                <w:bCs/>
                <w:color w:val="000000" w:themeColor="text1"/>
              </w:rPr>
              <w:t xml:space="preserve"> ya existe</w:t>
            </w:r>
            <w:r w:rsidR="00B150D1">
              <w:rPr>
                <w:bCs/>
                <w:color w:val="000000" w:themeColor="text1"/>
              </w:rPr>
              <w:t>.</w:t>
            </w:r>
          </w:p>
        </w:tc>
      </w:tr>
      <w:tr w:rsidR="00B150D1" w14:paraId="08F7FC28" w14:textId="77777777" w:rsidTr="00AE1FF1">
        <w:tc>
          <w:tcPr>
            <w:tcW w:w="2831" w:type="dxa"/>
            <w:vAlign w:val="center"/>
          </w:tcPr>
          <w:p w14:paraId="66B222D0" w14:textId="7D3C2336" w:rsidR="00B150D1" w:rsidRPr="00AE1FF1" w:rsidRDefault="00B150D1" w:rsidP="00AF678D">
            <w:pPr>
              <w:spacing w:after="0" w:line="276" w:lineRule="auto"/>
              <w:jc w:val="both"/>
              <w:rPr>
                <w:bCs/>
                <w:color w:val="000000" w:themeColor="text1"/>
              </w:rPr>
            </w:pPr>
            <w:r>
              <w:rPr>
                <w:bCs/>
                <w:color w:val="000000" w:themeColor="text1"/>
              </w:rPr>
              <w:t>Una contraseña</w:t>
            </w:r>
            <w:r w:rsidR="008D3F77">
              <w:rPr>
                <w:bCs/>
                <w:color w:val="000000" w:themeColor="text1"/>
              </w:rPr>
              <w:t>.</w:t>
            </w:r>
          </w:p>
        </w:tc>
        <w:tc>
          <w:tcPr>
            <w:tcW w:w="2831" w:type="dxa"/>
            <w:vAlign w:val="center"/>
          </w:tcPr>
          <w:p w14:paraId="5AEE7EA5" w14:textId="3896FE7B" w:rsidR="00B150D1" w:rsidRDefault="00B150D1" w:rsidP="00AF678D">
            <w:pPr>
              <w:spacing w:after="0" w:line="276" w:lineRule="auto"/>
              <w:jc w:val="both"/>
              <w:rPr>
                <w:bCs/>
                <w:color w:val="000000" w:themeColor="text1"/>
              </w:rPr>
            </w:pPr>
            <w:r>
              <w:rPr>
                <w:bCs/>
                <w:color w:val="000000" w:themeColor="text1"/>
              </w:rPr>
              <w:t>No se muestra la contraseña al escribir.</w:t>
            </w:r>
          </w:p>
        </w:tc>
        <w:tc>
          <w:tcPr>
            <w:tcW w:w="2832" w:type="dxa"/>
            <w:vAlign w:val="center"/>
          </w:tcPr>
          <w:p w14:paraId="0A7D6E2A" w14:textId="67D27768" w:rsidR="00B150D1" w:rsidRDefault="00266620" w:rsidP="00AF678D">
            <w:pPr>
              <w:spacing w:after="0" w:line="276" w:lineRule="auto"/>
              <w:jc w:val="both"/>
              <w:rPr>
                <w:bCs/>
                <w:color w:val="000000" w:themeColor="text1"/>
              </w:rPr>
            </w:pPr>
            <w:r>
              <w:rPr>
                <w:bCs/>
                <w:color w:val="000000" w:themeColor="text1"/>
              </w:rPr>
              <w:t>S</w:t>
            </w:r>
            <w:r w:rsidR="004E64D5">
              <w:rPr>
                <w:bCs/>
                <w:color w:val="000000" w:themeColor="text1"/>
              </w:rPr>
              <w:t>e e</w:t>
            </w:r>
            <w:r w:rsidR="007708C6">
              <w:rPr>
                <w:bCs/>
                <w:color w:val="000000" w:themeColor="text1"/>
              </w:rPr>
              <w:t>scribe</w:t>
            </w:r>
            <w:r w:rsidR="004E64D5">
              <w:rPr>
                <w:bCs/>
                <w:color w:val="000000" w:themeColor="text1"/>
              </w:rPr>
              <w:t xml:space="preserve"> la contraseña para iniciar sesión.</w:t>
            </w:r>
          </w:p>
        </w:tc>
      </w:tr>
      <w:tr w:rsidR="00FF65C9" w14:paraId="0CBBAE92" w14:textId="77777777" w:rsidTr="00AE1FF1">
        <w:tc>
          <w:tcPr>
            <w:tcW w:w="2831" w:type="dxa"/>
            <w:vAlign w:val="center"/>
          </w:tcPr>
          <w:p w14:paraId="3D4E2F1E" w14:textId="26956BBE" w:rsidR="00FF65C9" w:rsidRDefault="00FF65C9" w:rsidP="00AF678D">
            <w:pPr>
              <w:spacing w:after="0" w:line="276" w:lineRule="auto"/>
              <w:jc w:val="both"/>
              <w:rPr>
                <w:bCs/>
                <w:color w:val="000000" w:themeColor="text1"/>
              </w:rPr>
            </w:pPr>
            <w:r>
              <w:rPr>
                <w:bCs/>
                <w:color w:val="000000" w:themeColor="text1"/>
              </w:rPr>
              <w:t>Usuario y contraseña</w:t>
            </w:r>
          </w:p>
        </w:tc>
        <w:tc>
          <w:tcPr>
            <w:tcW w:w="2831" w:type="dxa"/>
            <w:vAlign w:val="center"/>
          </w:tcPr>
          <w:p w14:paraId="7B725914" w14:textId="60E1B973" w:rsidR="00FF65C9" w:rsidRDefault="00FF65C9" w:rsidP="00AF678D">
            <w:pPr>
              <w:spacing w:after="0" w:line="276" w:lineRule="auto"/>
              <w:jc w:val="both"/>
              <w:rPr>
                <w:bCs/>
                <w:color w:val="000000" w:themeColor="text1"/>
              </w:rPr>
            </w:pPr>
            <w:r>
              <w:rPr>
                <w:bCs/>
                <w:color w:val="000000" w:themeColor="text1"/>
              </w:rPr>
              <w:t>Se guarda en base de datos</w:t>
            </w:r>
            <w:r w:rsidR="00743239">
              <w:rPr>
                <w:bCs/>
                <w:color w:val="000000" w:themeColor="text1"/>
              </w:rPr>
              <w:t xml:space="preserve"> la información de registro e inicio de sesión del usuario actual.</w:t>
            </w:r>
          </w:p>
        </w:tc>
        <w:tc>
          <w:tcPr>
            <w:tcW w:w="2832" w:type="dxa"/>
            <w:vAlign w:val="center"/>
          </w:tcPr>
          <w:p w14:paraId="6CD04388" w14:textId="5E14C43D" w:rsidR="00FF65C9" w:rsidRDefault="00743239" w:rsidP="00AF678D">
            <w:pPr>
              <w:spacing w:after="0" w:line="276" w:lineRule="auto"/>
              <w:jc w:val="both"/>
              <w:rPr>
                <w:bCs/>
                <w:color w:val="000000" w:themeColor="text1"/>
              </w:rPr>
            </w:pPr>
            <w:r>
              <w:rPr>
                <w:bCs/>
                <w:color w:val="000000" w:themeColor="text1"/>
              </w:rPr>
              <w:t>Se registra y entra al sistema.</w:t>
            </w:r>
          </w:p>
        </w:tc>
      </w:tr>
    </w:tbl>
    <w:p w14:paraId="79E1ECF5" w14:textId="2D1B4F46" w:rsidR="00482E31" w:rsidRDefault="00482E31" w:rsidP="00AF678D">
      <w:pPr>
        <w:spacing w:after="0" w:line="276" w:lineRule="auto"/>
        <w:jc w:val="both"/>
        <w:rPr>
          <w:b/>
          <w:color w:val="000000" w:themeColor="text1"/>
        </w:rPr>
      </w:pPr>
    </w:p>
    <w:p w14:paraId="6A0CBB1B" w14:textId="2AFB887A" w:rsidR="00482E31" w:rsidRPr="001A72AC" w:rsidRDefault="00482E31" w:rsidP="00DC5C15">
      <w:pPr>
        <w:spacing w:after="0" w:line="360" w:lineRule="auto"/>
        <w:jc w:val="both"/>
        <w:rPr>
          <w:bCs/>
          <w:color w:val="000000" w:themeColor="text1"/>
        </w:rPr>
      </w:pPr>
      <w:r>
        <w:rPr>
          <w:bCs/>
          <w:color w:val="000000" w:themeColor="text1"/>
        </w:rPr>
        <w:t xml:space="preserve">Tabla 3.8 </w:t>
      </w:r>
      <w:r w:rsidRPr="00C3337F">
        <w:rPr>
          <w:rStyle w:val="Ttulo3Car"/>
          <w:rFonts w:ascii="Arial" w:hAnsi="Arial" w:cs="Arial"/>
          <w:b/>
          <w:bCs/>
          <w:color w:val="auto"/>
        </w:rPr>
        <w:t>Caso de Prueba “Gestión de conocimiento”</w:t>
      </w:r>
    </w:p>
    <w:tbl>
      <w:tblPr>
        <w:tblStyle w:val="Tablaconcuadrcula"/>
        <w:tblW w:w="0" w:type="auto"/>
        <w:tblLook w:val="04A0" w:firstRow="1" w:lastRow="0" w:firstColumn="1" w:lastColumn="0" w:noHBand="0" w:noVBand="1"/>
      </w:tblPr>
      <w:tblGrid>
        <w:gridCol w:w="2831"/>
        <w:gridCol w:w="2831"/>
        <w:gridCol w:w="2832"/>
      </w:tblGrid>
      <w:tr w:rsidR="00482E31" w14:paraId="496963E0" w14:textId="77777777" w:rsidTr="004F290C">
        <w:tc>
          <w:tcPr>
            <w:tcW w:w="2831" w:type="dxa"/>
          </w:tcPr>
          <w:p w14:paraId="0572DAF2" w14:textId="77777777" w:rsidR="00482E31" w:rsidRDefault="00482E31" w:rsidP="00785723">
            <w:pPr>
              <w:spacing w:after="0" w:line="276" w:lineRule="auto"/>
              <w:jc w:val="center"/>
              <w:rPr>
                <w:b/>
                <w:color w:val="000000" w:themeColor="text1"/>
              </w:rPr>
            </w:pPr>
            <w:r>
              <w:rPr>
                <w:b/>
                <w:color w:val="000000" w:themeColor="text1"/>
              </w:rPr>
              <w:t>Entrada</w:t>
            </w:r>
          </w:p>
        </w:tc>
        <w:tc>
          <w:tcPr>
            <w:tcW w:w="2831" w:type="dxa"/>
          </w:tcPr>
          <w:p w14:paraId="22462B1E" w14:textId="77777777" w:rsidR="00482E31" w:rsidRDefault="00482E31" w:rsidP="00785723">
            <w:pPr>
              <w:spacing w:after="0" w:line="276" w:lineRule="auto"/>
              <w:jc w:val="center"/>
              <w:rPr>
                <w:b/>
                <w:color w:val="000000" w:themeColor="text1"/>
              </w:rPr>
            </w:pPr>
            <w:r>
              <w:rPr>
                <w:b/>
                <w:color w:val="000000" w:themeColor="text1"/>
              </w:rPr>
              <w:t>Resultados</w:t>
            </w:r>
          </w:p>
        </w:tc>
        <w:tc>
          <w:tcPr>
            <w:tcW w:w="2832" w:type="dxa"/>
          </w:tcPr>
          <w:p w14:paraId="78F0D006" w14:textId="77777777" w:rsidR="00482E31" w:rsidRDefault="00482E31" w:rsidP="00785723">
            <w:pPr>
              <w:spacing w:after="0" w:line="276" w:lineRule="auto"/>
              <w:jc w:val="center"/>
              <w:rPr>
                <w:b/>
                <w:color w:val="000000" w:themeColor="text1"/>
              </w:rPr>
            </w:pPr>
            <w:r>
              <w:rPr>
                <w:b/>
                <w:color w:val="000000" w:themeColor="text1"/>
              </w:rPr>
              <w:t>Condición</w:t>
            </w:r>
          </w:p>
        </w:tc>
      </w:tr>
      <w:tr w:rsidR="00482E31" w14:paraId="4625564E" w14:textId="77777777" w:rsidTr="004F290C">
        <w:tc>
          <w:tcPr>
            <w:tcW w:w="2831" w:type="dxa"/>
            <w:vAlign w:val="center"/>
          </w:tcPr>
          <w:p w14:paraId="6B295F37" w14:textId="01FB309B" w:rsidR="00482E31" w:rsidRPr="00AE1FF1" w:rsidRDefault="007C43C2" w:rsidP="00AF678D">
            <w:pPr>
              <w:spacing w:after="0" w:line="276" w:lineRule="auto"/>
              <w:jc w:val="both"/>
              <w:rPr>
                <w:bCs/>
                <w:color w:val="000000" w:themeColor="text1"/>
              </w:rPr>
            </w:pPr>
            <w:r>
              <w:rPr>
                <w:bCs/>
                <w:color w:val="000000" w:themeColor="text1"/>
              </w:rPr>
              <w:t>Un asunto o título que identifique el contenido de los datos.</w:t>
            </w:r>
          </w:p>
        </w:tc>
        <w:tc>
          <w:tcPr>
            <w:tcW w:w="2831" w:type="dxa"/>
            <w:vAlign w:val="center"/>
          </w:tcPr>
          <w:p w14:paraId="2D36AED4" w14:textId="1D09C3CF" w:rsidR="00482E31" w:rsidRPr="00AE1FF1" w:rsidRDefault="00482E31" w:rsidP="00AF678D">
            <w:pPr>
              <w:spacing w:after="0" w:line="276" w:lineRule="auto"/>
              <w:jc w:val="both"/>
              <w:rPr>
                <w:bCs/>
                <w:color w:val="000000" w:themeColor="text1"/>
              </w:rPr>
            </w:pPr>
            <w:r>
              <w:rPr>
                <w:bCs/>
                <w:color w:val="000000" w:themeColor="text1"/>
              </w:rPr>
              <w:t xml:space="preserve">El sistema lanza una alerta si ya existe </w:t>
            </w:r>
            <w:r w:rsidR="006D183B">
              <w:rPr>
                <w:bCs/>
                <w:color w:val="000000" w:themeColor="text1"/>
              </w:rPr>
              <w:t>el asunto</w:t>
            </w:r>
            <w:r>
              <w:rPr>
                <w:bCs/>
                <w:color w:val="000000" w:themeColor="text1"/>
              </w:rPr>
              <w:t xml:space="preserve"> entrado.</w:t>
            </w:r>
          </w:p>
        </w:tc>
        <w:tc>
          <w:tcPr>
            <w:tcW w:w="2832" w:type="dxa"/>
            <w:vAlign w:val="center"/>
          </w:tcPr>
          <w:p w14:paraId="25DDB995" w14:textId="7C797D51" w:rsidR="00482E31" w:rsidRPr="00AE1FF1" w:rsidRDefault="00482E31" w:rsidP="00AF678D">
            <w:pPr>
              <w:spacing w:after="0" w:line="276" w:lineRule="auto"/>
              <w:jc w:val="both"/>
              <w:rPr>
                <w:bCs/>
                <w:color w:val="000000" w:themeColor="text1"/>
              </w:rPr>
            </w:pPr>
            <w:r>
              <w:rPr>
                <w:bCs/>
                <w:color w:val="000000" w:themeColor="text1"/>
              </w:rPr>
              <w:t xml:space="preserve">El </w:t>
            </w:r>
            <w:r w:rsidR="003E3621">
              <w:rPr>
                <w:bCs/>
                <w:color w:val="000000" w:themeColor="text1"/>
              </w:rPr>
              <w:t>asunto entrado ya existe.</w:t>
            </w:r>
          </w:p>
        </w:tc>
      </w:tr>
      <w:tr w:rsidR="00482E31" w14:paraId="2A7DB5CF" w14:textId="77777777" w:rsidTr="004F290C">
        <w:tc>
          <w:tcPr>
            <w:tcW w:w="2831" w:type="dxa"/>
            <w:vAlign w:val="center"/>
          </w:tcPr>
          <w:p w14:paraId="216CCBA0" w14:textId="508AB262" w:rsidR="00482E31" w:rsidRPr="00AE1FF1" w:rsidRDefault="00BE1EB1" w:rsidP="00AF678D">
            <w:pPr>
              <w:spacing w:after="0" w:line="276" w:lineRule="auto"/>
              <w:jc w:val="both"/>
              <w:rPr>
                <w:bCs/>
                <w:color w:val="000000" w:themeColor="text1"/>
              </w:rPr>
            </w:pPr>
            <w:r>
              <w:rPr>
                <w:bCs/>
                <w:color w:val="000000" w:themeColor="text1"/>
              </w:rPr>
              <w:t>Datos (Un</w:t>
            </w:r>
            <w:r w:rsidR="005D0CDD">
              <w:rPr>
                <w:bCs/>
                <w:color w:val="000000" w:themeColor="text1"/>
              </w:rPr>
              <w:t>o o varios</w:t>
            </w:r>
            <w:r>
              <w:rPr>
                <w:bCs/>
                <w:color w:val="000000" w:themeColor="text1"/>
              </w:rPr>
              <w:t xml:space="preserve"> texto</w:t>
            </w:r>
            <w:r w:rsidR="005D0CDD">
              <w:rPr>
                <w:bCs/>
                <w:color w:val="000000" w:themeColor="text1"/>
              </w:rPr>
              <w:t>s con determinado contenido</w:t>
            </w:r>
            <w:r>
              <w:rPr>
                <w:bCs/>
                <w:color w:val="000000" w:themeColor="text1"/>
              </w:rPr>
              <w:t>)</w:t>
            </w:r>
            <w:r w:rsidR="00B34436">
              <w:rPr>
                <w:bCs/>
                <w:color w:val="000000" w:themeColor="text1"/>
              </w:rPr>
              <w:t>.</w:t>
            </w:r>
          </w:p>
        </w:tc>
        <w:tc>
          <w:tcPr>
            <w:tcW w:w="2831" w:type="dxa"/>
            <w:vAlign w:val="center"/>
          </w:tcPr>
          <w:p w14:paraId="65CC7212" w14:textId="027A444F" w:rsidR="00482E31" w:rsidRDefault="00620730" w:rsidP="00AF678D">
            <w:pPr>
              <w:spacing w:after="0" w:line="276" w:lineRule="auto"/>
              <w:jc w:val="both"/>
              <w:rPr>
                <w:bCs/>
                <w:color w:val="000000" w:themeColor="text1"/>
              </w:rPr>
            </w:pPr>
            <w:r>
              <w:rPr>
                <w:bCs/>
                <w:color w:val="000000" w:themeColor="text1"/>
              </w:rPr>
              <w:t>Un análisis de los datos que da como</w:t>
            </w:r>
            <w:r w:rsidR="007708C6">
              <w:rPr>
                <w:bCs/>
                <w:color w:val="000000" w:themeColor="text1"/>
              </w:rPr>
              <w:t xml:space="preserve"> resultado preguntas y respuestas referentes al contenido de </w:t>
            </w:r>
            <w:r w:rsidR="009D53B8">
              <w:rPr>
                <w:bCs/>
                <w:color w:val="000000" w:themeColor="text1"/>
              </w:rPr>
              <w:t>dichos datos</w:t>
            </w:r>
            <w:r w:rsidR="007708C6">
              <w:rPr>
                <w:bCs/>
                <w:color w:val="000000" w:themeColor="text1"/>
              </w:rPr>
              <w:t>.</w:t>
            </w:r>
          </w:p>
        </w:tc>
        <w:tc>
          <w:tcPr>
            <w:tcW w:w="2832" w:type="dxa"/>
            <w:vAlign w:val="center"/>
          </w:tcPr>
          <w:p w14:paraId="6F40F82C" w14:textId="2916B333" w:rsidR="00482E31" w:rsidRDefault="007708C6" w:rsidP="00AF678D">
            <w:pPr>
              <w:spacing w:after="0" w:line="276" w:lineRule="auto"/>
              <w:jc w:val="both"/>
              <w:rPr>
                <w:bCs/>
                <w:color w:val="000000" w:themeColor="text1"/>
              </w:rPr>
            </w:pPr>
            <w:r>
              <w:rPr>
                <w:bCs/>
                <w:color w:val="000000" w:themeColor="text1"/>
              </w:rPr>
              <w:t>Entrada de datos para procesar.</w:t>
            </w:r>
          </w:p>
        </w:tc>
      </w:tr>
      <w:tr w:rsidR="00993FA8" w14:paraId="068CDA6A" w14:textId="77777777" w:rsidTr="004F290C">
        <w:tc>
          <w:tcPr>
            <w:tcW w:w="2831" w:type="dxa"/>
            <w:vAlign w:val="center"/>
          </w:tcPr>
          <w:p w14:paraId="69A366C9" w14:textId="1E85B20B" w:rsidR="00993FA8" w:rsidRDefault="00993FA8" w:rsidP="00AF678D">
            <w:pPr>
              <w:spacing w:after="0" w:line="276" w:lineRule="auto"/>
              <w:jc w:val="both"/>
              <w:rPr>
                <w:bCs/>
                <w:color w:val="000000" w:themeColor="text1"/>
              </w:rPr>
            </w:pPr>
            <w:r>
              <w:rPr>
                <w:bCs/>
                <w:color w:val="000000" w:themeColor="text1"/>
              </w:rPr>
              <w:t>Datos y resultados de análisis</w:t>
            </w:r>
            <w:r w:rsidR="005D05BF">
              <w:rPr>
                <w:bCs/>
                <w:color w:val="000000" w:themeColor="text1"/>
              </w:rPr>
              <w:t>.</w:t>
            </w:r>
          </w:p>
        </w:tc>
        <w:tc>
          <w:tcPr>
            <w:tcW w:w="2831" w:type="dxa"/>
            <w:vAlign w:val="center"/>
          </w:tcPr>
          <w:p w14:paraId="3CAB1146" w14:textId="2773BF7C" w:rsidR="00993FA8" w:rsidRDefault="00993FA8" w:rsidP="00AF678D">
            <w:pPr>
              <w:spacing w:after="0" w:line="276" w:lineRule="auto"/>
              <w:jc w:val="both"/>
              <w:rPr>
                <w:bCs/>
                <w:color w:val="000000" w:themeColor="text1"/>
              </w:rPr>
            </w:pPr>
            <w:r>
              <w:rPr>
                <w:bCs/>
                <w:color w:val="000000" w:themeColor="text1"/>
              </w:rPr>
              <w:t>Los datos y resultados de análisis se guardan en la base de datos</w:t>
            </w:r>
            <w:r w:rsidR="005D05BF">
              <w:rPr>
                <w:bCs/>
                <w:color w:val="000000" w:themeColor="text1"/>
              </w:rPr>
              <w:t>.</w:t>
            </w:r>
          </w:p>
        </w:tc>
        <w:tc>
          <w:tcPr>
            <w:tcW w:w="2832" w:type="dxa"/>
            <w:vAlign w:val="center"/>
          </w:tcPr>
          <w:p w14:paraId="09C2859F" w14:textId="1FF8D0EC" w:rsidR="00993FA8" w:rsidRDefault="00E7748C" w:rsidP="00AF678D">
            <w:pPr>
              <w:spacing w:after="0" w:line="276" w:lineRule="auto"/>
              <w:jc w:val="both"/>
              <w:rPr>
                <w:bCs/>
                <w:color w:val="000000" w:themeColor="text1"/>
              </w:rPr>
            </w:pPr>
            <w:r>
              <w:rPr>
                <w:bCs/>
                <w:color w:val="000000" w:themeColor="text1"/>
              </w:rPr>
              <w:t>Una vez acabado el análisis y se arrojen los resultados</w:t>
            </w:r>
            <w:r w:rsidR="005D05BF">
              <w:rPr>
                <w:bCs/>
                <w:color w:val="000000" w:themeColor="text1"/>
              </w:rPr>
              <w:t>.</w:t>
            </w:r>
          </w:p>
        </w:tc>
      </w:tr>
      <w:tr w:rsidR="00432F30" w14:paraId="742D0DFD" w14:textId="77777777" w:rsidTr="004F290C">
        <w:tc>
          <w:tcPr>
            <w:tcW w:w="2831" w:type="dxa"/>
            <w:vAlign w:val="center"/>
          </w:tcPr>
          <w:p w14:paraId="10CADD89" w14:textId="79BF3736" w:rsidR="00432F30" w:rsidRDefault="00432F30" w:rsidP="00AF678D">
            <w:pPr>
              <w:spacing w:after="0" w:line="276" w:lineRule="auto"/>
              <w:jc w:val="both"/>
              <w:rPr>
                <w:bCs/>
                <w:color w:val="000000" w:themeColor="text1"/>
              </w:rPr>
            </w:pPr>
            <w:r>
              <w:rPr>
                <w:bCs/>
                <w:color w:val="000000" w:themeColor="text1"/>
              </w:rPr>
              <w:t>Finaliza el proceso</w:t>
            </w:r>
          </w:p>
        </w:tc>
        <w:tc>
          <w:tcPr>
            <w:tcW w:w="2831" w:type="dxa"/>
            <w:vAlign w:val="center"/>
          </w:tcPr>
          <w:p w14:paraId="51A19B19" w14:textId="37B607F5" w:rsidR="00432F30" w:rsidRDefault="00432F30" w:rsidP="00AF678D">
            <w:pPr>
              <w:spacing w:after="0" w:line="276" w:lineRule="auto"/>
              <w:jc w:val="both"/>
              <w:rPr>
                <w:bCs/>
                <w:color w:val="000000" w:themeColor="text1"/>
              </w:rPr>
            </w:pPr>
            <w:r>
              <w:rPr>
                <w:bCs/>
                <w:color w:val="000000" w:themeColor="text1"/>
              </w:rPr>
              <w:t>El sistema pregunta si desea realizar un nuevo análisis con nuevos datos.</w:t>
            </w:r>
          </w:p>
        </w:tc>
        <w:tc>
          <w:tcPr>
            <w:tcW w:w="2832" w:type="dxa"/>
            <w:vAlign w:val="center"/>
          </w:tcPr>
          <w:p w14:paraId="3FC7EF1D" w14:textId="5D5C06DD" w:rsidR="00432F30" w:rsidRDefault="00432F30" w:rsidP="00AF678D">
            <w:pPr>
              <w:spacing w:after="0" w:line="276" w:lineRule="auto"/>
              <w:jc w:val="both"/>
              <w:rPr>
                <w:bCs/>
                <w:color w:val="000000" w:themeColor="text1"/>
              </w:rPr>
            </w:pPr>
            <w:r>
              <w:rPr>
                <w:bCs/>
                <w:color w:val="000000" w:themeColor="text1"/>
              </w:rPr>
              <w:t>Culmina el proceso de generación de conocimiento actual.</w:t>
            </w:r>
          </w:p>
        </w:tc>
      </w:tr>
      <w:tr w:rsidR="00432F30" w14:paraId="56295DB5" w14:textId="77777777" w:rsidTr="004F290C">
        <w:tc>
          <w:tcPr>
            <w:tcW w:w="2831" w:type="dxa"/>
            <w:vAlign w:val="center"/>
          </w:tcPr>
          <w:p w14:paraId="57E17233" w14:textId="7D419499" w:rsidR="00432F30" w:rsidRDefault="00432F30" w:rsidP="00AF678D">
            <w:pPr>
              <w:spacing w:after="0" w:line="276" w:lineRule="auto"/>
              <w:jc w:val="both"/>
              <w:rPr>
                <w:bCs/>
                <w:color w:val="000000" w:themeColor="text1"/>
              </w:rPr>
            </w:pPr>
            <w:r>
              <w:rPr>
                <w:bCs/>
                <w:color w:val="000000" w:themeColor="text1"/>
              </w:rPr>
              <w:t>Carga de datos y resultados guardados</w:t>
            </w:r>
          </w:p>
        </w:tc>
        <w:tc>
          <w:tcPr>
            <w:tcW w:w="2831" w:type="dxa"/>
            <w:vAlign w:val="center"/>
          </w:tcPr>
          <w:p w14:paraId="7EE6E4EB" w14:textId="33AD693C" w:rsidR="00432F30" w:rsidRDefault="00432F30" w:rsidP="00AF678D">
            <w:pPr>
              <w:spacing w:after="0" w:line="276" w:lineRule="auto"/>
              <w:jc w:val="both"/>
              <w:rPr>
                <w:bCs/>
                <w:color w:val="000000" w:themeColor="text1"/>
              </w:rPr>
            </w:pPr>
            <w:r>
              <w:rPr>
                <w:bCs/>
                <w:color w:val="000000" w:themeColor="text1"/>
              </w:rPr>
              <w:t>Se crean los archivos de entrenamiento con la información cargada.</w:t>
            </w:r>
          </w:p>
        </w:tc>
        <w:tc>
          <w:tcPr>
            <w:tcW w:w="2832" w:type="dxa"/>
            <w:vAlign w:val="center"/>
          </w:tcPr>
          <w:p w14:paraId="7AE8F5C4" w14:textId="43F218ED" w:rsidR="00432F30" w:rsidRDefault="00432F30" w:rsidP="00AF678D">
            <w:pPr>
              <w:spacing w:after="0" w:line="276" w:lineRule="auto"/>
              <w:jc w:val="both"/>
              <w:rPr>
                <w:bCs/>
                <w:color w:val="000000" w:themeColor="text1"/>
              </w:rPr>
            </w:pPr>
            <w:r>
              <w:rPr>
                <w:bCs/>
                <w:color w:val="000000" w:themeColor="text1"/>
              </w:rPr>
              <w:t>Se cargan los datos y se llama a la función para crear los archivos de entrenamiento.</w:t>
            </w:r>
          </w:p>
        </w:tc>
      </w:tr>
    </w:tbl>
    <w:p w14:paraId="1BCE57F9" w14:textId="0BEA9FA7" w:rsidR="000E0801" w:rsidRDefault="000E0801" w:rsidP="00AF678D">
      <w:pPr>
        <w:spacing w:after="0" w:line="276" w:lineRule="auto"/>
        <w:jc w:val="both"/>
        <w:rPr>
          <w:b/>
          <w:color w:val="000000" w:themeColor="text1"/>
        </w:rPr>
      </w:pPr>
    </w:p>
    <w:p w14:paraId="2D724CD9" w14:textId="77777777" w:rsidR="004B21E1" w:rsidRDefault="004B21E1">
      <w:pPr>
        <w:spacing w:after="0" w:line="240" w:lineRule="auto"/>
        <w:rPr>
          <w:bCs/>
          <w:color w:val="000000" w:themeColor="text1"/>
        </w:rPr>
      </w:pPr>
      <w:r>
        <w:rPr>
          <w:bCs/>
          <w:color w:val="000000" w:themeColor="text1"/>
        </w:rPr>
        <w:br w:type="page"/>
      </w:r>
    </w:p>
    <w:p w14:paraId="45DCFC07" w14:textId="08462EDC" w:rsidR="000E0801" w:rsidRPr="001A72AC" w:rsidRDefault="000E0801" w:rsidP="00AF678D">
      <w:pPr>
        <w:spacing w:after="0" w:line="360" w:lineRule="auto"/>
        <w:jc w:val="both"/>
        <w:rPr>
          <w:bCs/>
          <w:color w:val="000000" w:themeColor="text1"/>
        </w:rPr>
      </w:pPr>
      <w:r>
        <w:rPr>
          <w:bCs/>
          <w:color w:val="000000" w:themeColor="text1"/>
        </w:rPr>
        <w:lastRenderedPageBreak/>
        <w:t xml:space="preserve">Tabla 3.9 </w:t>
      </w:r>
      <w:r w:rsidRPr="00E213DE">
        <w:rPr>
          <w:rStyle w:val="Ttulo3Car"/>
          <w:rFonts w:ascii="Arial" w:hAnsi="Arial" w:cs="Arial"/>
          <w:b/>
          <w:bCs/>
          <w:color w:val="auto"/>
        </w:rPr>
        <w:t>Caso de Prueba “Entrenar</w:t>
      </w:r>
      <w:r w:rsidR="00C3337F" w:rsidRPr="00E213DE">
        <w:rPr>
          <w:rStyle w:val="Ttulo3Car"/>
          <w:rFonts w:ascii="Arial" w:hAnsi="Arial" w:cs="Arial"/>
          <w:b/>
          <w:bCs/>
          <w:color w:val="auto"/>
        </w:rPr>
        <w:t xml:space="preserve"> Asistente Virtual</w:t>
      </w:r>
      <w:r w:rsidRPr="00E213DE">
        <w:rPr>
          <w:rStyle w:val="Ttulo3Car"/>
          <w:rFonts w:ascii="Arial" w:hAnsi="Arial" w:cs="Arial"/>
          <w:b/>
          <w:bCs/>
          <w:color w:val="auto"/>
        </w:rPr>
        <w:t>”</w:t>
      </w:r>
    </w:p>
    <w:tbl>
      <w:tblPr>
        <w:tblStyle w:val="Tablaconcuadrcula"/>
        <w:tblW w:w="0" w:type="auto"/>
        <w:tblLook w:val="04A0" w:firstRow="1" w:lastRow="0" w:firstColumn="1" w:lastColumn="0" w:noHBand="0" w:noVBand="1"/>
      </w:tblPr>
      <w:tblGrid>
        <w:gridCol w:w="2831"/>
        <w:gridCol w:w="2831"/>
        <w:gridCol w:w="2832"/>
      </w:tblGrid>
      <w:tr w:rsidR="000E0801" w14:paraId="13645EF7" w14:textId="77777777" w:rsidTr="004F290C">
        <w:tc>
          <w:tcPr>
            <w:tcW w:w="2831" w:type="dxa"/>
          </w:tcPr>
          <w:p w14:paraId="49BD6365" w14:textId="77777777" w:rsidR="000E0801" w:rsidRDefault="000E0801" w:rsidP="00785723">
            <w:pPr>
              <w:spacing w:after="0" w:line="276" w:lineRule="auto"/>
              <w:jc w:val="center"/>
              <w:rPr>
                <w:b/>
                <w:color w:val="000000" w:themeColor="text1"/>
              </w:rPr>
            </w:pPr>
            <w:r>
              <w:rPr>
                <w:b/>
                <w:color w:val="000000" w:themeColor="text1"/>
              </w:rPr>
              <w:t>Entrada</w:t>
            </w:r>
          </w:p>
        </w:tc>
        <w:tc>
          <w:tcPr>
            <w:tcW w:w="2831" w:type="dxa"/>
          </w:tcPr>
          <w:p w14:paraId="019B0525" w14:textId="77777777" w:rsidR="000E0801" w:rsidRDefault="000E0801" w:rsidP="00785723">
            <w:pPr>
              <w:spacing w:after="0" w:line="276" w:lineRule="auto"/>
              <w:jc w:val="center"/>
              <w:rPr>
                <w:b/>
                <w:color w:val="000000" w:themeColor="text1"/>
              </w:rPr>
            </w:pPr>
            <w:r>
              <w:rPr>
                <w:b/>
                <w:color w:val="000000" w:themeColor="text1"/>
              </w:rPr>
              <w:t>Resultados</w:t>
            </w:r>
          </w:p>
        </w:tc>
        <w:tc>
          <w:tcPr>
            <w:tcW w:w="2832" w:type="dxa"/>
          </w:tcPr>
          <w:p w14:paraId="3320FBB0" w14:textId="77777777" w:rsidR="000E0801" w:rsidRDefault="000E0801" w:rsidP="00785723">
            <w:pPr>
              <w:spacing w:after="0" w:line="276" w:lineRule="auto"/>
              <w:jc w:val="center"/>
              <w:rPr>
                <w:b/>
                <w:color w:val="000000" w:themeColor="text1"/>
              </w:rPr>
            </w:pPr>
            <w:r>
              <w:rPr>
                <w:b/>
                <w:color w:val="000000" w:themeColor="text1"/>
              </w:rPr>
              <w:t>Condición</w:t>
            </w:r>
          </w:p>
        </w:tc>
      </w:tr>
      <w:tr w:rsidR="000E0801" w14:paraId="55C9CBFC" w14:textId="77777777" w:rsidTr="004F290C">
        <w:tc>
          <w:tcPr>
            <w:tcW w:w="2831" w:type="dxa"/>
            <w:vAlign w:val="center"/>
          </w:tcPr>
          <w:p w14:paraId="0C9BE869" w14:textId="51BA181C" w:rsidR="000E0801" w:rsidRPr="00AE1FF1" w:rsidRDefault="00A54447" w:rsidP="00AF678D">
            <w:pPr>
              <w:spacing w:after="0" w:line="276" w:lineRule="auto"/>
              <w:jc w:val="both"/>
              <w:rPr>
                <w:bCs/>
                <w:color w:val="000000" w:themeColor="text1"/>
              </w:rPr>
            </w:pPr>
            <w:r>
              <w:rPr>
                <w:bCs/>
                <w:color w:val="000000" w:themeColor="text1"/>
              </w:rPr>
              <w:t>Elige la opción entrenar asistente</w:t>
            </w:r>
            <w:r w:rsidR="00D42796">
              <w:rPr>
                <w:bCs/>
                <w:color w:val="000000" w:themeColor="text1"/>
              </w:rPr>
              <w:t>.</w:t>
            </w:r>
          </w:p>
        </w:tc>
        <w:tc>
          <w:tcPr>
            <w:tcW w:w="2831" w:type="dxa"/>
            <w:vAlign w:val="center"/>
          </w:tcPr>
          <w:p w14:paraId="542FC897" w14:textId="02564532" w:rsidR="000E0801" w:rsidRPr="00AE1FF1" w:rsidRDefault="00A54447" w:rsidP="00AF678D">
            <w:pPr>
              <w:spacing w:after="0" w:line="276" w:lineRule="auto"/>
              <w:jc w:val="both"/>
              <w:rPr>
                <w:bCs/>
                <w:color w:val="000000" w:themeColor="text1"/>
              </w:rPr>
            </w:pPr>
            <w:r>
              <w:rPr>
                <w:bCs/>
                <w:color w:val="000000" w:themeColor="text1"/>
              </w:rPr>
              <w:t xml:space="preserve">Se muestra una lista </w:t>
            </w:r>
            <w:r w:rsidR="0035782A">
              <w:rPr>
                <w:bCs/>
                <w:color w:val="000000" w:themeColor="text1"/>
              </w:rPr>
              <w:t xml:space="preserve">solo con los </w:t>
            </w:r>
            <w:r>
              <w:rPr>
                <w:bCs/>
                <w:color w:val="000000" w:themeColor="text1"/>
              </w:rPr>
              <w:t>asuntos (datos guardados) disponibles del usuario</w:t>
            </w:r>
            <w:r w:rsidR="005E6B83">
              <w:rPr>
                <w:bCs/>
                <w:color w:val="000000" w:themeColor="text1"/>
              </w:rPr>
              <w:t xml:space="preserve"> actual.</w:t>
            </w:r>
          </w:p>
        </w:tc>
        <w:tc>
          <w:tcPr>
            <w:tcW w:w="2832" w:type="dxa"/>
            <w:vAlign w:val="center"/>
          </w:tcPr>
          <w:p w14:paraId="482F3324" w14:textId="62FA4C9B" w:rsidR="000E0801" w:rsidRPr="00AE1FF1" w:rsidRDefault="00A54447" w:rsidP="00AF678D">
            <w:pPr>
              <w:spacing w:after="0" w:line="276" w:lineRule="auto"/>
              <w:jc w:val="both"/>
              <w:rPr>
                <w:bCs/>
                <w:color w:val="000000" w:themeColor="text1"/>
              </w:rPr>
            </w:pPr>
            <w:r>
              <w:rPr>
                <w:bCs/>
                <w:color w:val="000000" w:themeColor="text1"/>
              </w:rPr>
              <w:t>Al entrar en la opción entrenar asistente.</w:t>
            </w:r>
          </w:p>
        </w:tc>
      </w:tr>
      <w:tr w:rsidR="008B63C3" w14:paraId="543F859C" w14:textId="77777777" w:rsidTr="004F290C">
        <w:tc>
          <w:tcPr>
            <w:tcW w:w="2831" w:type="dxa"/>
            <w:vAlign w:val="center"/>
          </w:tcPr>
          <w:p w14:paraId="6C2D2B61" w14:textId="6B3BCC07" w:rsidR="008B63C3" w:rsidRDefault="008B63C3" w:rsidP="00AF678D">
            <w:pPr>
              <w:spacing w:after="0" w:line="276" w:lineRule="auto"/>
              <w:jc w:val="both"/>
              <w:rPr>
                <w:bCs/>
                <w:color w:val="000000" w:themeColor="text1"/>
              </w:rPr>
            </w:pPr>
            <w:r>
              <w:rPr>
                <w:bCs/>
                <w:color w:val="000000" w:themeColor="text1"/>
              </w:rPr>
              <w:t>En caso de que se equivoque al escribir el asunto que desea cargar</w:t>
            </w:r>
            <w:r w:rsidR="00D42796">
              <w:rPr>
                <w:bCs/>
                <w:color w:val="000000" w:themeColor="text1"/>
              </w:rPr>
              <w:t>.</w:t>
            </w:r>
          </w:p>
        </w:tc>
        <w:tc>
          <w:tcPr>
            <w:tcW w:w="2831" w:type="dxa"/>
            <w:vAlign w:val="center"/>
          </w:tcPr>
          <w:p w14:paraId="1BE60D9E" w14:textId="5DB3EBE4" w:rsidR="008B63C3" w:rsidRDefault="008B63C3" w:rsidP="00AF678D">
            <w:pPr>
              <w:spacing w:after="0" w:line="276" w:lineRule="auto"/>
              <w:jc w:val="both"/>
              <w:rPr>
                <w:bCs/>
                <w:color w:val="000000" w:themeColor="text1"/>
              </w:rPr>
            </w:pPr>
            <w:r>
              <w:rPr>
                <w:bCs/>
                <w:color w:val="000000" w:themeColor="text1"/>
              </w:rPr>
              <w:t>El sistema lanza una alerta de que ese asunto no está entre los pertenecientes al usuario actual</w:t>
            </w:r>
            <w:r w:rsidR="00F701DE">
              <w:rPr>
                <w:bCs/>
                <w:color w:val="000000" w:themeColor="text1"/>
              </w:rPr>
              <w:t>.</w:t>
            </w:r>
            <w:r w:rsidR="00B32F0D">
              <w:rPr>
                <w:bCs/>
                <w:color w:val="000000" w:themeColor="text1"/>
              </w:rPr>
              <w:t xml:space="preserve"> Y posibilita volver a intentarlo.</w:t>
            </w:r>
          </w:p>
        </w:tc>
        <w:tc>
          <w:tcPr>
            <w:tcW w:w="2832" w:type="dxa"/>
            <w:vAlign w:val="center"/>
          </w:tcPr>
          <w:p w14:paraId="63A53718" w14:textId="5CEF63D2" w:rsidR="008B63C3" w:rsidRDefault="00C16235" w:rsidP="00AF678D">
            <w:pPr>
              <w:spacing w:after="0" w:line="276" w:lineRule="auto"/>
              <w:jc w:val="both"/>
              <w:rPr>
                <w:bCs/>
                <w:color w:val="000000" w:themeColor="text1"/>
              </w:rPr>
            </w:pPr>
            <w:r>
              <w:rPr>
                <w:bCs/>
                <w:color w:val="000000" w:themeColor="text1"/>
              </w:rPr>
              <w:t>Escribe el asunto con los datos que se elegirá para entrenar al asistente</w:t>
            </w:r>
            <w:r w:rsidR="00DA28F4">
              <w:rPr>
                <w:bCs/>
                <w:color w:val="000000" w:themeColor="text1"/>
              </w:rPr>
              <w:t>.</w:t>
            </w:r>
          </w:p>
        </w:tc>
      </w:tr>
      <w:tr w:rsidR="00A54447" w14:paraId="2C749572" w14:textId="77777777" w:rsidTr="004F290C">
        <w:tc>
          <w:tcPr>
            <w:tcW w:w="2831" w:type="dxa"/>
            <w:vAlign w:val="center"/>
          </w:tcPr>
          <w:p w14:paraId="39A36F91" w14:textId="29ABF5CB" w:rsidR="00A54447" w:rsidRPr="00AE1FF1" w:rsidRDefault="00A54447" w:rsidP="00AF678D">
            <w:pPr>
              <w:spacing w:after="0" w:line="276" w:lineRule="auto"/>
              <w:jc w:val="both"/>
              <w:rPr>
                <w:bCs/>
                <w:color w:val="000000" w:themeColor="text1"/>
              </w:rPr>
            </w:pPr>
            <w:r>
              <w:rPr>
                <w:bCs/>
                <w:color w:val="000000" w:themeColor="text1"/>
              </w:rPr>
              <w:t>Elige la opción entrenar asistente</w:t>
            </w:r>
            <w:r w:rsidR="00454BD9">
              <w:rPr>
                <w:bCs/>
                <w:color w:val="000000" w:themeColor="text1"/>
              </w:rPr>
              <w:t>.</w:t>
            </w:r>
          </w:p>
        </w:tc>
        <w:tc>
          <w:tcPr>
            <w:tcW w:w="2831" w:type="dxa"/>
            <w:vAlign w:val="center"/>
          </w:tcPr>
          <w:p w14:paraId="4DFBF287" w14:textId="48980B12" w:rsidR="00A54447" w:rsidRDefault="00A54447" w:rsidP="00AF678D">
            <w:pPr>
              <w:spacing w:after="0" w:line="276" w:lineRule="auto"/>
              <w:jc w:val="both"/>
              <w:rPr>
                <w:bCs/>
                <w:color w:val="000000" w:themeColor="text1"/>
              </w:rPr>
            </w:pPr>
            <w:r>
              <w:rPr>
                <w:bCs/>
                <w:color w:val="000000" w:themeColor="text1"/>
              </w:rPr>
              <w:t xml:space="preserve">Se muestra una lista </w:t>
            </w:r>
            <w:r w:rsidR="0035782A">
              <w:rPr>
                <w:bCs/>
                <w:color w:val="000000" w:themeColor="text1"/>
              </w:rPr>
              <w:t xml:space="preserve">solo </w:t>
            </w:r>
            <w:r>
              <w:rPr>
                <w:bCs/>
                <w:color w:val="000000" w:themeColor="text1"/>
              </w:rPr>
              <w:t>con los asistentes disponibles pertenecientes al usuario</w:t>
            </w:r>
            <w:r w:rsidR="002F6418">
              <w:rPr>
                <w:bCs/>
                <w:color w:val="000000" w:themeColor="text1"/>
              </w:rPr>
              <w:t xml:space="preserve"> actual</w:t>
            </w:r>
            <w:r w:rsidR="00454BD9">
              <w:rPr>
                <w:bCs/>
                <w:color w:val="000000" w:themeColor="text1"/>
              </w:rPr>
              <w:t>.</w:t>
            </w:r>
          </w:p>
        </w:tc>
        <w:tc>
          <w:tcPr>
            <w:tcW w:w="2832" w:type="dxa"/>
            <w:vAlign w:val="center"/>
          </w:tcPr>
          <w:p w14:paraId="5594119D" w14:textId="28EE378E" w:rsidR="00A54447" w:rsidRDefault="00A54447" w:rsidP="00AF678D">
            <w:pPr>
              <w:spacing w:after="0" w:line="276" w:lineRule="auto"/>
              <w:jc w:val="both"/>
              <w:rPr>
                <w:bCs/>
                <w:color w:val="000000" w:themeColor="text1"/>
              </w:rPr>
            </w:pPr>
            <w:r>
              <w:rPr>
                <w:bCs/>
                <w:color w:val="000000" w:themeColor="text1"/>
              </w:rPr>
              <w:t>Al entrar en la opción entrenar asistente.</w:t>
            </w:r>
          </w:p>
        </w:tc>
      </w:tr>
      <w:tr w:rsidR="005A18CE" w14:paraId="52028393" w14:textId="77777777" w:rsidTr="004F290C">
        <w:tc>
          <w:tcPr>
            <w:tcW w:w="2831" w:type="dxa"/>
            <w:vAlign w:val="center"/>
          </w:tcPr>
          <w:p w14:paraId="3737EE80" w14:textId="598544A8" w:rsidR="005A18CE" w:rsidRDefault="005A18CE" w:rsidP="00AF678D">
            <w:pPr>
              <w:spacing w:after="0" w:line="276" w:lineRule="auto"/>
              <w:jc w:val="both"/>
              <w:rPr>
                <w:bCs/>
                <w:color w:val="000000" w:themeColor="text1"/>
              </w:rPr>
            </w:pPr>
            <w:r>
              <w:rPr>
                <w:bCs/>
                <w:color w:val="000000" w:themeColor="text1"/>
              </w:rPr>
              <w:t>En caso de que se equivoque al escribir el asistente que desea entrenar.</w:t>
            </w:r>
          </w:p>
        </w:tc>
        <w:tc>
          <w:tcPr>
            <w:tcW w:w="2831" w:type="dxa"/>
            <w:vAlign w:val="center"/>
          </w:tcPr>
          <w:p w14:paraId="77C564B6" w14:textId="7C481E7A" w:rsidR="005A18CE" w:rsidRDefault="005A18CE" w:rsidP="00AF678D">
            <w:pPr>
              <w:spacing w:after="0" w:line="276" w:lineRule="auto"/>
              <w:jc w:val="both"/>
              <w:rPr>
                <w:bCs/>
                <w:color w:val="000000" w:themeColor="text1"/>
              </w:rPr>
            </w:pPr>
            <w:r>
              <w:rPr>
                <w:bCs/>
                <w:color w:val="000000" w:themeColor="text1"/>
              </w:rPr>
              <w:t>El sistema lanza una alerta de que ese asistente no está entre los pertenecientes al usuario actual.</w:t>
            </w:r>
            <w:r w:rsidR="00B32F0D">
              <w:rPr>
                <w:bCs/>
                <w:color w:val="000000" w:themeColor="text1"/>
              </w:rPr>
              <w:t xml:space="preserve"> Y posibilita volver a intentarlo.</w:t>
            </w:r>
          </w:p>
        </w:tc>
        <w:tc>
          <w:tcPr>
            <w:tcW w:w="2832" w:type="dxa"/>
            <w:vAlign w:val="center"/>
          </w:tcPr>
          <w:p w14:paraId="6AB58D81" w14:textId="27AFDD75" w:rsidR="005A18CE" w:rsidRDefault="005A18CE" w:rsidP="00AF678D">
            <w:pPr>
              <w:spacing w:after="0" w:line="276" w:lineRule="auto"/>
              <w:jc w:val="both"/>
              <w:rPr>
                <w:bCs/>
                <w:color w:val="000000" w:themeColor="text1"/>
              </w:rPr>
            </w:pPr>
            <w:r>
              <w:rPr>
                <w:bCs/>
                <w:color w:val="000000" w:themeColor="text1"/>
              </w:rPr>
              <w:t xml:space="preserve">Escribe el </w:t>
            </w:r>
            <w:r w:rsidR="003541F5">
              <w:rPr>
                <w:bCs/>
                <w:color w:val="000000" w:themeColor="text1"/>
              </w:rPr>
              <w:t>nombre del asistente</w:t>
            </w:r>
            <w:r>
              <w:rPr>
                <w:bCs/>
                <w:color w:val="000000" w:themeColor="text1"/>
              </w:rPr>
              <w:t xml:space="preserve"> </w:t>
            </w:r>
            <w:r w:rsidR="003541F5">
              <w:rPr>
                <w:bCs/>
                <w:color w:val="000000" w:themeColor="text1"/>
              </w:rPr>
              <w:t>que se entrenará</w:t>
            </w:r>
            <w:r>
              <w:rPr>
                <w:bCs/>
                <w:color w:val="000000" w:themeColor="text1"/>
              </w:rPr>
              <w:t>.</w:t>
            </w:r>
          </w:p>
        </w:tc>
      </w:tr>
      <w:tr w:rsidR="005A18CE" w14:paraId="1A063AD8" w14:textId="77777777" w:rsidTr="004F290C">
        <w:tc>
          <w:tcPr>
            <w:tcW w:w="2831" w:type="dxa"/>
            <w:vAlign w:val="center"/>
          </w:tcPr>
          <w:p w14:paraId="0F95EEFD" w14:textId="7310EE9D" w:rsidR="005A18CE" w:rsidRDefault="00C9103D" w:rsidP="00AF678D">
            <w:pPr>
              <w:spacing w:after="0" w:line="276" w:lineRule="auto"/>
              <w:jc w:val="both"/>
              <w:rPr>
                <w:bCs/>
                <w:color w:val="000000" w:themeColor="text1"/>
              </w:rPr>
            </w:pPr>
            <w:r>
              <w:rPr>
                <w:bCs/>
                <w:color w:val="000000" w:themeColor="text1"/>
              </w:rPr>
              <w:t>Carga</w:t>
            </w:r>
            <w:r w:rsidR="00C3739F">
              <w:rPr>
                <w:bCs/>
                <w:color w:val="000000" w:themeColor="text1"/>
              </w:rPr>
              <w:t xml:space="preserve"> el asistente a entrenar.</w:t>
            </w:r>
          </w:p>
        </w:tc>
        <w:tc>
          <w:tcPr>
            <w:tcW w:w="2831" w:type="dxa"/>
            <w:vAlign w:val="center"/>
          </w:tcPr>
          <w:p w14:paraId="05FE18B6" w14:textId="5A4D666C" w:rsidR="005A18CE" w:rsidRDefault="00C3739F" w:rsidP="00AF678D">
            <w:pPr>
              <w:spacing w:after="0" w:line="276" w:lineRule="auto"/>
              <w:jc w:val="both"/>
              <w:rPr>
                <w:bCs/>
                <w:color w:val="000000" w:themeColor="text1"/>
              </w:rPr>
            </w:pPr>
            <w:r>
              <w:rPr>
                <w:bCs/>
                <w:color w:val="000000" w:themeColor="text1"/>
              </w:rPr>
              <w:t>El sistema pide confirmación de ubicación</w:t>
            </w:r>
            <w:r w:rsidR="00697B77">
              <w:rPr>
                <w:bCs/>
                <w:color w:val="000000" w:themeColor="text1"/>
              </w:rPr>
              <w:t xml:space="preserve"> </w:t>
            </w:r>
            <w:r w:rsidR="00674310">
              <w:rPr>
                <w:bCs/>
                <w:color w:val="000000" w:themeColor="text1"/>
              </w:rPr>
              <w:t xml:space="preserve">o carpeta </w:t>
            </w:r>
            <w:r w:rsidR="00C50D19">
              <w:rPr>
                <w:bCs/>
                <w:color w:val="000000" w:themeColor="text1"/>
              </w:rPr>
              <w:t xml:space="preserve">donde está alojado el asistente </w:t>
            </w:r>
            <w:r w:rsidR="00697B77">
              <w:rPr>
                <w:bCs/>
                <w:color w:val="000000" w:themeColor="text1"/>
              </w:rPr>
              <w:t xml:space="preserve">(es importante saber la ubicación actual del asistente para realizar el entrenamiento y </w:t>
            </w:r>
            <w:r w:rsidR="00755E27">
              <w:rPr>
                <w:bCs/>
                <w:color w:val="000000" w:themeColor="text1"/>
              </w:rPr>
              <w:t>probar el asistente</w:t>
            </w:r>
            <w:r w:rsidR="00697B77">
              <w:rPr>
                <w:bCs/>
                <w:color w:val="000000" w:themeColor="text1"/>
              </w:rPr>
              <w:t>)</w:t>
            </w:r>
            <w:r w:rsidR="00631E72">
              <w:rPr>
                <w:bCs/>
                <w:color w:val="000000" w:themeColor="text1"/>
              </w:rPr>
              <w:t>. El usuario responde si o no a la ubicación mostrada.</w:t>
            </w:r>
          </w:p>
        </w:tc>
        <w:tc>
          <w:tcPr>
            <w:tcW w:w="2832" w:type="dxa"/>
            <w:vAlign w:val="center"/>
          </w:tcPr>
          <w:p w14:paraId="0006A575" w14:textId="45012BE9" w:rsidR="005A18CE" w:rsidRDefault="00697B77" w:rsidP="00AF678D">
            <w:pPr>
              <w:spacing w:after="0" w:line="276" w:lineRule="auto"/>
              <w:jc w:val="both"/>
              <w:rPr>
                <w:bCs/>
                <w:color w:val="000000" w:themeColor="text1"/>
              </w:rPr>
            </w:pPr>
            <w:r>
              <w:rPr>
                <w:bCs/>
                <w:color w:val="000000" w:themeColor="text1"/>
              </w:rPr>
              <w:t>Se escribe el nombre y se carga el asistente</w:t>
            </w:r>
            <w:r w:rsidR="00454BD9">
              <w:rPr>
                <w:bCs/>
                <w:color w:val="000000" w:themeColor="text1"/>
              </w:rPr>
              <w:t>.</w:t>
            </w:r>
          </w:p>
        </w:tc>
      </w:tr>
      <w:tr w:rsidR="005C172E" w14:paraId="3B84EE66" w14:textId="77777777" w:rsidTr="004F290C">
        <w:tc>
          <w:tcPr>
            <w:tcW w:w="2831" w:type="dxa"/>
            <w:vAlign w:val="center"/>
          </w:tcPr>
          <w:p w14:paraId="717AEC91" w14:textId="59A1A6DC" w:rsidR="005C172E" w:rsidRDefault="005C172E" w:rsidP="00AF678D">
            <w:pPr>
              <w:spacing w:after="0" w:line="276" w:lineRule="auto"/>
              <w:jc w:val="both"/>
              <w:rPr>
                <w:bCs/>
                <w:color w:val="000000" w:themeColor="text1"/>
              </w:rPr>
            </w:pPr>
            <w:r>
              <w:rPr>
                <w:bCs/>
                <w:color w:val="000000" w:themeColor="text1"/>
              </w:rPr>
              <w:t>Carga el asistente y confirmación correcta</w:t>
            </w:r>
          </w:p>
        </w:tc>
        <w:tc>
          <w:tcPr>
            <w:tcW w:w="2831" w:type="dxa"/>
            <w:vAlign w:val="center"/>
          </w:tcPr>
          <w:p w14:paraId="13D26D4A" w14:textId="298B26BB" w:rsidR="005C172E" w:rsidRDefault="005C172E" w:rsidP="00AF678D">
            <w:pPr>
              <w:spacing w:after="0" w:line="276" w:lineRule="auto"/>
              <w:jc w:val="both"/>
              <w:rPr>
                <w:bCs/>
                <w:color w:val="000000" w:themeColor="text1"/>
              </w:rPr>
            </w:pPr>
            <w:r>
              <w:rPr>
                <w:bCs/>
                <w:color w:val="000000" w:themeColor="text1"/>
              </w:rPr>
              <w:t>Comienza el proceso de entrenamiento.</w:t>
            </w:r>
          </w:p>
        </w:tc>
        <w:tc>
          <w:tcPr>
            <w:tcW w:w="2832" w:type="dxa"/>
            <w:vAlign w:val="center"/>
          </w:tcPr>
          <w:p w14:paraId="0AB7780B" w14:textId="5A59A17C" w:rsidR="005C172E" w:rsidRDefault="005C172E" w:rsidP="00AF678D">
            <w:pPr>
              <w:spacing w:after="0" w:line="276" w:lineRule="auto"/>
              <w:jc w:val="both"/>
              <w:rPr>
                <w:bCs/>
                <w:color w:val="000000" w:themeColor="text1"/>
              </w:rPr>
            </w:pPr>
            <w:r>
              <w:rPr>
                <w:bCs/>
                <w:color w:val="000000" w:themeColor="text1"/>
              </w:rPr>
              <w:t>Se confirma la ubicación al cargar el asistente.</w:t>
            </w:r>
          </w:p>
        </w:tc>
      </w:tr>
      <w:tr w:rsidR="005C172E" w14:paraId="4C36B26E" w14:textId="77777777" w:rsidTr="004F290C">
        <w:tc>
          <w:tcPr>
            <w:tcW w:w="2831" w:type="dxa"/>
            <w:vAlign w:val="center"/>
          </w:tcPr>
          <w:p w14:paraId="7C0C32EE" w14:textId="5B63CCCA" w:rsidR="005C172E" w:rsidRDefault="005C172E" w:rsidP="00AF678D">
            <w:pPr>
              <w:spacing w:after="0" w:line="276" w:lineRule="auto"/>
              <w:jc w:val="both"/>
              <w:rPr>
                <w:bCs/>
                <w:color w:val="000000" w:themeColor="text1"/>
              </w:rPr>
            </w:pPr>
            <w:r>
              <w:rPr>
                <w:bCs/>
                <w:color w:val="000000" w:themeColor="text1"/>
              </w:rPr>
              <w:t>El asistente fue cambiado de ubicación por el usuario.</w:t>
            </w:r>
          </w:p>
        </w:tc>
        <w:tc>
          <w:tcPr>
            <w:tcW w:w="2831" w:type="dxa"/>
            <w:vAlign w:val="center"/>
          </w:tcPr>
          <w:p w14:paraId="7B0AC060" w14:textId="74FB0CE6" w:rsidR="005C172E" w:rsidRDefault="005C172E" w:rsidP="00AF678D">
            <w:pPr>
              <w:spacing w:after="0" w:line="276" w:lineRule="auto"/>
              <w:jc w:val="both"/>
              <w:rPr>
                <w:bCs/>
                <w:color w:val="000000" w:themeColor="text1"/>
              </w:rPr>
            </w:pPr>
            <w:r>
              <w:rPr>
                <w:bCs/>
                <w:color w:val="000000" w:themeColor="text1"/>
              </w:rPr>
              <w:t xml:space="preserve">El sistema permite actualizar la información de ubicación </w:t>
            </w:r>
            <w:r w:rsidR="0018450C">
              <w:rPr>
                <w:bCs/>
                <w:color w:val="000000" w:themeColor="text1"/>
              </w:rPr>
              <w:t>y seguir con el proceso de entrenamiento correctamente.</w:t>
            </w:r>
          </w:p>
        </w:tc>
        <w:tc>
          <w:tcPr>
            <w:tcW w:w="2832" w:type="dxa"/>
            <w:vAlign w:val="center"/>
          </w:tcPr>
          <w:p w14:paraId="66830A80" w14:textId="40108F2A" w:rsidR="005C172E" w:rsidRDefault="005C172E" w:rsidP="00AF678D">
            <w:pPr>
              <w:spacing w:after="0" w:line="276" w:lineRule="auto"/>
              <w:jc w:val="both"/>
              <w:rPr>
                <w:bCs/>
                <w:color w:val="000000" w:themeColor="text1"/>
              </w:rPr>
            </w:pPr>
            <w:r>
              <w:rPr>
                <w:bCs/>
                <w:color w:val="000000" w:themeColor="text1"/>
              </w:rPr>
              <w:t>El usuario responde no a la confirmación de ubicación.</w:t>
            </w:r>
          </w:p>
        </w:tc>
      </w:tr>
    </w:tbl>
    <w:p w14:paraId="42FB82FD" w14:textId="4BC371CF" w:rsidR="000E0801" w:rsidRDefault="000E0801" w:rsidP="00AF678D">
      <w:pPr>
        <w:spacing w:after="0" w:line="276" w:lineRule="auto"/>
        <w:jc w:val="both"/>
        <w:rPr>
          <w:b/>
          <w:color w:val="000000" w:themeColor="text1"/>
        </w:rPr>
      </w:pPr>
    </w:p>
    <w:p w14:paraId="156E90FC" w14:textId="71516333" w:rsidR="0054129A" w:rsidRPr="001A72AC" w:rsidRDefault="008E65C8" w:rsidP="00DC5C15">
      <w:pPr>
        <w:spacing w:after="0" w:line="360" w:lineRule="auto"/>
        <w:jc w:val="both"/>
        <w:rPr>
          <w:bCs/>
          <w:color w:val="000000" w:themeColor="text1"/>
        </w:rPr>
      </w:pPr>
      <w:r>
        <w:rPr>
          <w:bCs/>
          <w:color w:val="000000" w:themeColor="text1"/>
        </w:rPr>
        <w:br w:type="page"/>
      </w:r>
      <w:r w:rsidR="0054129A">
        <w:rPr>
          <w:bCs/>
          <w:color w:val="000000" w:themeColor="text1"/>
        </w:rPr>
        <w:lastRenderedPageBreak/>
        <w:t xml:space="preserve">Tabla 3.10 </w:t>
      </w:r>
      <w:r w:rsidR="0054129A" w:rsidRPr="005A50D0">
        <w:rPr>
          <w:rStyle w:val="Ttulo3Car"/>
          <w:rFonts w:ascii="Arial" w:hAnsi="Arial" w:cs="Arial"/>
          <w:b/>
          <w:bCs/>
          <w:color w:val="auto"/>
        </w:rPr>
        <w:t>Caso de Prueba “Probar Asistente”</w:t>
      </w:r>
    </w:p>
    <w:tbl>
      <w:tblPr>
        <w:tblStyle w:val="Tablaconcuadrcula"/>
        <w:tblW w:w="0" w:type="auto"/>
        <w:tblLook w:val="04A0" w:firstRow="1" w:lastRow="0" w:firstColumn="1" w:lastColumn="0" w:noHBand="0" w:noVBand="1"/>
      </w:tblPr>
      <w:tblGrid>
        <w:gridCol w:w="2831"/>
        <w:gridCol w:w="2831"/>
        <w:gridCol w:w="2832"/>
      </w:tblGrid>
      <w:tr w:rsidR="0054129A" w14:paraId="35F20EC6" w14:textId="77777777" w:rsidTr="004F290C">
        <w:tc>
          <w:tcPr>
            <w:tcW w:w="2831" w:type="dxa"/>
          </w:tcPr>
          <w:p w14:paraId="4DBCD8C8" w14:textId="77777777" w:rsidR="0054129A" w:rsidRDefault="0054129A" w:rsidP="00785723">
            <w:pPr>
              <w:spacing w:after="0" w:line="276" w:lineRule="auto"/>
              <w:jc w:val="center"/>
              <w:rPr>
                <w:b/>
                <w:color w:val="000000" w:themeColor="text1"/>
              </w:rPr>
            </w:pPr>
            <w:r>
              <w:rPr>
                <w:b/>
                <w:color w:val="000000" w:themeColor="text1"/>
              </w:rPr>
              <w:t>Entrada</w:t>
            </w:r>
          </w:p>
        </w:tc>
        <w:tc>
          <w:tcPr>
            <w:tcW w:w="2831" w:type="dxa"/>
          </w:tcPr>
          <w:p w14:paraId="60D54433" w14:textId="77777777" w:rsidR="0054129A" w:rsidRDefault="0054129A" w:rsidP="00785723">
            <w:pPr>
              <w:spacing w:after="0" w:line="276" w:lineRule="auto"/>
              <w:jc w:val="center"/>
              <w:rPr>
                <w:b/>
                <w:color w:val="000000" w:themeColor="text1"/>
              </w:rPr>
            </w:pPr>
            <w:r>
              <w:rPr>
                <w:b/>
                <w:color w:val="000000" w:themeColor="text1"/>
              </w:rPr>
              <w:t>Resultados</w:t>
            </w:r>
          </w:p>
        </w:tc>
        <w:tc>
          <w:tcPr>
            <w:tcW w:w="2832" w:type="dxa"/>
          </w:tcPr>
          <w:p w14:paraId="70A646AB" w14:textId="77777777" w:rsidR="0054129A" w:rsidRDefault="0054129A" w:rsidP="00785723">
            <w:pPr>
              <w:spacing w:after="0" w:line="276" w:lineRule="auto"/>
              <w:jc w:val="center"/>
              <w:rPr>
                <w:b/>
                <w:color w:val="000000" w:themeColor="text1"/>
              </w:rPr>
            </w:pPr>
            <w:r>
              <w:rPr>
                <w:b/>
                <w:color w:val="000000" w:themeColor="text1"/>
              </w:rPr>
              <w:t>Condición</w:t>
            </w:r>
          </w:p>
        </w:tc>
      </w:tr>
      <w:tr w:rsidR="0030078C" w14:paraId="75A6C1E0" w14:textId="77777777" w:rsidTr="004F290C">
        <w:tc>
          <w:tcPr>
            <w:tcW w:w="2831" w:type="dxa"/>
            <w:vAlign w:val="center"/>
          </w:tcPr>
          <w:p w14:paraId="222D9720" w14:textId="379289C9" w:rsidR="0030078C" w:rsidRPr="00AE1FF1" w:rsidRDefault="0030078C" w:rsidP="00AF678D">
            <w:pPr>
              <w:spacing w:after="0" w:line="276" w:lineRule="auto"/>
              <w:jc w:val="both"/>
              <w:rPr>
                <w:bCs/>
                <w:color w:val="000000" w:themeColor="text1"/>
              </w:rPr>
            </w:pPr>
            <w:r>
              <w:rPr>
                <w:bCs/>
                <w:color w:val="000000" w:themeColor="text1"/>
              </w:rPr>
              <w:t>Carga el asistente elegido y confirmación correcta.</w:t>
            </w:r>
          </w:p>
        </w:tc>
        <w:tc>
          <w:tcPr>
            <w:tcW w:w="2831" w:type="dxa"/>
            <w:vAlign w:val="center"/>
          </w:tcPr>
          <w:p w14:paraId="4A0B6E42" w14:textId="2FCA18DB" w:rsidR="0030078C" w:rsidRPr="00AE1FF1" w:rsidRDefault="0030078C" w:rsidP="00AF678D">
            <w:pPr>
              <w:spacing w:after="0" w:line="276" w:lineRule="auto"/>
              <w:jc w:val="both"/>
              <w:rPr>
                <w:bCs/>
                <w:color w:val="000000" w:themeColor="text1"/>
              </w:rPr>
            </w:pPr>
            <w:r>
              <w:rPr>
                <w:bCs/>
                <w:color w:val="000000" w:themeColor="text1"/>
              </w:rPr>
              <w:t>Se inicia el servidor del asistente virtual.</w:t>
            </w:r>
          </w:p>
        </w:tc>
        <w:tc>
          <w:tcPr>
            <w:tcW w:w="2832" w:type="dxa"/>
            <w:vAlign w:val="center"/>
          </w:tcPr>
          <w:p w14:paraId="3391A654" w14:textId="6FEEFB55" w:rsidR="0030078C" w:rsidRPr="00AE1FF1" w:rsidRDefault="0030078C" w:rsidP="00AF678D">
            <w:pPr>
              <w:spacing w:after="0" w:line="276" w:lineRule="auto"/>
              <w:jc w:val="both"/>
              <w:rPr>
                <w:bCs/>
                <w:color w:val="000000" w:themeColor="text1"/>
              </w:rPr>
            </w:pPr>
            <w:r>
              <w:rPr>
                <w:bCs/>
                <w:color w:val="000000" w:themeColor="text1"/>
              </w:rPr>
              <w:t>Se confirma la ubicación al cargar el asistente.</w:t>
            </w:r>
          </w:p>
        </w:tc>
      </w:tr>
      <w:tr w:rsidR="0054129A" w14:paraId="6ABA4839" w14:textId="77777777" w:rsidTr="004F290C">
        <w:tc>
          <w:tcPr>
            <w:tcW w:w="2831" w:type="dxa"/>
            <w:vAlign w:val="center"/>
          </w:tcPr>
          <w:p w14:paraId="196894A8" w14:textId="729E9B03" w:rsidR="0054129A" w:rsidRPr="00AE1FF1" w:rsidRDefault="00576140" w:rsidP="00AF678D">
            <w:pPr>
              <w:spacing w:after="0" w:line="276" w:lineRule="auto"/>
              <w:jc w:val="both"/>
              <w:rPr>
                <w:bCs/>
                <w:color w:val="000000" w:themeColor="text1"/>
              </w:rPr>
            </w:pPr>
            <w:r>
              <w:rPr>
                <w:bCs/>
                <w:color w:val="000000" w:themeColor="text1"/>
              </w:rPr>
              <w:t>Se inicia la web de prueba.</w:t>
            </w:r>
          </w:p>
        </w:tc>
        <w:tc>
          <w:tcPr>
            <w:tcW w:w="2831" w:type="dxa"/>
            <w:vAlign w:val="center"/>
          </w:tcPr>
          <w:p w14:paraId="5C1BA242" w14:textId="748DEC34" w:rsidR="0054129A" w:rsidRDefault="00576140" w:rsidP="00AF678D">
            <w:pPr>
              <w:spacing w:after="0" w:line="276" w:lineRule="auto"/>
              <w:jc w:val="both"/>
              <w:rPr>
                <w:bCs/>
                <w:color w:val="000000" w:themeColor="text1"/>
              </w:rPr>
            </w:pPr>
            <w:r>
              <w:rPr>
                <w:bCs/>
                <w:color w:val="000000" w:themeColor="text1"/>
              </w:rPr>
              <w:t xml:space="preserve">Se inicia un servidor web y lanza un sitio web con soporte para chat. </w:t>
            </w:r>
            <w:r w:rsidR="00530156">
              <w:rPr>
                <w:b/>
                <w:color w:val="000000" w:themeColor="text1"/>
              </w:rPr>
              <w:t>El usuario</w:t>
            </w:r>
            <w:r w:rsidRPr="00530156">
              <w:rPr>
                <w:b/>
                <w:color w:val="000000" w:themeColor="text1"/>
              </w:rPr>
              <w:t xml:space="preserve"> </w:t>
            </w:r>
            <w:r w:rsidR="00530156">
              <w:rPr>
                <w:b/>
                <w:color w:val="000000" w:themeColor="text1"/>
              </w:rPr>
              <w:t>interactúa</w:t>
            </w:r>
            <w:r w:rsidRPr="00530156">
              <w:rPr>
                <w:b/>
                <w:color w:val="000000" w:themeColor="text1"/>
              </w:rPr>
              <w:t xml:space="preserve"> con el asistente.</w:t>
            </w:r>
          </w:p>
        </w:tc>
        <w:tc>
          <w:tcPr>
            <w:tcW w:w="2832" w:type="dxa"/>
            <w:vAlign w:val="center"/>
          </w:tcPr>
          <w:p w14:paraId="2B2CA4C8" w14:textId="3324CB17" w:rsidR="0054129A" w:rsidRDefault="00105530" w:rsidP="00AF678D">
            <w:pPr>
              <w:spacing w:after="0" w:line="276" w:lineRule="auto"/>
              <w:jc w:val="both"/>
              <w:rPr>
                <w:bCs/>
                <w:color w:val="000000" w:themeColor="text1"/>
              </w:rPr>
            </w:pPr>
            <w:r>
              <w:rPr>
                <w:bCs/>
                <w:color w:val="000000" w:themeColor="text1"/>
              </w:rPr>
              <w:t>El servidor del asistente está corriendo.</w:t>
            </w:r>
          </w:p>
        </w:tc>
      </w:tr>
      <w:tr w:rsidR="00D7751A" w14:paraId="3EB5FC52" w14:textId="77777777" w:rsidTr="004F290C">
        <w:tc>
          <w:tcPr>
            <w:tcW w:w="2831" w:type="dxa"/>
            <w:vAlign w:val="center"/>
          </w:tcPr>
          <w:p w14:paraId="57A8B972" w14:textId="203688ED" w:rsidR="00D7751A" w:rsidRDefault="00D7751A" w:rsidP="00AF678D">
            <w:pPr>
              <w:spacing w:after="0" w:line="276" w:lineRule="auto"/>
              <w:jc w:val="both"/>
              <w:rPr>
                <w:bCs/>
                <w:color w:val="000000" w:themeColor="text1"/>
              </w:rPr>
            </w:pPr>
            <w:r>
              <w:rPr>
                <w:bCs/>
                <w:color w:val="000000" w:themeColor="text1"/>
              </w:rPr>
              <w:t xml:space="preserve">Un mensaje </w:t>
            </w:r>
            <w:r w:rsidR="007C7B5B">
              <w:rPr>
                <w:bCs/>
                <w:color w:val="000000" w:themeColor="text1"/>
              </w:rPr>
              <w:t>enviado al asistente.</w:t>
            </w:r>
          </w:p>
        </w:tc>
        <w:tc>
          <w:tcPr>
            <w:tcW w:w="2831" w:type="dxa"/>
            <w:vAlign w:val="center"/>
          </w:tcPr>
          <w:p w14:paraId="7EDF3D6D" w14:textId="221FB29A" w:rsidR="00D7751A" w:rsidRPr="00D7751A" w:rsidRDefault="00D7751A" w:rsidP="00AF678D">
            <w:pPr>
              <w:spacing w:after="0" w:line="276" w:lineRule="auto"/>
              <w:jc w:val="both"/>
              <w:rPr>
                <w:bCs/>
                <w:color w:val="000000" w:themeColor="text1"/>
              </w:rPr>
            </w:pPr>
            <w:r>
              <w:rPr>
                <w:bCs/>
                <w:color w:val="000000" w:themeColor="text1"/>
              </w:rPr>
              <w:t xml:space="preserve">El asistente no responde al azar con cualquier respuesta que tenga en su base de </w:t>
            </w:r>
            <w:r w:rsidR="007C7B5B">
              <w:rPr>
                <w:bCs/>
                <w:color w:val="000000" w:themeColor="text1"/>
              </w:rPr>
              <w:t>conocimiento,</w:t>
            </w:r>
            <w:r>
              <w:rPr>
                <w:bCs/>
                <w:color w:val="000000" w:themeColor="text1"/>
              </w:rPr>
              <w:t xml:space="preserve"> sino que concretamente dice que </w:t>
            </w:r>
            <w:r w:rsidRPr="00635905">
              <w:rPr>
                <w:bCs/>
                <w:i/>
                <w:iCs/>
                <w:color w:val="000000" w:themeColor="text1"/>
              </w:rPr>
              <w:t>“Lo siento, no puedo entender o manejar lo que acabas de decir.”</w:t>
            </w:r>
          </w:p>
        </w:tc>
        <w:tc>
          <w:tcPr>
            <w:tcW w:w="2832" w:type="dxa"/>
            <w:vAlign w:val="center"/>
          </w:tcPr>
          <w:p w14:paraId="554477D5" w14:textId="13441E46" w:rsidR="00D7751A" w:rsidRDefault="007C7B5B" w:rsidP="00AF678D">
            <w:pPr>
              <w:spacing w:after="0" w:line="276" w:lineRule="auto"/>
              <w:jc w:val="both"/>
              <w:rPr>
                <w:bCs/>
                <w:color w:val="000000" w:themeColor="text1"/>
              </w:rPr>
            </w:pPr>
            <w:r>
              <w:rPr>
                <w:bCs/>
                <w:color w:val="000000" w:themeColor="text1"/>
              </w:rPr>
              <w:t>El mensaje enviado no fue entendido por el asistente virtual.</w:t>
            </w:r>
          </w:p>
        </w:tc>
      </w:tr>
    </w:tbl>
    <w:p w14:paraId="07719C0F" w14:textId="069E013E" w:rsidR="0054129A" w:rsidRDefault="0054129A" w:rsidP="0054129A">
      <w:pPr>
        <w:spacing w:after="0" w:line="276" w:lineRule="auto"/>
        <w:rPr>
          <w:b/>
          <w:color w:val="000000" w:themeColor="text1"/>
        </w:rPr>
      </w:pPr>
    </w:p>
    <w:p w14:paraId="562EBA30" w14:textId="427E7285" w:rsidR="00F73356" w:rsidRPr="006A1D47" w:rsidRDefault="00F73356" w:rsidP="00F36CDD">
      <w:pPr>
        <w:pStyle w:val="Ttulo2"/>
        <w:spacing w:line="360" w:lineRule="auto"/>
        <w:jc w:val="both"/>
        <w:rPr>
          <w:rFonts w:ascii="Arial" w:hAnsi="Arial" w:cs="Arial"/>
          <w:b/>
          <w:bCs/>
          <w:color w:val="auto"/>
          <w:sz w:val="24"/>
          <w:szCs w:val="24"/>
        </w:rPr>
      </w:pPr>
      <w:bookmarkStart w:id="80" w:name="_Toc118481769"/>
      <w:r w:rsidRPr="006A1D47">
        <w:rPr>
          <w:rFonts w:ascii="Arial" w:hAnsi="Arial" w:cs="Arial"/>
          <w:b/>
          <w:bCs/>
          <w:color w:val="auto"/>
          <w:sz w:val="24"/>
          <w:szCs w:val="24"/>
        </w:rPr>
        <w:t xml:space="preserve">Conclusiones </w:t>
      </w:r>
      <w:r w:rsidR="00A4541C">
        <w:rPr>
          <w:rFonts w:ascii="Arial" w:hAnsi="Arial" w:cs="Arial"/>
          <w:b/>
          <w:bCs/>
          <w:color w:val="auto"/>
          <w:sz w:val="24"/>
          <w:szCs w:val="24"/>
        </w:rPr>
        <w:t>del capítulo</w:t>
      </w:r>
      <w:bookmarkEnd w:id="80"/>
    </w:p>
    <w:p w14:paraId="76A2578D" w14:textId="1EB1AFB1" w:rsidR="00F73356" w:rsidRDefault="00F73356" w:rsidP="00F85181">
      <w:pPr>
        <w:spacing w:after="0" w:line="276" w:lineRule="auto"/>
        <w:jc w:val="both"/>
      </w:pPr>
      <w:r>
        <w:t>En este capítulo se detalló la</w:t>
      </w:r>
      <w:r w:rsidR="00B11537">
        <w:t xml:space="preserve"> instalación y uso de </w:t>
      </w:r>
      <w:r w:rsidR="00A64DE6">
        <w:t>las herramientas</w:t>
      </w:r>
      <w:r w:rsidR="006C34B0">
        <w:t>,</w:t>
      </w:r>
      <w:r w:rsidR="00581F07">
        <w:t xml:space="preserve"> tecnologías usadas</w:t>
      </w:r>
      <w:r w:rsidR="007D1033">
        <w:t>. S</w:t>
      </w:r>
      <w:r w:rsidR="00B11537">
        <w:t>e describió la i</w:t>
      </w:r>
      <w:r>
        <w:t xml:space="preserve">mplementación </w:t>
      </w:r>
      <w:r w:rsidR="00B11537">
        <w:t>de algunas de las principales funcionalidades</w:t>
      </w:r>
      <w:r w:rsidR="00D8614A">
        <w:t xml:space="preserve"> para mejor entendimiento. Las p</w:t>
      </w:r>
      <w:r>
        <w:t>rueba</w:t>
      </w:r>
      <w:r w:rsidR="00445362">
        <w:t>s</w:t>
      </w:r>
      <w:r>
        <w:t xml:space="preserve"> </w:t>
      </w:r>
      <w:r w:rsidR="00D629A1">
        <w:t xml:space="preserve">realizadas </w:t>
      </w:r>
      <w:r w:rsidR="00B11537">
        <w:t>al sistema</w:t>
      </w:r>
      <w:r w:rsidR="007D1033">
        <w:t xml:space="preserve"> permit</w:t>
      </w:r>
      <w:r w:rsidR="00D629A1">
        <w:t>ieron</w:t>
      </w:r>
      <w:r w:rsidR="007D1033">
        <w:t xml:space="preserve"> ver las capacidades del </w:t>
      </w:r>
      <w:r w:rsidR="00642762">
        <w:t>mismo</w:t>
      </w:r>
      <w:r w:rsidR="00A10290">
        <w:t xml:space="preserve"> </w:t>
      </w:r>
      <w:r w:rsidR="00642762">
        <w:t>para</w:t>
      </w:r>
      <w:r w:rsidR="00A10290">
        <w:t xml:space="preserve"> responder</w:t>
      </w:r>
      <w:r w:rsidR="007D1033">
        <w:t xml:space="preserve"> en diferentes situaciones que se pueden dar</w:t>
      </w:r>
      <w:r w:rsidR="00ED4B88">
        <w:t xml:space="preserve">, además de verificar </w:t>
      </w:r>
      <w:r w:rsidR="00A10290">
        <w:t>como se desenvuelven algunas de las funcionalidades</w:t>
      </w:r>
      <w:r>
        <w:t>.</w:t>
      </w:r>
      <w:r w:rsidR="00693216">
        <w:t xml:space="preserve"> El análisis del tiempo y costo del proyecto permitió evidenciar la magnitud y la viabilidad del mismo, además se llevó a cabo una investigación de los salarios que se pagan en algunas entidades y sectores de la provincia</w:t>
      </w:r>
      <w:r w:rsidR="00BD5500">
        <w:t xml:space="preserve"> para mejor evaluación.</w:t>
      </w:r>
    </w:p>
    <w:p w14:paraId="7403265D" w14:textId="77777777" w:rsidR="00BD5500" w:rsidRDefault="00BD5500" w:rsidP="00F85181">
      <w:pPr>
        <w:spacing w:after="0" w:line="276" w:lineRule="auto"/>
        <w:jc w:val="both"/>
      </w:pPr>
    </w:p>
    <w:p w14:paraId="6B691C4A" w14:textId="77777777" w:rsidR="00F73356" w:rsidRDefault="00F73356" w:rsidP="0054129A">
      <w:pPr>
        <w:spacing w:after="0" w:line="276" w:lineRule="auto"/>
        <w:rPr>
          <w:b/>
          <w:color w:val="000000" w:themeColor="text1"/>
        </w:rPr>
      </w:pPr>
    </w:p>
    <w:p w14:paraId="23F1FC73" w14:textId="77777777" w:rsidR="0054129A" w:rsidRPr="000E0801" w:rsidRDefault="0054129A" w:rsidP="00482E31">
      <w:pPr>
        <w:spacing w:after="0" w:line="276" w:lineRule="auto"/>
        <w:rPr>
          <w:b/>
          <w:color w:val="000000" w:themeColor="text1"/>
        </w:rPr>
      </w:pPr>
    </w:p>
    <w:p w14:paraId="0BBCEE40" w14:textId="3F703FE8" w:rsidR="00482E31" w:rsidRDefault="00482E31" w:rsidP="00DB2A3C">
      <w:pPr>
        <w:spacing w:after="0" w:line="276" w:lineRule="auto"/>
        <w:rPr>
          <w:b/>
          <w:color w:val="000000" w:themeColor="text1"/>
        </w:rPr>
      </w:pPr>
    </w:p>
    <w:p w14:paraId="505074FB" w14:textId="77777777" w:rsidR="00B9127F" w:rsidRPr="00482E31" w:rsidRDefault="00B9127F" w:rsidP="00DB2A3C">
      <w:pPr>
        <w:spacing w:after="0" w:line="276" w:lineRule="auto"/>
        <w:rPr>
          <w:b/>
          <w:color w:val="000000" w:themeColor="text1"/>
        </w:rPr>
      </w:pPr>
    </w:p>
    <w:p w14:paraId="63BCA4E4" w14:textId="77777777" w:rsidR="00A446F9" w:rsidRDefault="00A446F9">
      <w:pPr>
        <w:spacing w:after="0" w:line="240" w:lineRule="auto"/>
        <w:rPr>
          <w:rFonts w:asciiTheme="majorHAnsi" w:eastAsiaTheme="majorEastAsia" w:hAnsiTheme="majorHAnsi" w:cstheme="majorBidi"/>
          <w:color w:val="2E74B5" w:themeColor="accent1" w:themeShade="BF"/>
          <w:sz w:val="32"/>
          <w:szCs w:val="32"/>
          <w:lang w:val="es-US"/>
        </w:rPr>
      </w:pPr>
      <w:r>
        <w:br w:type="page"/>
      </w:r>
    </w:p>
    <w:p w14:paraId="62776173" w14:textId="08168A19" w:rsidR="00C4344E" w:rsidRPr="00B9127F" w:rsidRDefault="00063225" w:rsidP="00A446F9">
      <w:pPr>
        <w:pStyle w:val="Ttulo1"/>
        <w:spacing w:line="360" w:lineRule="auto"/>
        <w:jc w:val="center"/>
        <w:rPr>
          <w:rFonts w:ascii="Arial Black" w:hAnsi="Arial Black"/>
          <w:sz w:val="36"/>
          <w:szCs w:val="36"/>
        </w:rPr>
      </w:pPr>
      <w:bookmarkStart w:id="81" w:name="_Toc118481770"/>
      <w:r w:rsidRPr="00B9127F">
        <w:rPr>
          <w:rFonts w:ascii="Arial Black" w:hAnsi="Arial Black"/>
          <w:color w:val="auto"/>
          <w:sz w:val="36"/>
          <w:szCs w:val="36"/>
        </w:rPr>
        <w:lastRenderedPageBreak/>
        <w:t>Conclusiones</w:t>
      </w:r>
      <w:bookmarkEnd w:id="81"/>
    </w:p>
    <w:p w14:paraId="40F7E17F" w14:textId="3FB6F4DA" w:rsidR="0021151E" w:rsidRDefault="002F54CE" w:rsidP="00155600">
      <w:pPr>
        <w:pStyle w:val="Prrafodelista"/>
        <w:numPr>
          <w:ilvl w:val="0"/>
          <w:numId w:val="39"/>
        </w:numPr>
        <w:spacing w:after="0"/>
        <w:jc w:val="both"/>
      </w:pPr>
      <w:r>
        <w:t xml:space="preserve">Se realizó un estudio del estado del arte de los marcos para </w:t>
      </w:r>
      <w:r w:rsidR="00F97CC3">
        <w:t>crear</w:t>
      </w:r>
      <w:r>
        <w:t xml:space="preserve"> asistentes virtuales, lo que permitió usar el más </w:t>
      </w:r>
      <w:r w:rsidR="007E183F">
        <w:t xml:space="preserve">apto y </w:t>
      </w:r>
      <w:r>
        <w:t>óptimo para realizar el trabajo de investigación</w:t>
      </w:r>
      <w:r w:rsidR="00FF09F4">
        <w:t>, la plataforma Rasa fue la que resultó elegida.</w:t>
      </w:r>
    </w:p>
    <w:p w14:paraId="441594D5" w14:textId="528C8F39" w:rsidR="00FF09F4" w:rsidRDefault="00FF09F4" w:rsidP="00155600">
      <w:pPr>
        <w:pStyle w:val="Prrafodelista"/>
        <w:numPr>
          <w:ilvl w:val="0"/>
          <w:numId w:val="39"/>
        </w:numPr>
        <w:spacing w:after="0"/>
        <w:jc w:val="both"/>
      </w:pPr>
      <w:r>
        <w:t>Se diseñó el prototipo de la herramienta informática que permite la construcción de conocimiento para un asistente virtual de forma automática</w:t>
      </w:r>
      <w:r w:rsidR="009252E4">
        <w:t>.</w:t>
      </w:r>
    </w:p>
    <w:p w14:paraId="755F6362" w14:textId="1F49E8B3" w:rsidR="009252E4" w:rsidRDefault="009252E4" w:rsidP="00155600">
      <w:pPr>
        <w:pStyle w:val="Prrafodelista"/>
        <w:numPr>
          <w:ilvl w:val="0"/>
          <w:numId w:val="39"/>
        </w:numPr>
        <w:spacing w:after="0"/>
        <w:jc w:val="both"/>
      </w:pPr>
      <w:r>
        <w:t>Se definieron las herramientas de desarrollo y se implementó la herramienta diseñada.</w:t>
      </w:r>
    </w:p>
    <w:p w14:paraId="7170E31B" w14:textId="72D03EFD" w:rsidR="009252E4" w:rsidRDefault="009252E4" w:rsidP="00155600">
      <w:pPr>
        <w:pStyle w:val="Prrafodelista"/>
        <w:numPr>
          <w:ilvl w:val="0"/>
          <w:numId w:val="39"/>
        </w:numPr>
        <w:spacing w:after="0"/>
        <w:jc w:val="both"/>
      </w:pPr>
      <w:r>
        <w:t>Se probó la herramienta diseñada en varias esferas de conocimiento humano y se verificaron los resultados.</w:t>
      </w:r>
    </w:p>
    <w:p w14:paraId="32AF63AD" w14:textId="51C4ACE9" w:rsidR="009252E4" w:rsidRDefault="00F97CC3" w:rsidP="00155600">
      <w:pPr>
        <w:pStyle w:val="Prrafodelista"/>
        <w:numPr>
          <w:ilvl w:val="0"/>
          <w:numId w:val="39"/>
        </w:numPr>
        <w:spacing w:after="0"/>
        <w:jc w:val="both"/>
      </w:pPr>
      <w:r>
        <w:t>Se desplegó la herramienta junto a la plataforma para crear asistentes virtuales antes mencionada</w:t>
      </w:r>
      <w:r w:rsidR="009C1D14">
        <w:t>, dando como resultado una integración que permitió cumplir el objetivo y la hipótesis propuestas, así como mejorar las capacidades de respuesta de los asistentes</w:t>
      </w:r>
      <w:r w:rsidR="009C5776">
        <w:t>,</w:t>
      </w:r>
      <w:r w:rsidR="009C1D14">
        <w:t xml:space="preserve"> la interacción</w:t>
      </w:r>
      <w:r w:rsidR="009C5776">
        <w:t xml:space="preserve"> y atención </w:t>
      </w:r>
      <w:r w:rsidR="008E3F39">
        <w:t>a</w:t>
      </w:r>
      <w:r w:rsidR="009C1D14">
        <w:t xml:space="preserve"> los usuarios.</w:t>
      </w:r>
    </w:p>
    <w:p w14:paraId="012A5791" w14:textId="7B573306" w:rsidR="00155600" w:rsidRDefault="00155600" w:rsidP="00155600">
      <w:pPr>
        <w:spacing w:after="0"/>
        <w:ind w:left="360"/>
        <w:jc w:val="both"/>
      </w:pPr>
    </w:p>
    <w:p w14:paraId="6E4AFDFA" w14:textId="5CA1BD35" w:rsidR="00155600" w:rsidRDefault="00155600" w:rsidP="00155600">
      <w:pPr>
        <w:pStyle w:val="Ttulo1"/>
        <w:spacing w:line="360" w:lineRule="auto"/>
        <w:jc w:val="center"/>
        <w:rPr>
          <w:rFonts w:ascii="Arial Black" w:hAnsi="Arial Black"/>
          <w:color w:val="auto"/>
          <w:sz w:val="36"/>
          <w:szCs w:val="36"/>
        </w:rPr>
      </w:pPr>
      <w:bookmarkStart w:id="82" w:name="_Toc118481771"/>
      <w:r>
        <w:rPr>
          <w:rFonts w:ascii="Arial Black" w:hAnsi="Arial Black"/>
          <w:color w:val="auto"/>
          <w:sz w:val="36"/>
          <w:szCs w:val="36"/>
        </w:rPr>
        <w:t>Recomendaciones</w:t>
      </w:r>
      <w:bookmarkEnd w:id="82"/>
    </w:p>
    <w:p w14:paraId="43E48D45" w14:textId="2E6EF710" w:rsidR="00155600" w:rsidRDefault="00155600" w:rsidP="00155600">
      <w:pPr>
        <w:pStyle w:val="Prrafodelista"/>
        <w:numPr>
          <w:ilvl w:val="0"/>
          <w:numId w:val="40"/>
        </w:numPr>
        <w:jc w:val="both"/>
      </w:pPr>
      <w:r>
        <w:t>Continuar perfeccionando el sistema, que</w:t>
      </w:r>
      <w:r w:rsidR="00857783">
        <w:t xml:space="preserve"> integrando nuevas tecnologías</w:t>
      </w:r>
      <w:r>
        <w:t xml:space="preserve"> permita quizá la construcción de módulos para esferas específicas de conocimiento donde el asistente virtual tenga que tomar decisiones a partir de una situación planteada por el usuario</w:t>
      </w:r>
      <w:r w:rsidR="00A76D86">
        <w:t>;</w:t>
      </w:r>
      <w:r w:rsidR="00857783">
        <w:t xml:space="preserve"> como por ejemplo un análisis médico</w:t>
      </w:r>
      <w:r w:rsidR="009857B8">
        <w:t xml:space="preserve"> que</w:t>
      </w:r>
      <w:r w:rsidR="00857783">
        <w:t xml:space="preserve"> a partir de los síntomas que diga el usuario</w:t>
      </w:r>
      <w:r w:rsidR="00A94CA3">
        <w:t>,</w:t>
      </w:r>
      <w:r w:rsidR="00857783">
        <w:t xml:space="preserve"> el asistente pueda </w:t>
      </w:r>
      <w:r w:rsidR="00AE7574">
        <w:t xml:space="preserve">analizar y decidir que </w:t>
      </w:r>
      <w:r w:rsidR="00857783">
        <w:t>determinada enfermedad</w:t>
      </w:r>
      <w:r w:rsidR="00AE7574">
        <w:t xml:space="preserve"> padece.</w:t>
      </w:r>
    </w:p>
    <w:p w14:paraId="76AA37BC" w14:textId="152916E8" w:rsidR="00155600" w:rsidRDefault="00857783" w:rsidP="00155600">
      <w:pPr>
        <w:pStyle w:val="Prrafodelista"/>
        <w:numPr>
          <w:ilvl w:val="0"/>
          <w:numId w:val="40"/>
        </w:numPr>
        <w:jc w:val="both"/>
      </w:pPr>
      <w:r>
        <w:t>Perfeccionar una interfaz visual para determinadas opciones del sistema.</w:t>
      </w:r>
    </w:p>
    <w:p w14:paraId="64606D5D" w14:textId="091FFB18" w:rsidR="00BF70E6" w:rsidRDefault="00BF70E6" w:rsidP="00155600">
      <w:pPr>
        <w:pStyle w:val="Prrafodelista"/>
        <w:numPr>
          <w:ilvl w:val="0"/>
          <w:numId w:val="40"/>
        </w:numPr>
        <w:jc w:val="both"/>
      </w:pPr>
      <w:r>
        <w:t>Extender el servicio de chat de los asistentes virtuales por vía correo electrónico, mensajes vía SMS por móvil.</w:t>
      </w:r>
    </w:p>
    <w:p w14:paraId="2AF084DD" w14:textId="6D46A9AE" w:rsidR="00480641" w:rsidRDefault="00480641" w:rsidP="00155600">
      <w:pPr>
        <w:pStyle w:val="Prrafodelista"/>
        <w:numPr>
          <w:ilvl w:val="0"/>
          <w:numId w:val="40"/>
        </w:numPr>
        <w:jc w:val="both"/>
      </w:pPr>
      <w:r>
        <w:t>Extender a idioma inglés la interacción con el asistente virtual.</w:t>
      </w:r>
    </w:p>
    <w:p w14:paraId="7F20B5A8" w14:textId="2F4F6D83" w:rsidR="00BF70E6" w:rsidRDefault="00BF70E6" w:rsidP="00BF70E6">
      <w:pPr>
        <w:pStyle w:val="Prrafodelista"/>
        <w:jc w:val="both"/>
      </w:pPr>
    </w:p>
    <w:p w14:paraId="49208BF9" w14:textId="77777777" w:rsidR="00155600" w:rsidRPr="006E0AF9" w:rsidRDefault="00155600">
      <w:pPr>
        <w:spacing w:after="0" w:line="240" w:lineRule="auto"/>
      </w:pPr>
      <w:r w:rsidRPr="006E0AF9">
        <w:br w:type="page"/>
      </w:r>
    </w:p>
    <w:p w14:paraId="080A7E7A" w14:textId="4B885B3A" w:rsidR="000F752F" w:rsidRPr="00205657" w:rsidRDefault="007D32E0" w:rsidP="00DB2A3C">
      <w:pPr>
        <w:spacing w:line="276" w:lineRule="auto"/>
        <w:jc w:val="center"/>
        <w:rPr>
          <w:rFonts w:ascii="Arial Black" w:hAnsi="Arial Black"/>
          <w:sz w:val="36"/>
          <w:szCs w:val="36"/>
        </w:rPr>
      </w:pPr>
      <w:r w:rsidRPr="00205657">
        <w:rPr>
          <w:rFonts w:ascii="Arial Black" w:hAnsi="Arial Black"/>
          <w:sz w:val="36"/>
          <w:szCs w:val="36"/>
        </w:rPr>
        <w:lastRenderedPageBreak/>
        <w:t>Referencias Bibliográficas</w:t>
      </w:r>
    </w:p>
    <w:p w14:paraId="1B51E916" w14:textId="77777777" w:rsidR="00BC6BE1" w:rsidRDefault="00000000" w:rsidP="00491674">
      <w:pPr>
        <w:pStyle w:val="Prrafodelista"/>
        <w:numPr>
          <w:ilvl w:val="0"/>
          <w:numId w:val="33"/>
        </w:numPr>
        <w:ind w:left="993" w:hanging="633"/>
        <w:jc w:val="both"/>
      </w:pPr>
      <w:hyperlink r:id="rId44" w:history="1">
        <w:r w:rsidR="00BC6BE1">
          <w:rPr>
            <w:rStyle w:val="Hipervnculo"/>
          </w:rPr>
          <w:t>Robot conversacional</w:t>
        </w:r>
        <w:r w:rsidR="00BC6BE1" w:rsidRPr="006E2D9C">
          <w:rPr>
            <w:rStyle w:val="Hipervnculo"/>
          </w:rPr>
          <w:t>s: La guía definitiva (2020) - IA Conversacional para Empresas | Artificial Solutions (artificial-solutions.com)</w:t>
        </w:r>
      </w:hyperlink>
      <w:r w:rsidR="00BC6BE1" w:rsidRPr="006E2D9C">
        <w:t xml:space="preserve"> 11-2-2022</w:t>
      </w:r>
    </w:p>
    <w:p w14:paraId="17B22C81" w14:textId="141416CE" w:rsidR="00BC6BE1" w:rsidRDefault="00BC6BE1" w:rsidP="00491674">
      <w:pPr>
        <w:pStyle w:val="Prrafodelista"/>
        <w:numPr>
          <w:ilvl w:val="0"/>
          <w:numId w:val="33"/>
        </w:numPr>
        <w:ind w:left="993" w:hanging="633"/>
        <w:jc w:val="both"/>
        <w:rPr>
          <w:lang w:val="en-US"/>
        </w:rPr>
      </w:pPr>
      <w:r w:rsidRPr="00BC6BE1">
        <w:rPr>
          <w:lang w:val="en-US"/>
        </w:rPr>
        <w:t xml:space="preserve">Fourault, S. (2017). The Ultimate Guide to Designing A Robot conversacional Tech Stack. Retrieved from </w:t>
      </w:r>
      <w:hyperlink r:id="rId45">
        <w:r w:rsidRPr="00BC6BE1">
          <w:rPr>
            <w:rStyle w:val="EnlacedeInternet"/>
            <w:lang w:val="en-US"/>
          </w:rPr>
          <w:t>https://robot conversacionalsmagazine.com/the-ultimate-guide-to-designing-a-robot conversacional-tech-stack-333eceb431da</w:t>
        </w:r>
      </w:hyperlink>
      <w:r w:rsidRPr="00BC6BE1">
        <w:rPr>
          <w:lang w:val="en-US"/>
        </w:rPr>
        <w:t xml:space="preserve">  (20 de octubre de 2020)</w:t>
      </w:r>
    </w:p>
    <w:p w14:paraId="7525ED04" w14:textId="77777777" w:rsidR="00F20DCD" w:rsidRPr="00DB6976" w:rsidRDefault="00F20DCD" w:rsidP="00491674">
      <w:pPr>
        <w:pStyle w:val="Prrafodelista"/>
        <w:numPr>
          <w:ilvl w:val="0"/>
          <w:numId w:val="33"/>
        </w:numPr>
        <w:ind w:left="993" w:hanging="633"/>
        <w:jc w:val="both"/>
      </w:pPr>
      <w:r w:rsidRPr="00DB6976">
        <w:rPr>
          <w:lang w:val="es-ES"/>
        </w:rPr>
        <w:t xml:space="preserve">Ernesto Guerra, Amanda, el robot conversacional que sabe de elecciones en Cuba. </w:t>
      </w:r>
      <w:hyperlink r:id="rId46" w:history="1">
        <w:r w:rsidRPr="00DB6976">
          <w:rPr>
            <w:rStyle w:val="Hipervnculo"/>
            <w:lang w:val="es-ES"/>
          </w:rPr>
          <w:t>https://planetarobot conversacional.com/amanda-el-robot conversacional-que-sabe-de-elecciones-en-cuba-e2c3b5a7d835</w:t>
        </w:r>
      </w:hyperlink>
      <w:r w:rsidRPr="00DB6976">
        <w:rPr>
          <w:lang w:val="es-ES"/>
        </w:rPr>
        <w:t xml:space="preserve">   </w:t>
      </w:r>
    </w:p>
    <w:p w14:paraId="61BB9A93" w14:textId="77777777" w:rsidR="00F20DCD" w:rsidRPr="00F20DCD" w:rsidRDefault="00F20DCD" w:rsidP="00491674">
      <w:pPr>
        <w:pStyle w:val="Prrafodelista"/>
        <w:ind w:left="993"/>
        <w:jc w:val="both"/>
        <w:rPr>
          <w:lang w:val="es-ES"/>
        </w:rPr>
      </w:pPr>
    </w:p>
    <w:p w14:paraId="64B9ADD6" w14:textId="77777777" w:rsidR="00A21118" w:rsidRPr="0031185C" w:rsidRDefault="00C17376" w:rsidP="00491674">
      <w:pPr>
        <w:pStyle w:val="Prrafodelista"/>
        <w:numPr>
          <w:ilvl w:val="0"/>
          <w:numId w:val="33"/>
        </w:numPr>
        <w:spacing w:after="0"/>
        <w:ind w:left="993" w:hanging="633"/>
        <w:jc w:val="both"/>
      </w:pPr>
      <w:r w:rsidRPr="0031185C">
        <w:rPr>
          <w:i/>
          <w:iCs/>
        </w:rPr>
        <w:t>Universitari_Bots</w:t>
      </w:r>
      <w:r w:rsidRPr="0031185C">
        <w:t>. (2020, septiembre 18). Cubadebate.</w:t>
      </w:r>
    </w:p>
    <w:p w14:paraId="2229D411" w14:textId="328CF5AD" w:rsidR="00C17376" w:rsidRPr="0031185C" w:rsidRDefault="00000000" w:rsidP="00491674">
      <w:pPr>
        <w:pStyle w:val="Prrafodelista"/>
        <w:spacing w:after="0"/>
        <w:ind w:left="993"/>
        <w:jc w:val="both"/>
      </w:pPr>
      <w:hyperlink r:id="rId47" w:history="1">
        <w:r w:rsidR="00C17376" w:rsidRPr="0031185C">
          <w:rPr>
            <w:rStyle w:val="Hipervnculo"/>
          </w:rPr>
          <w:t>http://www.cubadebate.cu/especiales/2020/09/18/universitari_bots/</w:t>
        </w:r>
      </w:hyperlink>
      <w:r w:rsidR="009504F6" w:rsidRPr="0031185C">
        <w:t xml:space="preserve"> 31-10-2022</w:t>
      </w:r>
    </w:p>
    <w:p w14:paraId="319B3C3F" w14:textId="56D6A912" w:rsidR="0031185C" w:rsidRPr="0031185C" w:rsidRDefault="0031185C" w:rsidP="00491674">
      <w:pPr>
        <w:pStyle w:val="Prrafodelista"/>
        <w:numPr>
          <w:ilvl w:val="0"/>
          <w:numId w:val="33"/>
        </w:numPr>
        <w:suppressAutoHyphens w:val="0"/>
        <w:spacing w:after="0"/>
        <w:ind w:left="993" w:hanging="633"/>
        <w:jc w:val="both"/>
        <w:rPr>
          <w:rFonts w:eastAsia="Times New Roman"/>
          <w:lang w:eastAsia="es-ES"/>
        </w:rPr>
      </w:pPr>
      <w:r w:rsidRPr="0031185C">
        <w:rPr>
          <w:rFonts w:eastAsia="Times New Roman"/>
          <w:lang w:eastAsia="es-ES"/>
        </w:rPr>
        <w:t>Rosbel Caballero Ramírez. (2021). Chatbot: Una propuesta viable para la atención al cliente en el centro de soporte de la UCI.</w:t>
      </w:r>
    </w:p>
    <w:p w14:paraId="29620A7C" w14:textId="450F7785" w:rsidR="00BC6BE1" w:rsidRPr="0031185C" w:rsidRDefault="00BC6BE1" w:rsidP="00491674">
      <w:pPr>
        <w:pStyle w:val="Prrafodelista"/>
        <w:ind w:left="993"/>
        <w:jc w:val="both"/>
        <w:rPr>
          <w:lang w:val="es-ES"/>
        </w:rPr>
      </w:pPr>
    </w:p>
    <w:p w14:paraId="73751B37" w14:textId="77777777" w:rsidR="00BC6BE1" w:rsidRDefault="00000000" w:rsidP="00491674">
      <w:pPr>
        <w:pStyle w:val="Prrafodelista"/>
        <w:numPr>
          <w:ilvl w:val="0"/>
          <w:numId w:val="33"/>
        </w:numPr>
        <w:ind w:left="993" w:hanging="633"/>
        <w:jc w:val="both"/>
      </w:pPr>
      <w:hyperlink r:id="rId48" w:history="1">
        <w:r w:rsidR="00BC6BE1" w:rsidRPr="002F08DE">
          <w:rPr>
            <w:rStyle w:val="Hipervnculo"/>
          </w:rPr>
          <w:t>https://azure.microsoft.com/en-us/services/bot-services/</w:t>
        </w:r>
      </w:hyperlink>
      <w:r w:rsidR="00BC6BE1" w:rsidRPr="00722C14">
        <w:t xml:space="preserve">   4-11-2021</w:t>
      </w:r>
    </w:p>
    <w:p w14:paraId="6EA1F9EC" w14:textId="77777777" w:rsidR="00BC6BE1" w:rsidRDefault="00000000" w:rsidP="00491674">
      <w:pPr>
        <w:pStyle w:val="Prrafodelista"/>
        <w:numPr>
          <w:ilvl w:val="0"/>
          <w:numId w:val="33"/>
        </w:numPr>
        <w:ind w:left="993" w:hanging="633"/>
        <w:jc w:val="both"/>
      </w:pPr>
      <w:hyperlink r:id="rId49" w:history="1">
        <w:r w:rsidR="00BC6BE1" w:rsidRPr="002F08DE">
          <w:rPr>
            <w:rStyle w:val="Hipervnculo"/>
          </w:rPr>
          <w:t>https://docs.microsoft.com/en-us/composer/introduction 5-11-2021</w:t>
        </w:r>
      </w:hyperlink>
    </w:p>
    <w:p w14:paraId="56FDD722" w14:textId="77777777" w:rsidR="00BC6BE1" w:rsidRDefault="00000000" w:rsidP="00491674">
      <w:pPr>
        <w:pStyle w:val="Prrafodelista"/>
        <w:numPr>
          <w:ilvl w:val="0"/>
          <w:numId w:val="33"/>
        </w:numPr>
        <w:ind w:left="993" w:hanging="633"/>
        <w:jc w:val="both"/>
      </w:pPr>
      <w:hyperlink r:id="rId50" w:history="1">
        <w:r w:rsidR="00BC6BE1" w:rsidRPr="00D7734A">
          <w:rPr>
            <w:rStyle w:val="Hipervnculo"/>
          </w:rPr>
          <w:t>https://paginapropia.com/15-ventajas-y-desventajas-de-microsoft-azure/</w:t>
        </w:r>
      </w:hyperlink>
      <w:r w:rsidR="00BC6BE1" w:rsidRPr="00D7734A">
        <w:t xml:space="preserve">  </w:t>
      </w:r>
      <w:r w:rsidR="00BC6BE1">
        <w:t xml:space="preserve"> </w:t>
      </w:r>
      <w:r w:rsidR="00BC6BE1" w:rsidRPr="00D7734A">
        <w:t>6-11-2021</w:t>
      </w:r>
    </w:p>
    <w:p w14:paraId="63330BB1" w14:textId="77777777" w:rsidR="00BC6BE1" w:rsidRDefault="00000000" w:rsidP="00491674">
      <w:pPr>
        <w:pStyle w:val="Prrafodelista"/>
        <w:numPr>
          <w:ilvl w:val="0"/>
          <w:numId w:val="33"/>
        </w:numPr>
        <w:ind w:left="993" w:hanging="633"/>
        <w:jc w:val="both"/>
      </w:pPr>
      <w:hyperlink r:id="rId51" w:history="1">
        <w:r w:rsidR="00BC6BE1" w:rsidRPr="002F08DE">
          <w:rPr>
            <w:rStyle w:val="Hipervnculo"/>
          </w:rPr>
          <w:t>https://stackshare.io/stackups/dialogflow-vs-microsoft-bot-framework/</w:t>
        </w:r>
      </w:hyperlink>
      <w:r w:rsidR="00BC6BE1" w:rsidRPr="00D7734A">
        <w:t xml:space="preserve">   </w:t>
      </w:r>
      <w:r w:rsidR="00BC6BE1">
        <w:t xml:space="preserve">      </w:t>
      </w:r>
      <w:r w:rsidR="00BC6BE1" w:rsidRPr="00D7734A">
        <w:t>5-11-2021</w:t>
      </w:r>
    </w:p>
    <w:p w14:paraId="3854650F" w14:textId="77777777" w:rsidR="00BC6BE1" w:rsidRDefault="00000000" w:rsidP="00491674">
      <w:pPr>
        <w:pStyle w:val="Prrafodelista"/>
        <w:numPr>
          <w:ilvl w:val="0"/>
          <w:numId w:val="33"/>
        </w:numPr>
        <w:ind w:left="993" w:hanging="633"/>
        <w:jc w:val="both"/>
      </w:pPr>
      <w:hyperlink r:id="rId52" w:history="1">
        <w:r w:rsidR="00BC6BE1" w:rsidRPr="002F08DE">
          <w:rPr>
            <w:rStyle w:val="Hipervnculo"/>
          </w:rPr>
          <w:t>https://rijsat.com/2021/11/03/create-azure-bot-service-from-azure-portal/</w:t>
        </w:r>
      </w:hyperlink>
      <w:r w:rsidR="00BC6BE1" w:rsidRPr="00D7734A">
        <w:t xml:space="preserve"> </w:t>
      </w:r>
      <w:r w:rsidR="00BC6BE1">
        <w:t xml:space="preserve"> </w:t>
      </w:r>
      <w:r w:rsidR="00BC6BE1" w:rsidRPr="00D7734A">
        <w:t xml:space="preserve"> 6-11-2021</w:t>
      </w:r>
    </w:p>
    <w:p w14:paraId="18B5CF89" w14:textId="77777777" w:rsidR="00BC6BE1" w:rsidRDefault="00000000" w:rsidP="00491674">
      <w:pPr>
        <w:pStyle w:val="Prrafodelista"/>
        <w:numPr>
          <w:ilvl w:val="0"/>
          <w:numId w:val="33"/>
        </w:numPr>
        <w:ind w:left="993" w:hanging="633"/>
        <w:jc w:val="both"/>
      </w:pPr>
      <w:hyperlink r:id="rId53" w:history="1">
        <w:r w:rsidR="00BC6BE1" w:rsidRPr="002F08DE">
          <w:rPr>
            <w:rStyle w:val="Hipervnculo"/>
          </w:rPr>
          <w:t>https://cloud.google.com/dialogflow/docs 4-11-2021</w:t>
        </w:r>
      </w:hyperlink>
    </w:p>
    <w:p w14:paraId="11E78181" w14:textId="77777777" w:rsidR="00BC6BE1" w:rsidRDefault="00000000" w:rsidP="00491674">
      <w:pPr>
        <w:pStyle w:val="Prrafodelista"/>
        <w:numPr>
          <w:ilvl w:val="0"/>
          <w:numId w:val="33"/>
        </w:numPr>
        <w:ind w:left="993" w:hanging="633"/>
        <w:jc w:val="both"/>
      </w:pPr>
      <w:hyperlink r:id="rId54" w:history="1">
        <w:r w:rsidR="00BC6BE1" w:rsidRPr="009303AB">
          <w:rPr>
            <w:rStyle w:val="Hipervnculo"/>
          </w:rPr>
          <w:t>https://cloud.google.com/dialogflow?hl=es</w:t>
        </w:r>
      </w:hyperlink>
      <w:r w:rsidR="00BC6BE1" w:rsidRPr="009303AB">
        <w:t xml:space="preserve">  5-11-2021</w:t>
      </w:r>
    </w:p>
    <w:p w14:paraId="795FF752" w14:textId="77777777" w:rsidR="00BC6BE1" w:rsidRDefault="00000000" w:rsidP="00491674">
      <w:pPr>
        <w:pStyle w:val="Prrafodelista"/>
        <w:numPr>
          <w:ilvl w:val="0"/>
          <w:numId w:val="33"/>
        </w:numPr>
        <w:ind w:left="993" w:hanging="633"/>
        <w:jc w:val="both"/>
      </w:pPr>
      <w:hyperlink w:history="1">
        <w:r w:rsidR="00BC6BE1" w:rsidRPr="002F08DE">
          <w:rPr>
            <w:rStyle w:val="Hipervnculo"/>
          </w:rPr>
          <w:t>https://www.robot conversacionals.org/dialogflow</w:t>
        </w:r>
      </w:hyperlink>
      <w:r w:rsidR="00BC6BE1" w:rsidRPr="00E27DBB">
        <w:t xml:space="preserve">        6-11-2021</w:t>
      </w:r>
    </w:p>
    <w:p w14:paraId="719FED3D" w14:textId="77777777" w:rsidR="00BC6BE1" w:rsidRDefault="00000000" w:rsidP="00491674">
      <w:pPr>
        <w:pStyle w:val="Prrafodelista"/>
        <w:numPr>
          <w:ilvl w:val="0"/>
          <w:numId w:val="33"/>
        </w:numPr>
        <w:ind w:left="993" w:hanging="633"/>
        <w:jc w:val="both"/>
      </w:pPr>
      <w:hyperlink r:id="rId55" w:history="1">
        <w:r w:rsidR="00BC6BE1" w:rsidRPr="002F08DE">
          <w:rPr>
            <w:rStyle w:val="Hipervnculo"/>
          </w:rPr>
          <w:t>https://www.capterra.es/reviews/180853/dialogflow?overall_rating_ge=5</w:t>
        </w:r>
      </w:hyperlink>
      <w:r w:rsidR="00BC6BE1" w:rsidRPr="009303AB">
        <w:t xml:space="preserve">  6-11-2021</w:t>
      </w:r>
    </w:p>
    <w:p w14:paraId="1F5D1F18" w14:textId="77777777" w:rsidR="00BC6BE1" w:rsidRDefault="00000000" w:rsidP="00491674">
      <w:pPr>
        <w:pStyle w:val="Prrafodelista"/>
        <w:numPr>
          <w:ilvl w:val="0"/>
          <w:numId w:val="33"/>
        </w:numPr>
        <w:ind w:left="993" w:hanging="633"/>
        <w:jc w:val="both"/>
      </w:pPr>
      <w:hyperlink r:id="rId56" w:history="1">
        <w:r w:rsidR="00BC6BE1" w:rsidRPr="002F08DE">
          <w:rPr>
            <w:rStyle w:val="Hipervnculo"/>
          </w:rPr>
          <w:t>https://www.linkedin.com/pulse/dialogflow-vs-lex-watson-azure-bot-robot conversacional-quick-sherwin-fernandes</w:t>
        </w:r>
      </w:hyperlink>
      <w:r w:rsidR="00BC6BE1" w:rsidRPr="00E27DBB">
        <w:t xml:space="preserve">  5-11-2021</w:t>
      </w:r>
    </w:p>
    <w:p w14:paraId="527E9EC7" w14:textId="77777777" w:rsidR="00BC6BE1" w:rsidRPr="00DB6976" w:rsidRDefault="00000000" w:rsidP="00491674">
      <w:pPr>
        <w:pStyle w:val="Prrafodelista"/>
        <w:numPr>
          <w:ilvl w:val="0"/>
          <w:numId w:val="33"/>
        </w:numPr>
        <w:ind w:left="993" w:hanging="633"/>
        <w:jc w:val="both"/>
      </w:pPr>
      <w:hyperlink r:id="rId57" w:history="1">
        <w:r w:rsidR="00BC6BE1" w:rsidRPr="002F08DE">
          <w:rPr>
            <w:rStyle w:val="Hipervnculo"/>
            <w:lang w:val="en-US"/>
          </w:rPr>
          <w:t>https://rasa.com/</w:t>
        </w:r>
      </w:hyperlink>
      <w:r w:rsidR="00BC6BE1" w:rsidRPr="00DB6976">
        <w:rPr>
          <w:lang w:val="en-US"/>
        </w:rPr>
        <w:t xml:space="preserve"> 3-11-2021</w:t>
      </w:r>
    </w:p>
    <w:p w14:paraId="5E9E27EF" w14:textId="77777777" w:rsidR="00BC6BE1" w:rsidRDefault="00000000" w:rsidP="00491674">
      <w:pPr>
        <w:pStyle w:val="Prrafodelista"/>
        <w:numPr>
          <w:ilvl w:val="0"/>
          <w:numId w:val="33"/>
        </w:numPr>
        <w:ind w:left="993" w:hanging="633"/>
        <w:jc w:val="both"/>
        <w:rPr>
          <w:lang w:val="en-US"/>
        </w:rPr>
      </w:pPr>
      <w:hyperlink r:id="rId58" w:history="1">
        <w:r w:rsidR="00BC6BE1" w:rsidRPr="002F08DE">
          <w:rPr>
            <w:rStyle w:val="Hipervnculo"/>
            <w:lang w:val="en-US"/>
          </w:rPr>
          <w:t>https://www.spaceo.ca/ai-robot conversacional-development-using-rasa-reasons/</w:t>
        </w:r>
      </w:hyperlink>
      <w:r w:rsidR="00BC6BE1" w:rsidRPr="00DB6976">
        <w:rPr>
          <w:lang w:val="en-US"/>
        </w:rPr>
        <w:t xml:space="preserve">  3-11-2021</w:t>
      </w:r>
    </w:p>
    <w:p w14:paraId="746EEE63" w14:textId="77777777" w:rsidR="00BC6BE1" w:rsidRDefault="00000000" w:rsidP="00491674">
      <w:pPr>
        <w:pStyle w:val="Prrafodelista"/>
        <w:numPr>
          <w:ilvl w:val="0"/>
          <w:numId w:val="33"/>
        </w:numPr>
        <w:ind w:left="993" w:hanging="633"/>
        <w:jc w:val="both"/>
        <w:rPr>
          <w:lang w:val="en-US"/>
        </w:rPr>
      </w:pPr>
      <w:hyperlink w:history="1">
        <w:r w:rsidR="00BC6BE1" w:rsidRPr="002F08DE">
          <w:rPr>
            <w:rStyle w:val="Hipervnculo"/>
            <w:lang w:val="en-US"/>
          </w:rPr>
          <w:t>https://www.robot conversacionals.org/best-robot conversacional-builders#builder5</w:t>
        </w:r>
      </w:hyperlink>
      <w:r w:rsidR="00BC6BE1" w:rsidRPr="00DB6976">
        <w:rPr>
          <w:lang w:val="en-US"/>
        </w:rPr>
        <w:t xml:space="preserve">  6-11-2021</w:t>
      </w:r>
    </w:p>
    <w:p w14:paraId="5EBC41C0" w14:textId="77777777" w:rsidR="00BC6BE1" w:rsidRDefault="00BC6BE1" w:rsidP="00491674">
      <w:pPr>
        <w:pStyle w:val="Prrafodelista"/>
        <w:numPr>
          <w:ilvl w:val="0"/>
          <w:numId w:val="33"/>
        </w:numPr>
        <w:ind w:left="993" w:hanging="633"/>
        <w:jc w:val="both"/>
        <w:rPr>
          <w:lang w:val="en-US"/>
        </w:rPr>
      </w:pPr>
      <w:r w:rsidRPr="00DB6976">
        <w:rPr>
          <w:lang w:val="en-US"/>
        </w:rPr>
        <w:t xml:space="preserve"> </w:t>
      </w:r>
      <w:hyperlink r:id="rId59" w:history="1">
        <w:r w:rsidRPr="002F08DE">
          <w:rPr>
            <w:rStyle w:val="Hipervnculo"/>
            <w:lang w:val="en-US"/>
          </w:rPr>
          <w:t>https://botpress.com/docs/introduction 3-11-2021</w:t>
        </w:r>
      </w:hyperlink>
    </w:p>
    <w:p w14:paraId="77335144" w14:textId="77777777" w:rsidR="00BC6BE1" w:rsidRPr="00DB6976" w:rsidRDefault="00000000" w:rsidP="00491674">
      <w:pPr>
        <w:pStyle w:val="Prrafodelista"/>
        <w:numPr>
          <w:ilvl w:val="0"/>
          <w:numId w:val="33"/>
        </w:numPr>
        <w:ind w:left="993" w:hanging="633"/>
        <w:jc w:val="both"/>
        <w:rPr>
          <w:rStyle w:val="Hipervnculo"/>
          <w:color w:val="auto"/>
          <w:u w:val="none"/>
          <w:lang w:val="en-US"/>
        </w:rPr>
      </w:pPr>
      <w:hyperlink r:id="rId60" w:history="1">
        <w:r w:rsidR="00BC6BE1" w:rsidRPr="00DB6976">
          <w:rPr>
            <w:rStyle w:val="Hipervnculo"/>
            <w:lang w:val="en-US"/>
          </w:rPr>
          <w:t>https://www.getapp.es/reviews/2047766/botpress 4-11-2021</w:t>
        </w:r>
      </w:hyperlink>
    </w:p>
    <w:p w14:paraId="06C19AD6" w14:textId="77777777" w:rsidR="00BC6BE1" w:rsidRPr="00BC6BE1" w:rsidRDefault="00000000" w:rsidP="00491674">
      <w:pPr>
        <w:pStyle w:val="Prrafodelista"/>
        <w:numPr>
          <w:ilvl w:val="0"/>
          <w:numId w:val="33"/>
        </w:numPr>
        <w:ind w:left="993" w:hanging="633"/>
        <w:jc w:val="both"/>
        <w:rPr>
          <w:lang w:val="en-US"/>
        </w:rPr>
      </w:pPr>
      <w:hyperlink r:id="rId61" w:history="1">
        <w:r w:rsidR="00BC6BE1" w:rsidRPr="00BC6BE1">
          <w:rPr>
            <w:rStyle w:val="Hipervnculo"/>
            <w:lang w:val="en-US"/>
          </w:rPr>
          <w:t>https://www.saashub.com/compare</w:t>
        </w:r>
      </w:hyperlink>
      <w:r w:rsidR="00BC6BE1" w:rsidRPr="00BC6BE1">
        <w:rPr>
          <w:lang w:val="en-US"/>
        </w:rPr>
        <w:t xml:space="preserve">  5-11-2021</w:t>
      </w:r>
    </w:p>
    <w:p w14:paraId="4C5DC468" w14:textId="77777777" w:rsidR="00BC6BE1" w:rsidRPr="00DB6976" w:rsidRDefault="00000000" w:rsidP="00491674">
      <w:pPr>
        <w:pStyle w:val="Prrafodelista"/>
        <w:numPr>
          <w:ilvl w:val="0"/>
          <w:numId w:val="33"/>
        </w:numPr>
        <w:ind w:left="993" w:hanging="633"/>
        <w:jc w:val="both"/>
        <w:rPr>
          <w:lang w:val="es-ES"/>
        </w:rPr>
      </w:pPr>
      <w:hyperlink r:id="rId62" w:history="1">
        <w:r w:rsidR="00BC6BE1" w:rsidRPr="002F08DE">
          <w:rPr>
            <w:rStyle w:val="Hipervnculo"/>
          </w:rPr>
          <w:t>https://www.spaceo.ca/top-ai-robot conversacional-marcos/</w:t>
        </w:r>
      </w:hyperlink>
      <w:r w:rsidR="00BC6BE1" w:rsidRPr="00E27DBB">
        <w:t xml:space="preserve">  7-11-2021</w:t>
      </w:r>
    </w:p>
    <w:p w14:paraId="16DE8C9A" w14:textId="77777777" w:rsidR="00BC6BE1" w:rsidRDefault="00BC6BE1" w:rsidP="00491674">
      <w:pPr>
        <w:pStyle w:val="Prrafodelista"/>
        <w:numPr>
          <w:ilvl w:val="0"/>
          <w:numId w:val="33"/>
        </w:numPr>
        <w:ind w:left="993" w:hanging="633"/>
        <w:jc w:val="both"/>
        <w:rPr>
          <w:lang w:val="en-US"/>
        </w:rPr>
      </w:pPr>
      <w:r w:rsidRPr="00DB6976">
        <w:rPr>
          <w:lang w:val="en-US"/>
        </w:rPr>
        <w:t>Waghmare, C. (2019). Introducing Azure Bot Service Building Bots for Business.</w:t>
      </w:r>
    </w:p>
    <w:p w14:paraId="72C4B361" w14:textId="77777777" w:rsidR="00BC6BE1" w:rsidRDefault="00BC6BE1" w:rsidP="00491674">
      <w:pPr>
        <w:pStyle w:val="Prrafodelista"/>
        <w:numPr>
          <w:ilvl w:val="0"/>
          <w:numId w:val="33"/>
        </w:numPr>
        <w:ind w:left="993" w:hanging="633"/>
        <w:jc w:val="both"/>
        <w:rPr>
          <w:lang w:val="en-US"/>
        </w:rPr>
      </w:pPr>
      <w:r w:rsidRPr="00DB6976">
        <w:rPr>
          <w:lang w:val="en-US"/>
        </w:rPr>
        <w:lastRenderedPageBreak/>
        <w:t xml:space="preserve">Navin Sabharwal, A. A. (2020). Cognitive Virtual Assistants Using Google Dialogflow Develop Complex Cognitive Bots Using the Google Dialogflow Platform. </w:t>
      </w:r>
    </w:p>
    <w:p w14:paraId="7F227C5B" w14:textId="77777777" w:rsidR="00BC6BE1" w:rsidRDefault="00BC6BE1" w:rsidP="00491674">
      <w:pPr>
        <w:pStyle w:val="Prrafodelista"/>
        <w:numPr>
          <w:ilvl w:val="0"/>
          <w:numId w:val="33"/>
        </w:numPr>
        <w:ind w:left="993" w:hanging="633"/>
        <w:jc w:val="both"/>
        <w:rPr>
          <w:lang w:val="en-US"/>
        </w:rPr>
      </w:pPr>
      <w:r w:rsidRPr="00DB6976">
        <w:rPr>
          <w:lang w:val="en-US"/>
        </w:rPr>
        <w:t xml:space="preserve">Raj, S. (2019). Building Robot conversacionals with Python Using Natural Language Processing and Machine Learning. </w:t>
      </w:r>
    </w:p>
    <w:p w14:paraId="6909B374" w14:textId="77777777" w:rsidR="00BC6BE1" w:rsidRPr="00BC6BE1" w:rsidRDefault="00BC6BE1" w:rsidP="00491674">
      <w:pPr>
        <w:pStyle w:val="Prrafodelista"/>
        <w:numPr>
          <w:ilvl w:val="0"/>
          <w:numId w:val="33"/>
        </w:numPr>
        <w:ind w:left="993" w:hanging="633"/>
        <w:jc w:val="both"/>
        <w:rPr>
          <w:lang w:val="es-ES"/>
        </w:rPr>
      </w:pPr>
      <w:r w:rsidRPr="00BC6BE1">
        <w:rPr>
          <w:lang w:val="en-US"/>
        </w:rPr>
        <w:t xml:space="preserve"> </w:t>
      </w:r>
      <w:r w:rsidRPr="00D71158">
        <w:t xml:space="preserve">Álvaro Castillo Cabero, P. P. M., Joan Antoni Pastor Collado. </w:t>
      </w:r>
      <w:r w:rsidRPr="00753728">
        <w:t>(2020). Rasa Framework: Análisis e implementación de un Robot conversacional.</w:t>
      </w:r>
    </w:p>
    <w:p w14:paraId="343667D8" w14:textId="200B6EF2" w:rsidR="00BC6BE1" w:rsidRDefault="00BC6BE1" w:rsidP="00491674">
      <w:pPr>
        <w:pStyle w:val="Prrafodelista"/>
        <w:numPr>
          <w:ilvl w:val="0"/>
          <w:numId w:val="33"/>
        </w:numPr>
        <w:ind w:left="993" w:hanging="633"/>
        <w:jc w:val="both"/>
        <w:rPr>
          <w:lang w:val="en-US"/>
        </w:rPr>
      </w:pPr>
      <w:r w:rsidRPr="00DB6976">
        <w:rPr>
          <w:lang w:val="en-US"/>
        </w:rPr>
        <w:t>Tri Chau Minh Tri, N. T. D., Koh Wee Lit (2020). Creating smart, human-like robot conversacional for businesses using BotPress platform.</w:t>
      </w:r>
    </w:p>
    <w:p w14:paraId="71AC025E" w14:textId="4EC6C3BA" w:rsidR="000A611B" w:rsidRPr="000A611B" w:rsidRDefault="000A611B" w:rsidP="00491674">
      <w:pPr>
        <w:pStyle w:val="Prrafodelista"/>
        <w:numPr>
          <w:ilvl w:val="0"/>
          <w:numId w:val="33"/>
        </w:numPr>
        <w:ind w:left="993" w:hanging="633"/>
        <w:jc w:val="both"/>
        <w:rPr>
          <w:lang w:val="en-US"/>
        </w:rPr>
      </w:pPr>
      <w:r>
        <w:fldChar w:fldCharType="begin"/>
      </w:r>
      <w:r w:rsidRPr="00DB6976">
        <w:rPr>
          <w:lang w:val="en-US"/>
        </w:rPr>
        <w:instrText xml:space="preserve"> ADDIN ZOTERO_BIBL {"uncited":[],"omitted":[],"custom":[]} CSL_BIBLIOGRAPHY </w:instrText>
      </w:r>
      <w:r>
        <w:fldChar w:fldCharType="separate"/>
      </w:r>
      <w:r w:rsidRPr="00DB6976">
        <w:rPr>
          <w:lang w:val="en-US"/>
        </w:rPr>
        <w:t xml:space="preserve">Papangelis, A., Namazifar, M., Khatri, C., Wang, Y.-C., Molino, P., &amp; Tur, G. (2020). </w:t>
      </w:r>
      <w:r w:rsidRPr="00DB6976">
        <w:rPr>
          <w:i/>
          <w:iCs/>
          <w:lang w:val="en-US"/>
        </w:rPr>
        <w:t>Plato Dialogue System: A Flexible Conversational AI Research Platform</w:t>
      </w:r>
      <w:r w:rsidRPr="00DB6976">
        <w:rPr>
          <w:lang w:val="en-US"/>
        </w:rPr>
        <w:t xml:space="preserve">. </w:t>
      </w:r>
      <w:r>
        <w:fldChar w:fldCharType="end"/>
      </w:r>
    </w:p>
    <w:p w14:paraId="263AA93B" w14:textId="77777777" w:rsidR="00BC6BE1" w:rsidRDefault="00000000" w:rsidP="00491674">
      <w:pPr>
        <w:pStyle w:val="Prrafodelista"/>
        <w:numPr>
          <w:ilvl w:val="0"/>
          <w:numId w:val="33"/>
        </w:numPr>
        <w:ind w:left="993" w:hanging="633"/>
        <w:jc w:val="both"/>
        <w:rPr>
          <w:lang w:val="en-US"/>
        </w:rPr>
      </w:pPr>
      <w:hyperlink r:id="rId63" w:history="1">
        <w:r w:rsidR="00BC6BE1" w:rsidRPr="002F08DE">
          <w:rPr>
            <w:rStyle w:val="Hipervnculo"/>
            <w:lang w:val="en-US"/>
          </w:rPr>
          <w:t>https://es.wikipedia.org/wiki/Python  11-2-2022</w:t>
        </w:r>
      </w:hyperlink>
    </w:p>
    <w:p w14:paraId="337AF528" w14:textId="77777777" w:rsidR="00BC6BE1" w:rsidRPr="00BC6BE1" w:rsidRDefault="00000000" w:rsidP="00491674">
      <w:pPr>
        <w:pStyle w:val="Prrafodelista"/>
        <w:numPr>
          <w:ilvl w:val="0"/>
          <w:numId w:val="33"/>
        </w:numPr>
        <w:ind w:left="993" w:hanging="633"/>
        <w:jc w:val="both"/>
        <w:rPr>
          <w:lang w:val="en-US"/>
        </w:rPr>
      </w:pPr>
      <w:hyperlink r:id="rId64" w:history="1">
        <w:r w:rsidR="00BC6BE1" w:rsidRPr="00BC6BE1">
          <w:rPr>
            <w:rStyle w:val="Hipervnculo"/>
            <w:lang w:val="en-US"/>
          </w:rPr>
          <w:t>https://es.wikipedia.org/wiki/PyCharm</w:t>
        </w:r>
      </w:hyperlink>
      <w:r w:rsidR="00BC6BE1" w:rsidRPr="00BC6BE1">
        <w:rPr>
          <w:lang w:val="en-US"/>
        </w:rPr>
        <w:t xml:space="preserve">  11-2-2022</w:t>
      </w:r>
    </w:p>
    <w:p w14:paraId="0F1BC644" w14:textId="77777777" w:rsidR="00BC6BE1" w:rsidRPr="00DB6976" w:rsidRDefault="00000000" w:rsidP="00491674">
      <w:pPr>
        <w:pStyle w:val="Prrafodelista"/>
        <w:numPr>
          <w:ilvl w:val="0"/>
          <w:numId w:val="33"/>
        </w:numPr>
        <w:ind w:left="993" w:hanging="633"/>
        <w:jc w:val="both"/>
        <w:rPr>
          <w:lang w:val="es-ES"/>
        </w:rPr>
      </w:pPr>
      <w:hyperlink r:id="rId65" w:history="1">
        <w:r w:rsidR="00BC6BE1">
          <w:rPr>
            <w:rStyle w:val="Hipervnculo"/>
          </w:rPr>
          <w:t>NoSQL - Wikipedia, la enciclopedia libre</w:t>
        </w:r>
      </w:hyperlink>
      <w:r w:rsidR="00BC6BE1">
        <w:t xml:space="preserve">   </w:t>
      </w:r>
      <w:r w:rsidR="00BC6BE1" w:rsidRPr="00883A1B">
        <w:t>11-2-2022</w:t>
      </w:r>
    </w:p>
    <w:p w14:paraId="3791E42A" w14:textId="77777777" w:rsidR="00BC6BE1" w:rsidRPr="00F82285" w:rsidRDefault="00000000" w:rsidP="00491674">
      <w:pPr>
        <w:pStyle w:val="Prrafodelista"/>
        <w:numPr>
          <w:ilvl w:val="0"/>
          <w:numId w:val="33"/>
        </w:numPr>
        <w:ind w:left="993" w:hanging="633"/>
        <w:jc w:val="both"/>
        <w:rPr>
          <w:lang w:val="es-ES"/>
        </w:rPr>
      </w:pPr>
      <w:hyperlink r:id="rId66" w:history="1">
        <w:r w:rsidR="00BC6BE1">
          <w:rPr>
            <w:rStyle w:val="Hipervnculo"/>
          </w:rPr>
          <w:t>YAML - Wikipedia, la enciclopedia libre</w:t>
        </w:r>
      </w:hyperlink>
      <w:r w:rsidR="00BC6BE1">
        <w:t xml:space="preserve">     </w:t>
      </w:r>
      <w:r w:rsidR="00BC6BE1" w:rsidRPr="00883A1B">
        <w:t>11-2-2022</w:t>
      </w:r>
    </w:p>
    <w:p w14:paraId="72EAE157" w14:textId="77777777" w:rsidR="00BC6BE1" w:rsidRPr="00F82285" w:rsidRDefault="00BC6BE1" w:rsidP="00491674">
      <w:pPr>
        <w:pStyle w:val="Prrafodelista"/>
        <w:numPr>
          <w:ilvl w:val="0"/>
          <w:numId w:val="33"/>
        </w:numPr>
        <w:ind w:left="993" w:hanging="633"/>
        <w:jc w:val="both"/>
        <w:rPr>
          <w:lang w:val="es-ES"/>
        </w:rPr>
      </w:pPr>
      <w:r>
        <w:t xml:space="preserve">XP - Extreme Programing Ingenieria de Software. </w:t>
      </w:r>
      <w:hyperlink r:id="rId67" w:history="1">
        <w:r w:rsidRPr="00915AFF">
          <w:rPr>
            <w:rStyle w:val="Hipervnculo"/>
          </w:rPr>
          <w:t>XP - Extreme Programing Ingenieria de Software (mex.tl)</w:t>
        </w:r>
      </w:hyperlink>
      <w:r w:rsidRPr="00915AFF">
        <w:t xml:space="preserve"> </w:t>
      </w:r>
      <w:r>
        <w:t xml:space="preserve"> 15-6-2021</w:t>
      </w:r>
      <w:bookmarkStart w:id="83" w:name="_Hlk112426720"/>
    </w:p>
    <w:p w14:paraId="37D3CEC0" w14:textId="77777777" w:rsidR="00BC6BE1" w:rsidRPr="00F82285" w:rsidRDefault="00BC6BE1" w:rsidP="00491674">
      <w:pPr>
        <w:pStyle w:val="Prrafodelista"/>
        <w:numPr>
          <w:ilvl w:val="0"/>
          <w:numId w:val="33"/>
        </w:numPr>
        <w:ind w:left="993" w:hanging="633"/>
        <w:jc w:val="both"/>
        <w:rPr>
          <w:lang w:val="es-ES"/>
        </w:rPr>
      </w:pPr>
      <w:r>
        <w:t xml:space="preserve">Puntos de caso de uso. (2021). En </w:t>
      </w:r>
      <w:r w:rsidRPr="00F82285">
        <w:rPr>
          <w:i/>
          <w:iCs/>
        </w:rPr>
        <w:t>Wikipedia, la enciclopedia libre</w:t>
      </w:r>
      <w:r>
        <w:t xml:space="preserve">. </w:t>
      </w:r>
      <w:bookmarkEnd w:id="83"/>
      <w:r>
        <w:fldChar w:fldCharType="begin"/>
      </w:r>
      <w:r>
        <w:instrText xml:space="preserve"> HYPERLINK "</w:instrText>
      </w:r>
      <w:r w:rsidRPr="00414FAC">
        <w:instrText>https://es.wikipedia.org/w/index.php?title=Puntos_de_caso_de_uso&amp;oldid=133055102</w:instrText>
      </w:r>
      <w:r>
        <w:instrText xml:space="preserve">" </w:instrText>
      </w:r>
      <w:r>
        <w:fldChar w:fldCharType="separate"/>
      </w:r>
      <w:r w:rsidRPr="00D06066">
        <w:rPr>
          <w:rStyle w:val="Hipervnculo"/>
        </w:rPr>
        <w:t>https://es.wikipedia.org/w/index.php?title=Puntos_de_caso_de_uso&amp;oldid=133055102</w:t>
      </w:r>
      <w:r>
        <w:fldChar w:fldCharType="end"/>
      </w:r>
      <w:r>
        <w:t xml:space="preserve">   20-9-2022</w:t>
      </w:r>
    </w:p>
    <w:p w14:paraId="7021B16B" w14:textId="151BC7D5" w:rsidR="00F906A5" w:rsidRDefault="00F906A5">
      <w:pPr>
        <w:spacing w:after="0" w:line="240" w:lineRule="auto"/>
      </w:pPr>
      <w:r>
        <w:br w:type="page"/>
      </w:r>
    </w:p>
    <w:p w14:paraId="2BA4B949" w14:textId="5ADDD460" w:rsidR="00F906A5" w:rsidRDefault="00F906A5" w:rsidP="00F906A5">
      <w:pPr>
        <w:pStyle w:val="Ttulo1"/>
        <w:spacing w:line="360" w:lineRule="auto"/>
        <w:jc w:val="center"/>
        <w:rPr>
          <w:rFonts w:ascii="Arial Black" w:hAnsi="Arial Black"/>
          <w:color w:val="auto"/>
          <w:sz w:val="36"/>
          <w:szCs w:val="36"/>
        </w:rPr>
      </w:pPr>
      <w:bookmarkStart w:id="84" w:name="_Toc118481772"/>
      <w:r>
        <w:rPr>
          <w:rFonts w:ascii="Arial Black" w:hAnsi="Arial Black"/>
          <w:color w:val="auto"/>
          <w:sz w:val="36"/>
          <w:szCs w:val="36"/>
        </w:rPr>
        <w:lastRenderedPageBreak/>
        <w:t>Anexos</w:t>
      </w:r>
      <w:bookmarkEnd w:id="84"/>
    </w:p>
    <w:p w14:paraId="0B2959F8" w14:textId="23E83BEE" w:rsidR="005C385E" w:rsidRPr="005C385E" w:rsidRDefault="005C385E" w:rsidP="005C385E">
      <w:r>
        <w:rPr>
          <w:lang w:val="es-US"/>
        </w:rPr>
        <w:t>En este apartado se tocar</w:t>
      </w:r>
      <w:r>
        <w:t>á la instalación y uso del sistema.</w:t>
      </w:r>
      <w:r w:rsidR="001B307F">
        <w:t xml:space="preserve"> Mostrando ejemplos de su funcionamiento.</w:t>
      </w:r>
    </w:p>
    <w:p w14:paraId="65CE050D" w14:textId="59C02CE5" w:rsidR="008D7AE4" w:rsidRPr="008A2C76" w:rsidRDefault="00756A03" w:rsidP="008A2C76">
      <w:pPr>
        <w:pStyle w:val="Ttulo2"/>
        <w:rPr>
          <w:rFonts w:ascii="Arial" w:hAnsi="Arial" w:cs="Arial"/>
          <w:b/>
          <w:bCs/>
          <w:color w:val="auto"/>
        </w:rPr>
      </w:pPr>
      <w:bookmarkStart w:id="85" w:name="_Toc118481773"/>
      <w:r w:rsidRPr="008A2C76">
        <w:rPr>
          <w:rFonts w:ascii="Arial" w:hAnsi="Arial" w:cs="Arial"/>
          <w:b/>
          <w:bCs/>
          <w:color w:val="auto"/>
        </w:rPr>
        <w:t>Instalación</w:t>
      </w:r>
      <w:bookmarkEnd w:id="85"/>
    </w:p>
    <w:p w14:paraId="014AD390" w14:textId="19AA7A87" w:rsidR="00140156" w:rsidRDefault="00140156" w:rsidP="00EA63E9">
      <w:pPr>
        <w:pStyle w:val="Prrafodelista"/>
        <w:numPr>
          <w:ilvl w:val="0"/>
          <w:numId w:val="24"/>
        </w:numPr>
        <w:spacing w:before="240"/>
        <w:jc w:val="both"/>
      </w:pPr>
      <w:r>
        <w:t>Debe tener conexión a internet.</w:t>
      </w:r>
    </w:p>
    <w:p w14:paraId="2D89E1C0" w14:textId="7CB33024" w:rsidR="00EA63E9" w:rsidRDefault="00EA63E9" w:rsidP="00EA63E9">
      <w:pPr>
        <w:pStyle w:val="Prrafodelista"/>
        <w:numPr>
          <w:ilvl w:val="0"/>
          <w:numId w:val="24"/>
        </w:numPr>
        <w:spacing w:before="240"/>
        <w:jc w:val="both"/>
      </w:pPr>
      <w:r>
        <w:t>Debe tener Python 3.8 instalado.</w:t>
      </w:r>
    </w:p>
    <w:p w14:paraId="2F534026" w14:textId="31808683" w:rsidR="005864D0" w:rsidRPr="00EA63E9" w:rsidRDefault="005864D0" w:rsidP="00EA63E9">
      <w:pPr>
        <w:pStyle w:val="Prrafodelista"/>
        <w:numPr>
          <w:ilvl w:val="0"/>
          <w:numId w:val="24"/>
        </w:numPr>
        <w:spacing w:before="240"/>
        <w:jc w:val="both"/>
      </w:pPr>
      <w:r>
        <w:t>Debe tener MongoDB instalado.</w:t>
      </w:r>
    </w:p>
    <w:p w14:paraId="1AC8CCEA" w14:textId="6E336694" w:rsidR="00756A03" w:rsidRDefault="00756A03" w:rsidP="00756A03">
      <w:pPr>
        <w:pStyle w:val="Prrafodelista"/>
        <w:numPr>
          <w:ilvl w:val="0"/>
          <w:numId w:val="24"/>
        </w:numPr>
        <w:spacing w:before="240"/>
        <w:jc w:val="both"/>
      </w:pPr>
      <w:r>
        <w:t xml:space="preserve">Ejecutar el archivo </w:t>
      </w:r>
      <w:r w:rsidRPr="00756A03">
        <w:rPr>
          <w:lang w:val="es-ES"/>
        </w:rPr>
        <w:t>“</w:t>
      </w:r>
      <w:r w:rsidRPr="00756A03">
        <w:rPr>
          <w:b/>
          <w:bCs/>
          <w:lang w:val="es-ES"/>
        </w:rPr>
        <w:t>Instalar requerimientos</w:t>
      </w:r>
      <w:r w:rsidRPr="00756A03">
        <w:rPr>
          <w:b/>
          <w:bCs/>
          <w:lang w:val="es-ES"/>
        </w:rPr>
        <w:t>.bat</w:t>
      </w:r>
      <w:r w:rsidRPr="00756A03">
        <w:rPr>
          <w:lang w:val="es-ES"/>
        </w:rPr>
        <w:t>”</w:t>
      </w:r>
      <w:r>
        <w:t>, una vez ejecutado debe estar conectado a internet para que comience el proceso de instalación</w:t>
      </w:r>
      <w:r w:rsidR="00360758">
        <w:t xml:space="preserve"> de las dependencias</w:t>
      </w:r>
      <w:r w:rsidR="00721C06">
        <w:t>, sin ellas no funcionaría.</w:t>
      </w:r>
    </w:p>
    <w:p w14:paraId="189D6865" w14:textId="249551BC" w:rsidR="005C385E" w:rsidRPr="008A2C76" w:rsidRDefault="001F0947" w:rsidP="008A2C76">
      <w:pPr>
        <w:pStyle w:val="Ttulo2"/>
        <w:rPr>
          <w:rFonts w:ascii="Arial" w:hAnsi="Arial" w:cs="Arial"/>
          <w:b/>
          <w:bCs/>
          <w:sz w:val="24"/>
          <w:szCs w:val="24"/>
        </w:rPr>
      </w:pPr>
      <w:bookmarkStart w:id="86" w:name="_Toc118481774"/>
      <w:r w:rsidRPr="008A2C76">
        <w:rPr>
          <w:rFonts w:ascii="Arial" w:hAnsi="Arial" w:cs="Arial"/>
          <w:b/>
          <w:bCs/>
          <w:color w:val="auto"/>
          <w:sz w:val="24"/>
          <w:szCs w:val="24"/>
        </w:rPr>
        <w:t>Iniciando el sistema</w:t>
      </w:r>
      <w:bookmarkEnd w:id="86"/>
    </w:p>
    <w:p w14:paraId="21C82C46" w14:textId="08902561" w:rsidR="001F0947" w:rsidRDefault="001F0947" w:rsidP="001F0947">
      <w:pPr>
        <w:pStyle w:val="Prrafodelista"/>
        <w:numPr>
          <w:ilvl w:val="0"/>
          <w:numId w:val="24"/>
        </w:numPr>
        <w:spacing w:before="240"/>
        <w:jc w:val="both"/>
      </w:pPr>
      <w:r>
        <w:t xml:space="preserve">Se ejecuta en modo administrador el archivo </w:t>
      </w:r>
      <w:r w:rsidRPr="001F0947">
        <w:rPr>
          <w:lang w:val="es-ES"/>
        </w:rPr>
        <w:t>“</w:t>
      </w:r>
      <w:r w:rsidRPr="001F0947">
        <w:rPr>
          <w:b/>
          <w:bCs/>
        </w:rPr>
        <w:t>systemSGCA</w:t>
      </w:r>
      <w:r w:rsidRPr="001F0947">
        <w:rPr>
          <w:b/>
          <w:bCs/>
        </w:rPr>
        <w:t>.bat</w:t>
      </w:r>
      <w:r>
        <w:t>”</w:t>
      </w:r>
    </w:p>
    <w:p w14:paraId="1CF6A985" w14:textId="24BD77D0" w:rsidR="001F0947" w:rsidRDefault="001F0947" w:rsidP="001F0947">
      <w:pPr>
        <w:pStyle w:val="Prrafodelista"/>
        <w:numPr>
          <w:ilvl w:val="0"/>
          <w:numId w:val="24"/>
        </w:numPr>
        <w:spacing w:before="240"/>
        <w:jc w:val="both"/>
      </w:pPr>
      <w:r>
        <w:t>Una vez iniciado podrá registrarse e iniciar sesión, todo esto mediante un nombre de usuario y una contraseña.</w:t>
      </w:r>
    </w:p>
    <w:p w14:paraId="13AA3098" w14:textId="4225C826" w:rsidR="00B04C68" w:rsidRDefault="00B04C68" w:rsidP="00B04C68">
      <w:pPr>
        <w:spacing w:before="240"/>
        <w:ind w:left="360"/>
        <w:jc w:val="both"/>
      </w:pPr>
      <w:r>
        <w:t xml:space="preserve"> </w:t>
      </w:r>
      <w:r>
        <w:t>Registro e inicio de sesión</w:t>
      </w:r>
      <w:r w:rsidR="004C19C6">
        <w:t xml:space="preserve"> y </w:t>
      </w:r>
      <w:r w:rsidR="00476AEC">
        <w:t>f</w:t>
      </w:r>
      <w:r w:rsidR="009704C7">
        <w:t>unciones</w:t>
      </w:r>
      <w:r w:rsidR="00AF3C13">
        <w:t xml:space="preserve"> disponibles</w:t>
      </w:r>
      <w:r w:rsidR="004C19C6">
        <w:t xml:space="preserve"> una vez dentro</w:t>
      </w:r>
    </w:p>
    <w:p w14:paraId="73626DD7" w14:textId="03D0073C" w:rsidR="00B04C68" w:rsidRDefault="00B04C68" w:rsidP="009704C7">
      <w:pPr>
        <w:spacing w:before="240"/>
        <w:jc w:val="both"/>
      </w:pPr>
      <w:r>
        <w:rPr>
          <w:noProof/>
        </w:rPr>
        <w:drawing>
          <wp:inline distT="0" distB="0" distL="0" distR="0" wp14:anchorId="6B169F56" wp14:editId="2787A23B">
            <wp:extent cx="2647950" cy="2019300"/>
            <wp:effectExtent l="76200" t="76200" r="133350" b="13335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68">
                      <a:extLst>
                        <a:ext uri="{28A0092B-C50C-407E-A947-70E740481C1C}">
                          <a14:useLocalDpi xmlns:a14="http://schemas.microsoft.com/office/drawing/2010/main" val="0"/>
                        </a:ext>
                      </a:extLst>
                    </a:blip>
                    <a:srcRect t="38512" r="57529"/>
                    <a:stretch/>
                  </pic:blipFill>
                  <pic:spPr bwMode="auto">
                    <a:xfrm>
                      <a:off x="0" y="0"/>
                      <a:ext cx="2699052" cy="2058270"/>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r w:rsidR="009704C7">
        <w:rPr>
          <w:noProof/>
        </w:rPr>
        <w:drawing>
          <wp:inline distT="0" distB="0" distL="0" distR="0" wp14:anchorId="5EB22A4A" wp14:editId="0B9D1496">
            <wp:extent cx="2305050" cy="2000250"/>
            <wp:effectExtent l="76200" t="76200" r="133350" b="13335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305050" cy="20002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D9370D1" w14:textId="4E8A2515" w:rsidR="00B04C68" w:rsidRDefault="00B04C68" w:rsidP="00B04C68">
      <w:pPr>
        <w:spacing w:before="240" w:line="276" w:lineRule="auto"/>
        <w:ind w:left="360"/>
        <w:jc w:val="both"/>
      </w:pPr>
      <w:r>
        <w:t xml:space="preserve"> </w:t>
      </w:r>
    </w:p>
    <w:p w14:paraId="4A47BFA2" w14:textId="77777777" w:rsidR="007063E2" w:rsidRDefault="007063E2">
      <w:pPr>
        <w:spacing w:after="0" w:line="240" w:lineRule="auto"/>
        <w:rPr>
          <w:i/>
          <w:iCs/>
        </w:rPr>
      </w:pPr>
      <w:r>
        <w:rPr>
          <w:i/>
          <w:iCs/>
        </w:rPr>
        <w:br w:type="page"/>
      </w:r>
    </w:p>
    <w:p w14:paraId="0A5A16AD" w14:textId="2B6484CF" w:rsidR="00D631FA" w:rsidRDefault="00D631FA" w:rsidP="00D631FA">
      <w:pPr>
        <w:spacing w:before="240"/>
        <w:jc w:val="both"/>
        <w:rPr>
          <w:i/>
          <w:iCs/>
        </w:rPr>
      </w:pPr>
      <w:r w:rsidRPr="00D631FA">
        <w:rPr>
          <w:i/>
          <w:iCs/>
        </w:rPr>
        <w:lastRenderedPageBreak/>
        <w:t>A continuación, se transitará por las opciones del sistema</w:t>
      </w:r>
      <w:r>
        <w:rPr>
          <w:i/>
          <w:iCs/>
        </w:rPr>
        <w:t>:</w:t>
      </w:r>
    </w:p>
    <w:p w14:paraId="7E9E9379" w14:textId="5725A7DA" w:rsidR="00D631FA" w:rsidRPr="008A2C76" w:rsidRDefault="00B04C68" w:rsidP="008A2C76">
      <w:pPr>
        <w:pStyle w:val="Ttulo2"/>
        <w:rPr>
          <w:rFonts w:ascii="Arial" w:hAnsi="Arial" w:cs="Arial"/>
          <w:b/>
          <w:bCs/>
          <w:color w:val="auto"/>
          <w:sz w:val="24"/>
          <w:szCs w:val="24"/>
        </w:rPr>
      </w:pPr>
      <w:bookmarkStart w:id="87" w:name="_Toc118481775"/>
      <w:r w:rsidRPr="008A2C76">
        <w:rPr>
          <w:rFonts w:ascii="Arial" w:hAnsi="Arial" w:cs="Arial"/>
          <w:b/>
          <w:bCs/>
          <w:color w:val="auto"/>
          <w:sz w:val="24"/>
          <w:szCs w:val="24"/>
        </w:rPr>
        <w:t>Opción 1. Crear Asistente Virtual</w:t>
      </w:r>
      <w:bookmarkEnd w:id="87"/>
    </w:p>
    <w:p w14:paraId="5AA533B4" w14:textId="58FDADB9" w:rsidR="00B04C68" w:rsidRDefault="00B04C68" w:rsidP="00D631FA">
      <w:pPr>
        <w:spacing w:before="240"/>
        <w:jc w:val="both"/>
      </w:pPr>
      <w:r>
        <w:t>Entrada: La dirección de la carpeta donde se quiere guardar el asistente virtual al crearse.</w:t>
      </w:r>
    </w:p>
    <w:p w14:paraId="7CA162B9" w14:textId="733EC9FF" w:rsidR="00B04C68" w:rsidRDefault="007263D4" w:rsidP="00D631FA">
      <w:pPr>
        <w:spacing w:before="240"/>
        <w:jc w:val="both"/>
      </w:pPr>
      <w:r>
        <w:rPr>
          <w:noProof/>
        </w:rPr>
        <w:drawing>
          <wp:inline distT="0" distB="0" distL="0" distR="0" wp14:anchorId="0D665750" wp14:editId="32A60E56">
            <wp:extent cx="5400040" cy="2190750"/>
            <wp:effectExtent l="76200" t="76200" r="124460" b="13335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70">
                      <a:extLst>
                        <a:ext uri="{28A0092B-C50C-407E-A947-70E740481C1C}">
                          <a14:useLocalDpi xmlns:a14="http://schemas.microsoft.com/office/drawing/2010/main" val="0"/>
                        </a:ext>
                      </a:extLst>
                    </a:blip>
                    <a:srcRect b="28690"/>
                    <a:stretch/>
                  </pic:blipFill>
                  <pic:spPr bwMode="auto">
                    <a:xfrm>
                      <a:off x="0" y="0"/>
                      <a:ext cx="5400040" cy="2190750"/>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r>
        <w:t xml:space="preserve"> </w:t>
      </w:r>
    </w:p>
    <w:p w14:paraId="4AD82AAE" w14:textId="2452993A" w:rsidR="00F177C1" w:rsidRDefault="00F177C1" w:rsidP="00D631FA">
      <w:pPr>
        <w:spacing w:before="240"/>
        <w:jc w:val="both"/>
      </w:pPr>
      <w:r>
        <w:t>Inicia la plataforma Rasa</w:t>
      </w:r>
    </w:p>
    <w:p w14:paraId="2FA08383" w14:textId="59E50D15" w:rsidR="002B34CA" w:rsidRDefault="002B34CA" w:rsidP="00D631FA">
      <w:pPr>
        <w:spacing w:before="240"/>
        <w:jc w:val="both"/>
      </w:pPr>
      <w:r>
        <w:rPr>
          <w:noProof/>
        </w:rPr>
        <w:drawing>
          <wp:inline distT="0" distB="0" distL="0" distR="0" wp14:anchorId="1C3BC320" wp14:editId="36950599">
            <wp:extent cx="5343525" cy="1971675"/>
            <wp:effectExtent l="76200" t="76200" r="142875" b="14287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343525" cy="19716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333CAC0" w14:textId="457E79B1" w:rsidR="00886977" w:rsidRDefault="00886977" w:rsidP="00D631FA">
      <w:pPr>
        <w:spacing w:before="240"/>
        <w:jc w:val="both"/>
      </w:pPr>
      <w:r>
        <w:t xml:space="preserve">Ficheros del asistente virtual </w:t>
      </w:r>
      <w:r w:rsidR="00E809C3">
        <w:t xml:space="preserve">creado </w:t>
      </w:r>
      <w:r>
        <w:t>en la ubicación dada.</w:t>
      </w:r>
    </w:p>
    <w:p w14:paraId="1185E841" w14:textId="592BC261" w:rsidR="00F177C1" w:rsidRDefault="00F177C1" w:rsidP="00D631FA">
      <w:pPr>
        <w:spacing w:before="240"/>
        <w:jc w:val="both"/>
      </w:pPr>
    </w:p>
    <w:p w14:paraId="0E4FCD74" w14:textId="77777777" w:rsidR="00147261" w:rsidRDefault="00147261">
      <w:pPr>
        <w:spacing w:after="0" w:line="240" w:lineRule="auto"/>
      </w:pPr>
      <w:r>
        <w:br w:type="page"/>
      </w:r>
    </w:p>
    <w:p w14:paraId="7ECCE8FD" w14:textId="56B2395F" w:rsidR="00F177C1" w:rsidRPr="004D1DF4" w:rsidRDefault="00F177C1" w:rsidP="004D1DF4">
      <w:pPr>
        <w:pStyle w:val="Ttulo2"/>
        <w:rPr>
          <w:rFonts w:ascii="Arial" w:hAnsi="Arial" w:cs="Arial"/>
          <w:b/>
          <w:bCs/>
          <w:color w:val="auto"/>
          <w:sz w:val="24"/>
          <w:szCs w:val="24"/>
        </w:rPr>
      </w:pPr>
      <w:bookmarkStart w:id="88" w:name="_Toc118481776"/>
      <w:r w:rsidRPr="004D1DF4">
        <w:rPr>
          <w:rFonts w:ascii="Arial" w:hAnsi="Arial" w:cs="Arial"/>
          <w:b/>
          <w:bCs/>
          <w:color w:val="auto"/>
          <w:sz w:val="24"/>
          <w:szCs w:val="24"/>
        </w:rPr>
        <w:lastRenderedPageBreak/>
        <w:t>Opción 2. Generar Conocimiento</w:t>
      </w:r>
      <w:bookmarkEnd w:id="88"/>
    </w:p>
    <w:p w14:paraId="677E4C37" w14:textId="73BB0731" w:rsidR="00F177C1" w:rsidRDefault="00147261" w:rsidP="00D631FA">
      <w:pPr>
        <w:spacing w:before="240"/>
        <w:jc w:val="both"/>
      </w:pPr>
      <w:r>
        <w:t xml:space="preserve">Es la parte más importante del sistema que dada una entrada de datos, estos </w:t>
      </w:r>
      <w:r w:rsidR="00125C43">
        <w:t>automáticamente</w:t>
      </w:r>
      <w:r w:rsidR="00125C43">
        <w:t xml:space="preserve"> </w:t>
      </w:r>
      <w:r>
        <w:t>serán analizados</w:t>
      </w:r>
      <w:r w:rsidR="00EF7C3C">
        <w:t xml:space="preserve"> y</w:t>
      </w:r>
      <w:r w:rsidR="0016318C">
        <w:t xml:space="preserve"> </w:t>
      </w:r>
      <w:r>
        <w:t>se extraerán preguntas y respuestas relacionadas con el contenido.</w:t>
      </w:r>
    </w:p>
    <w:p w14:paraId="294CF02E" w14:textId="5C3581D3" w:rsidR="00147261" w:rsidRDefault="00147261" w:rsidP="00D631FA">
      <w:pPr>
        <w:spacing w:before="240"/>
        <w:jc w:val="both"/>
      </w:pPr>
      <w:r>
        <w:t xml:space="preserve">En un principio los datos </w:t>
      </w:r>
      <w:r w:rsidR="007A1159">
        <w:t xml:space="preserve">entrados </w:t>
      </w:r>
      <w:r>
        <w:t xml:space="preserve">sólo </w:t>
      </w:r>
      <w:r w:rsidR="007A1159">
        <w:t xml:space="preserve">debían ser en inglés para luego ser traducidos al español, debido a que el </w:t>
      </w:r>
      <w:r w:rsidR="007D7E83">
        <w:t>algoritmo</w:t>
      </w:r>
      <w:r w:rsidR="0090017C">
        <w:t xml:space="preserve"> (</w:t>
      </w:r>
      <w:r w:rsidR="006C43DC">
        <w:t>aunque fue modificado un poco para integrarlo al sistema</w:t>
      </w:r>
      <w:r w:rsidR="0090017C">
        <w:t>)</w:t>
      </w:r>
      <w:r w:rsidR="00ED357C">
        <w:t xml:space="preserve"> </w:t>
      </w:r>
      <w:r w:rsidR="00871D0A">
        <w:t>pertenecía a un</w:t>
      </w:r>
      <w:r w:rsidR="007A1159">
        <w:t xml:space="preserve"> desarrollador externo.</w:t>
      </w:r>
      <w:r w:rsidR="002F32DA">
        <w:t xml:space="preserve"> Este algoritmo, además, </w:t>
      </w:r>
      <w:r w:rsidR="004F0CC9">
        <w:t xml:space="preserve">no generaba respuestas, sino que </w:t>
      </w:r>
      <w:r w:rsidR="002F32DA">
        <w:t>sólo generaba preguntas de formato ¿Qué es</w:t>
      </w:r>
      <w:r w:rsidR="004F0CC9">
        <w:t>?</w:t>
      </w:r>
      <w:r w:rsidR="00313241">
        <w:t xml:space="preserve"> </w:t>
      </w:r>
      <w:r w:rsidR="00CF6842">
        <w:t>y s</w:t>
      </w:r>
      <w:r w:rsidR="00313241">
        <w:t xml:space="preserve">e optó por tomar </w:t>
      </w:r>
      <w:r w:rsidR="00CC6010">
        <w:t xml:space="preserve">las oraciones desde donde sale la pregunta como respuesta. </w:t>
      </w:r>
    </w:p>
    <w:p w14:paraId="7D6CDEA7" w14:textId="67676169" w:rsidR="007A1159" w:rsidRDefault="007A1159" w:rsidP="00D631FA">
      <w:pPr>
        <w:spacing w:before="240"/>
        <w:jc w:val="both"/>
      </w:pPr>
      <w:r>
        <w:rPr>
          <w:noProof/>
        </w:rPr>
        <w:drawing>
          <wp:inline distT="0" distB="0" distL="0" distR="0" wp14:anchorId="1ABFBF66" wp14:editId="45139D0D">
            <wp:extent cx="5715000" cy="3228975"/>
            <wp:effectExtent l="76200" t="76200" r="133350" b="14287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715000" cy="32289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C8DC8C3" w14:textId="1DD0E023" w:rsidR="007D7E83" w:rsidRDefault="007A1159" w:rsidP="00D631FA">
      <w:pPr>
        <w:spacing w:before="240"/>
        <w:jc w:val="both"/>
      </w:pPr>
      <w:r>
        <w:t>Entrada de un texto en inglés y las preguntas generadas del contenido en el mismo idioma.</w:t>
      </w:r>
    </w:p>
    <w:p w14:paraId="324AD8DD" w14:textId="77777777" w:rsidR="00BF23AB" w:rsidRDefault="00BF23AB" w:rsidP="00397FF9">
      <w:pPr>
        <w:spacing w:before="240" w:line="360" w:lineRule="auto"/>
        <w:jc w:val="center"/>
        <w:rPr>
          <w:b/>
          <w:bCs/>
          <w:u w:val="single"/>
        </w:rPr>
      </w:pPr>
    </w:p>
    <w:p w14:paraId="3AF275E8" w14:textId="6F19226E" w:rsidR="007D7E83" w:rsidRPr="00427208" w:rsidRDefault="007D7E83" w:rsidP="00427208">
      <w:pPr>
        <w:pStyle w:val="Ttulo3"/>
        <w:spacing w:line="360" w:lineRule="auto"/>
        <w:jc w:val="center"/>
        <w:rPr>
          <w:rFonts w:ascii="Arial" w:hAnsi="Arial" w:cs="Arial"/>
          <w:b/>
          <w:bCs/>
          <w:color w:val="auto"/>
        </w:rPr>
      </w:pPr>
      <w:bookmarkStart w:id="89" w:name="_Toc118481777"/>
      <w:r w:rsidRPr="00427208">
        <w:rPr>
          <w:rFonts w:ascii="Arial" w:hAnsi="Arial" w:cs="Arial"/>
          <w:b/>
          <w:bCs/>
          <w:color w:val="auto"/>
        </w:rPr>
        <w:t>Algoritmos implementados para idioma español</w:t>
      </w:r>
      <w:bookmarkEnd w:id="89"/>
    </w:p>
    <w:p w14:paraId="55B8BF98" w14:textId="0256D583" w:rsidR="00533742" w:rsidRPr="00CD7387" w:rsidRDefault="00533742" w:rsidP="00533742">
      <w:pPr>
        <w:spacing w:line="276" w:lineRule="auto"/>
        <w:jc w:val="both"/>
        <w:rPr>
          <w:b/>
          <w:bCs/>
        </w:rPr>
      </w:pPr>
      <w:r w:rsidRPr="00533742">
        <w:rPr>
          <w:b/>
          <w:bCs/>
        </w:rPr>
        <w:t xml:space="preserve">Importante </w:t>
      </w:r>
      <w:r w:rsidR="008377FA">
        <w:rPr>
          <w:b/>
          <w:bCs/>
        </w:rPr>
        <w:t>s</w:t>
      </w:r>
      <w:r w:rsidRPr="00533742">
        <w:rPr>
          <w:b/>
          <w:bCs/>
        </w:rPr>
        <w:t>aber</w:t>
      </w:r>
      <w:r>
        <w:rPr>
          <w:b/>
          <w:bCs/>
        </w:rPr>
        <w:t xml:space="preserve"> para comprender el funcionamiento.</w:t>
      </w:r>
    </w:p>
    <w:p w14:paraId="2B9B13A5" w14:textId="77777777" w:rsidR="00533742" w:rsidRPr="00CB76BC" w:rsidRDefault="00533742" w:rsidP="00533742">
      <w:pPr>
        <w:spacing w:line="276" w:lineRule="auto"/>
        <w:jc w:val="both"/>
        <w:rPr>
          <w:b/>
          <w:bCs/>
        </w:rPr>
      </w:pPr>
      <w:r w:rsidRPr="00CB76BC">
        <w:rPr>
          <w:b/>
          <w:bCs/>
        </w:rPr>
        <w:t>Similitud Coseno:</w:t>
      </w:r>
    </w:p>
    <w:p w14:paraId="774D6A38" w14:textId="77777777" w:rsidR="00533742" w:rsidRPr="00964D95" w:rsidRDefault="00533742" w:rsidP="00533742">
      <w:pPr>
        <w:spacing w:line="276" w:lineRule="auto"/>
        <w:jc w:val="both"/>
        <w:rPr>
          <w:shd w:val="clear" w:color="auto" w:fill="FFFFFF"/>
        </w:rPr>
      </w:pPr>
      <w:r w:rsidRPr="00964D95">
        <w:rPr>
          <w:shd w:val="clear" w:color="auto" w:fill="FFFFFF"/>
        </w:rPr>
        <w:t>Similitud de coseno, consiste en evaluar la similitud de dos vectores calculando el coseno del ángulo entre ellos. La similitud de coseno dibuja vectores en el espacio vectorial de acuerdo con valores de coordenadas, como el espacio bidimensional más común.</w:t>
      </w:r>
    </w:p>
    <w:p w14:paraId="1B329F33" w14:textId="77777777" w:rsidR="00CB5049" w:rsidRDefault="00533742" w:rsidP="00533742">
      <w:pPr>
        <w:spacing w:line="276" w:lineRule="auto"/>
        <w:jc w:val="both"/>
        <w:rPr>
          <w:shd w:val="clear" w:color="auto" w:fill="FFFFFF"/>
        </w:rPr>
      </w:pPr>
      <w:r w:rsidRPr="00964D95">
        <w:rPr>
          <w:shd w:val="clear" w:color="auto" w:fill="FFFFFF"/>
        </w:rPr>
        <w:t xml:space="preserve">La similitud </w:t>
      </w:r>
      <w:r>
        <w:rPr>
          <w:shd w:val="clear" w:color="auto" w:fill="FFFFFF"/>
        </w:rPr>
        <w:t xml:space="preserve">(por ejemplo, entre dos o más textos y oraciones) </w:t>
      </w:r>
      <w:r w:rsidRPr="00964D95">
        <w:rPr>
          <w:shd w:val="clear" w:color="auto" w:fill="FFFFFF"/>
        </w:rPr>
        <w:t xml:space="preserve">se determina comparando vectores de palabras o </w:t>
      </w:r>
      <w:r>
        <w:rPr>
          <w:shd w:val="clear" w:color="auto" w:fill="FFFFFF"/>
        </w:rPr>
        <w:t>“</w:t>
      </w:r>
      <w:r w:rsidRPr="00964D95">
        <w:rPr>
          <w:shd w:val="clear" w:color="auto" w:fill="FFFFFF"/>
        </w:rPr>
        <w:t>incrustaciones de palabras</w:t>
      </w:r>
      <w:r>
        <w:rPr>
          <w:shd w:val="clear" w:color="auto" w:fill="FFFFFF"/>
        </w:rPr>
        <w:t>”</w:t>
      </w:r>
      <w:r w:rsidRPr="00964D95">
        <w:rPr>
          <w:shd w:val="clear" w:color="auto" w:fill="FFFFFF"/>
        </w:rPr>
        <w:t xml:space="preserve">, representaciones de significado multidimensional de una palabra. </w:t>
      </w:r>
    </w:p>
    <w:p w14:paraId="6FF0D8E8" w14:textId="1C7CE6F3" w:rsidR="00533742" w:rsidRDefault="00CB5049" w:rsidP="00544961">
      <w:pPr>
        <w:spacing w:after="0" w:line="360" w:lineRule="auto"/>
      </w:pPr>
      <w:r>
        <w:rPr>
          <w:shd w:val="clear" w:color="auto" w:fill="FFFFFF"/>
        </w:rPr>
        <w:br w:type="page"/>
      </w:r>
      <w:r w:rsidR="00533742" w:rsidRPr="00964D95">
        <w:rPr>
          <w:shd w:val="clear" w:color="auto" w:fill="FFFFFF"/>
        </w:rPr>
        <w:lastRenderedPageBreak/>
        <w:t>Los vectores de palabras se pueden generar usando un algoritmo como word2vec</w:t>
      </w:r>
      <w:r w:rsidR="00533742">
        <w:rPr>
          <w:shd w:val="clear" w:color="auto" w:fill="FFFFFF"/>
        </w:rPr>
        <w:t xml:space="preserve"> </w:t>
      </w:r>
      <w:r w:rsidR="00533742">
        <w:t>que usualmente se verían así:</w:t>
      </w:r>
    </w:p>
    <w:p w14:paraId="05BE3226" w14:textId="77777777" w:rsidR="00533742" w:rsidRPr="00632DC9" w:rsidRDefault="00533742" w:rsidP="00533742">
      <w:pPr>
        <w:spacing w:after="0" w:line="276" w:lineRule="auto"/>
        <w:jc w:val="both"/>
        <w:rPr>
          <w:rFonts w:ascii="Consolas" w:eastAsia="Times New Roman" w:hAnsi="Consolas" w:cs="Times New Roman"/>
          <w:color w:val="DEDEDE"/>
          <w:sz w:val="20"/>
          <w:szCs w:val="20"/>
          <w:shd w:val="clear" w:color="auto" w:fill="1A1E23"/>
          <w:lang w:eastAsia="es-ES"/>
        </w:rPr>
      </w:pPr>
      <w:r w:rsidRPr="00632DC9">
        <w:rPr>
          <w:rFonts w:ascii="Consolas" w:eastAsia="Times New Roman" w:hAnsi="Consolas" w:cs="Times New Roman"/>
          <w:color w:val="DEDEDE"/>
          <w:sz w:val="20"/>
          <w:szCs w:val="20"/>
          <w:shd w:val="clear" w:color="auto" w:fill="1A1E23"/>
          <w:lang w:eastAsia="es-ES"/>
        </w:rPr>
        <w:t>array</w:t>
      </w:r>
      <w:r w:rsidRPr="00632DC9">
        <w:rPr>
          <w:rFonts w:ascii="Consolas" w:eastAsia="Times New Roman" w:hAnsi="Consolas" w:cs="Times New Roman"/>
          <w:sz w:val="20"/>
          <w:szCs w:val="20"/>
          <w:bdr w:val="none" w:sz="0" w:space="0" w:color="auto" w:frame="1"/>
          <w:shd w:val="clear" w:color="auto" w:fill="1A1E23"/>
          <w:lang w:eastAsia="es-ES"/>
        </w:rPr>
        <w:t>([2.02280000e-01,</w:t>
      </w:r>
      <w:r w:rsidRPr="00632DC9">
        <w:rPr>
          <w:rFonts w:ascii="Consolas" w:eastAsia="Times New Roman" w:hAnsi="Consolas" w:cs="Times New Roman"/>
          <w:color w:val="DEDEDE"/>
          <w:sz w:val="20"/>
          <w:szCs w:val="20"/>
          <w:shd w:val="clear" w:color="auto" w:fill="1A1E23"/>
          <w:lang w:eastAsia="es-ES"/>
        </w:rPr>
        <w:t xml:space="preserve">  </w:t>
      </w:r>
      <w:r w:rsidRPr="00632DC9">
        <w:rPr>
          <w:rFonts w:ascii="Consolas" w:eastAsia="Times New Roman" w:hAnsi="Consolas" w:cs="Times New Roman"/>
          <w:sz w:val="20"/>
          <w:szCs w:val="20"/>
          <w:bdr w:val="none" w:sz="0" w:space="0" w:color="auto" w:frame="1"/>
          <w:shd w:val="clear" w:color="auto" w:fill="1A1E23"/>
          <w:lang w:eastAsia="es-ES"/>
        </w:rPr>
        <w:t>-7.66180009e-02,</w:t>
      </w:r>
      <w:r w:rsidRPr="00632DC9">
        <w:rPr>
          <w:rFonts w:ascii="Consolas" w:eastAsia="Times New Roman" w:hAnsi="Consolas" w:cs="Times New Roman"/>
          <w:color w:val="DEDEDE"/>
          <w:sz w:val="20"/>
          <w:szCs w:val="20"/>
          <w:shd w:val="clear" w:color="auto" w:fill="1A1E23"/>
          <w:lang w:eastAsia="es-ES"/>
        </w:rPr>
        <w:t xml:space="preserve">   </w:t>
      </w:r>
      <w:r w:rsidRPr="00632DC9">
        <w:rPr>
          <w:rFonts w:ascii="Consolas" w:eastAsia="Times New Roman" w:hAnsi="Consolas" w:cs="Times New Roman"/>
          <w:sz w:val="20"/>
          <w:szCs w:val="20"/>
          <w:bdr w:val="none" w:sz="0" w:space="0" w:color="auto" w:frame="1"/>
          <w:shd w:val="clear" w:color="auto" w:fill="1A1E23"/>
          <w:lang w:eastAsia="es-ES"/>
        </w:rPr>
        <w:t>3.70319992e-01,</w:t>
      </w:r>
    </w:p>
    <w:p w14:paraId="6C9684A3" w14:textId="77777777" w:rsidR="00533742" w:rsidRPr="00632DC9" w:rsidRDefault="00533742" w:rsidP="00533742">
      <w:pPr>
        <w:spacing w:after="0" w:line="276" w:lineRule="auto"/>
        <w:jc w:val="both"/>
        <w:rPr>
          <w:rFonts w:ascii="Consolas" w:eastAsia="Times New Roman" w:hAnsi="Consolas" w:cs="Times New Roman"/>
          <w:color w:val="DEDEDE"/>
          <w:sz w:val="20"/>
          <w:szCs w:val="20"/>
          <w:shd w:val="clear" w:color="auto" w:fill="1A1E23"/>
          <w:lang w:eastAsia="es-ES"/>
        </w:rPr>
      </w:pPr>
      <w:r w:rsidRPr="00632DC9">
        <w:rPr>
          <w:rFonts w:ascii="Consolas" w:eastAsia="Times New Roman" w:hAnsi="Consolas" w:cs="Times New Roman"/>
          <w:color w:val="DEDEDE"/>
          <w:sz w:val="20"/>
          <w:szCs w:val="20"/>
          <w:shd w:val="clear" w:color="auto" w:fill="1A1E23"/>
          <w:lang w:eastAsia="es-ES"/>
        </w:rPr>
        <w:t xml:space="preserve">       </w:t>
      </w:r>
      <w:r w:rsidRPr="00632DC9">
        <w:rPr>
          <w:rFonts w:ascii="Consolas" w:eastAsia="Times New Roman" w:hAnsi="Consolas" w:cs="Times New Roman"/>
          <w:sz w:val="20"/>
          <w:szCs w:val="20"/>
          <w:bdr w:val="none" w:sz="0" w:space="0" w:color="auto" w:frame="1"/>
          <w:shd w:val="clear" w:color="auto" w:fill="1A1E23"/>
          <w:lang w:eastAsia="es-ES"/>
        </w:rPr>
        <w:t>3.28450017e-02,</w:t>
      </w:r>
      <w:r w:rsidRPr="00632DC9">
        <w:rPr>
          <w:rFonts w:ascii="Consolas" w:eastAsia="Times New Roman" w:hAnsi="Consolas" w:cs="Times New Roman"/>
          <w:color w:val="DEDEDE"/>
          <w:sz w:val="20"/>
          <w:szCs w:val="20"/>
          <w:shd w:val="clear" w:color="auto" w:fill="1A1E23"/>
          <w:lang w:eastAsia="es-ES"/>
        </w:rPr>
        <w:t xml:space="preserve">  </w:t>
      </w:r>
      <w:r w:rsidRPr="00632DC9">
        <w:rPr>
          <w:rFonts w:ascii="Consolas" w:eastAsia="Times New Roman" w:hAnsi="Consolas" w:cs="Times New Roman"/>
          <w:sz w:val="20"/>
          <w:szCs w:val="20"/>
          <w:bdr w:val="none" w:sz="0" w:space="0" w:color="auto" w:frame="1"/>
          <w:shd w:val="clear" w:color="auto" w:fill="1A1E23"/>
          <w:lang w:eastAsia="es-ES"/>
        </w:rPr>
        <w:t>-4.19569999e-01,</w:t>
      </w:r>
      <w:r w:rsidRPr="00632DC9">
        <w:rPr>
          <w:rFonts w:ascii="Consolas" w:eastAsia="Times New Roman" w:hAnsi="Consolas" w:cs="Times New Roman"/>
          <w:color w:val="DEDEDE"/>
          <w:sz w:val="20"/>
          <w:szCs w:val="20"/>
          <w:shd w:val="clear" w:color="auto" w:fill="1A1E23"/>
          <w:lang w:eastAsia="es-ES"/>
        </w:rPr>
        <w:t xml:space="preserve">   </w:t>
      </w:r>
      <w:r w:rsidRPr="00632DC9">
        <w:rPr>
          <w:rFonts w:ascii="Consolas" w:eastAsia="Times New Roman" w:hAnsi="Consolas" w:cs="Times New Roman"/>
          <w:sz w:val="20"/>
          <w:szCs w:val="20"/>
          <w:bdr w:val="none" w:sz="0" w:space="0" w:color="auto" w:frame="1"/>
          <w:shd w:val="clear" w:color="auto" w:fill="1A1E23"/>
          <w:lang w:eastAsia="es-ES"/>
        </w:rPr>
        <w:t>7.20689967e-02,</w:t>
      </w:r>
    </w:p>
    <w:p w14:paraId="656B6131" w14:textId="77777777" w:rsidR="00533742" w:rsidRPr="00632DC9" w:rsidRDefault="00533742" w:rsidP="00533742">
      <w:pPr>
        <w:spacing w:after="0" w:line="276" w:lineRule="auto"/>
        <w:jc w:val="both"/>
        <w:rPr>
          <w:rFonts w:ascii="Consolas" w:eastAsia="Times New Roman" w:hAnsi="Consolas" w:cs="Times New Roman"/>
          <w:color w:val="DEDEDE"/>
          <w:sz w:val="20"/>
          <w:szCs w:val="20"/>
          <w:shd w:val="clear" w:color="auto" w:fill="1A1E23"/>
          <w:lang w:eastAsia="es-ES"/>
        </w:rPr>
      </w:pPr>
      <w:r w:rsidRPr="00632DC9">
        <w:rPr>
          <w:rFonts w:ascii="Consolas" w:eastAsia="Times New Roman" w:hAnsi="Consolas" w:cs="Times New Roman"/>
          <w:color w:val="DEDEDE"/>
          <w:sz w:val="20"/>
          <w:szCs w:val="20"/>
          <w:shd w:val="clear" w:color="auto" w:fill="1A1E23"/>
          <w:lang w:eastAsia="es-ES"/>
        </w:rPr>
        <w:t xml:space="preserve">      </w:t>
      </w:r>
      <w:r w:rsidRPr="00632DC9">
        <w:rPr>
          <w:rFonts w:ascii="Consolas" w:eastAsia="Times New Roman" w:hAnsi="Consolas" w:cs="Times New Roman"/>
          <w:sz w:val="20"/>
          <w:szCs w:val="20"/>
          <w:bdr w:val="none" w:sz="0" w:space="0" w:color="auto" w:frame="1"/>
          <w:shd w:val="clear" w:color="auto" w:fill="1A1E23"/>
          <w:lang w:eastAsia="es-ES"/>
        </w:rPr>
        <w:t>-3.74760002e-01,</w:t>
      </w:r>
      <w:r w:rsidRPr="00632DC9">
        <w:rPr>
          <w:rFonts w:ascii="Consolas" w:eastAsia="Times New Roman" w:hAnsi="Consolas" w:cs="Times New Roman"/>
          <w:color w:val="DEDEDE"/>
          <w:sz w:val="20"/>
          <w:szCs w:val="20"/>
          <w:shd w:val="clear" w:color="auto" w:fill="1A1E23"/>
          <w:lang w:eastAsia="es-ES"/>
        </w:rPr>
        <w:t xml:space="preserve">   </w:t>
      </w:r>
      <w:r w:rsidRPr="00632DC9">
        <w:rPr>
          <w:rFonts w:ascii="Consolas" w:eastAsia="Times New Roman" w:hAnsi="Consolas" w:cs="Times New Roman"/>
          <w:sz w:val="20"/>
          <w:szCs w:val="20"/>
          <w:bdr w:val="none" w:sz="0" w:space="0" w:color="auto" w:frame="1"/>
          <w:shd w:val="clear" w:color="auto" w:fill="1A1E23"/>
          <w:lang w:eastAsia="es-ES"/>
        </w:rPr>
        <w:t>5.74599989e-02,</w:t>
      </w:r>
      <w:r w:rsidRPr="00632DC9">
        <w:rPr>
          <w:rFonts w:ascii="Consolas" w:eastAsia="Times New Roman" w:hAnsi="Consolas" w:cs="Times New Roman"/>
          <w:color w:val="DEDEDE"/>
          <w:sz w:val="20"/>
          <w:szCs w:val="20"/>
          <w:shd w:val="clear" w:color="auto" w:fill="1A1E23"/>
          <w:lang w:eastAsia="es-ES"/>
        </w:rPr>
        <w:t xml:space="preserve">  </w:t>
      </w:r>
      <w:r w:rsidRPr="00632DC9">
        <w:rPr>
          <w:rFonts w:ascii="Consolas" w:eastAsia="Times New Roman" w:hAnsi="Consolas" w:cs="Times New Roman"/>
          <w:sz w:val="20"/>
          <w:szCs w:val="20"/>
          <w:bdr w:val="none" w:sz="0" w:space="0" w:color="auto" w:frame="1"/>
          <w:shd w:val="clear" w:color="auto" w:fill="1A1E23"/>
          <w:lang w:eastAsia="es-ES"/>
        </w:rPr>
        <w:t>-1.24009997e-02,</w:t>
      </w:r>
    </w:p>
    <w:p w14:paraId="637C77EE" w14:textId="77777777" w:rsidR="00533742" w:rsidRPr="00964D95" w:rsidRDefault="00533742" w:rsidP="00533742">
      <w:pPr>
        <w:spacing w:line="276" w:lineRule="auto"/>
        <w:jc w:val="both"/>
        <w:rPr>
          <w:shd w:val="clear" w:color="auto" w:fill="FFFFFF"/>
        </w:rPr>
      </w:pPr>
      <w:r w:rsidRPr="00856886">
        <w:rPr>
          <w:rFonts w:ascii="Consolas" w:eastAsia="Times New Roman" w:hAnsi="Consolas" w:cs="Times New Roman"/>
          <w:color w:val="DEDEDE"/>
          <w:sz w:val="20"/>
          <w:szCs w:val="20"/>
          <w:shd w:val="clear" w:color="auto" w:fill="1A1E23"/>
          <w:lang w:eastAsia="es-ES"/>
        </w:rPr>
        <w:t xml:space="preserve">       </w:t>
      </w:r>
      <w:r w:rsidRPr="00856886">
        <w:rPr>
          <w:rFonts w:ascii="Consolas" w:eastAsia="Times New Roman" w:hAnsi="Consolas" w:cs="Times New Roman"/>
          <w:sz w:val="20"/>
          <w:szCs w:val="20"/>
          <w:bdr w:val="none" w:sz="0" w:space="0" w:color="auto" w:frame="1"/>
          <w:shd w:val="clear" w:color="auto" w:fill="1A1E23"/>
          <w:lang w:eastAsia="es-ES"/>
        </w:rPr>
        <w:t>5.29489994e-01,</w:t>
      </w:r>
      <w:r w:rsidRPr="00856886">
        <w:rPr>
          <w:rFonts w:ascii="Consolas" w:eastAsia="Times New Roman" w:hAnsi="Consolas" w:cs="Times New Roman"/>
          <w:color w:val="DEDEDE"/>
          <w:sz w:val="20"/>
          <w:szCs w:val="20"/>
          <w:shd w:val="clear" w:color="auto" w:fill="1A1E23"/>
          <w:lang w:eastAsia="es-ES"/>
        </w:rPr>
        <w:t xml:space="preserve">  </w:t>
      </w:r>
      <w:r w:rsidRPr="00856886">
        <w:rPr>
          <w:rFonts w:ascii="Consolas" w:eastAsia="Times New Roman" w:hAnsi="Consolas" w:cs="Times New Roman"/>
          <w:sz w:val="20"/>
          <w:szCs w:val="20"/>
          <w:bdr w:val="none" w:sz="0" w:space="0" w:color="auto" w:frame="1"/>
          <w:shd w:val="clear" w:color="auto" w:fill="1A1E23"/>
          <w:lang w:eastAsia="es-ES"/>
        </w:rPr>
        <w:t>-5.23800015e-01,</w:t>
      </w:r>
      <w:r w:rsidRPr="00856886">
        <w:rPr>
          <w:rFonts w:ascii="Consolas" w:eastAsia="Times New Roman" w:hAnsi="Consolas" w:cs="Times New Roman"/>
          <w:color w:val="DEDEDE"/>
          <w:sz w:val="20"/>
          <w:szCs w:val="20"/>
          <w:shd w:val="clear" w:color="auto" w:fill="1A1E23"/>
          <w:lang w:eastAsia="es-ES"/>
        </w:rPr>
        <w:t xml:space="preserve">  </w:t>
      </w:r>
      <w:r w:rsidRPr="00856886">
        <w:rPr>
          <w:rFonts w:ascii="Consolas" w:eastAsia="Times New Roman" w:hAnsi="Consolas" w:cs="Times New Roman"/>
          <w:sz w:val="20"/>
          <w:szCs w:val="20"/>
          <w:bdr w:val="none" w:sz="0" w:space="0" w:color="auto" w:frame="1"/>
          <w:shd w:val="clear" w:color="auto" w:fill="1A1E23"/>
          <w:lang w:eastAsia="es-ES"/>
        </w:rPr>
        <w:t>-1.97710007e-01,])</w:t>
      </w:r>
    </w:p>
    <w:p w14:paraId="3911CB37" w14:textId="5EBCE21C" w:rsidR="00533742" w:rsidRDefault="00533742" w:rsidP="00533742">
      <w:pPr>
        <w:spacing w:line="276" w:lineRule="auto"/>
        <w:jc w:val="both"/>
      </w:pPr>
      <w:r w:rsidRPr="00964D95">
        <w:t>Word2vec representa cada palabra distinta con una lista particular de números llamada vector. Los vectores están escogidos cuidadosamente de forma que una función matemática sencilla (la similitud coseno entre los vectores) indica el nivel de la similitud semántica entre las palabras representada por dichos vectores</w:t>
      </w:r>
      <w:r>
        <w:t xml:space="preserve">. </w:t>
      </w:r>
    </w:p>
    <w:p w14:paraId="0F3B3A65" w14:textId="7351BB09" w:rsidR="008737AB" w:rsidRPr="00632DC9" w:rsidRDefault="008737AB" w:rsidP="00533742">
      <w:pPr>
        <w:spacing w:line="276" w:lineRule="auto"/>
        <w:jc w:val="both"/>
      </w:pPr>
      <w:r>
        <w:t>Tomado de:</w:t>
      </w:r>
    </w:p>
    <w:p w14:paraId="7AADCA14" w14:textId="77777777" w:rsidR="00533742" w:rsidRDefault="00533742" w:rsidP="00533742">
      <w:pPr>
        <w:spacing w:line="276" w:lineRule="auto"/>
        <w:jc w:val="both"/>
      </w:pPr>
      <w:hyperlink r:id="rId73" w:anchor="vectors-similarity" w:history="1">
        <w:r w:rsidRPr="00351D7D">
          <w:rPr>
            <w:rStyle w:val="Hipervnculo"/>
          </w:rPr>
          <w:t>https://spacy.io/usage/linguistic-features#vectors-similarity</w:t>
        </w:r>
      </w:hyperlink>
    </w:p>
    <w:p w14:paraId="782E5DF1" w14:textId="29512CE1" w:rsidR="00533742" w:rsidRDefault="00533742" w:rsidP="0031556D">
      <w:pPr>
        <w:spacing w:line="360" w:lineRule="auto"/>
        <w:jc w:val="both"/>
      </w:pPr>
      <w:hyperlink r:id="rId74" w:history="1">
        <w:r w:rsidRPr="00467C40">
          <w:rPr>
            <w:rStyle w:val="Hipervnculo"/>
          </w:rPr>
          <w:t>https://es.wikipedia.org/wiki/Word2vec</w:t>
        </w:r>
      </w:hyperlink>
      <w:r>
        <w:t xml:space="preserve"> </w:t>
      </w:r>
    </w:p>
    <w:p w14:paraId="2A33706F" w14:textId="2B5603AA" w:rsidR="002D7258" w:rsidRPr="002D7258" w:rsidRDefault="002D7258" w:rsidP="002D7258">
      <w:pPr>
        <w:jc w:val="both"/>
        <w:rPr>
          <w:b/>
          <w:bCs/>
          <w:i/>
          <w:iCs/>
        </w:rPr>
      </w:pPr>
      <w:r w:rsidRPr="002D7258">
        <w:rPr>
          <w:b/>
          <w:bCs/>
          <w:i/>
          <w:iCs/>
        </w:rPr>
        <w:t>Decir que la similitud coseno en algunas circunstancias no es exacta del todo (puede deberse a la forma o el funcionamiento que se implementó a la hora de hallarla, como se construyen los vectores y la información a procesar que contengan los mismos), algunos métodos que permiten calcularla pueden dar mejores resultados que otros, esto en algunas ocasiones puede variar.</w:t>
      </w:r>
    </w:p>
    <w:p w14:paraId="25D6F059" w14:textId="77777777" w:rsidR="00533742" w:rsidRPr="00CB76BC" w:rsidRDefault="00533742" w:rsidP="00533742">
      <w:pPr>
        <w:spacing w:line="276" w:lineRule="auto"/>
        <w:jc w:val="both"/>
        <w:rPr>
          <w:b/>
          <w:bCs/>
        </w:rPr>
      </w:pPr>
      <w:r w:rsidRPr="00CB76BC">
        <w:rPr>
          <w:b/>
          <w:bCs/>
        </w:rPr>
        <w:t>Entidad nombrada:</w:t>
      </w:r>
    </w:p>
    <w:p w14:paraId="41CF3B4E" w14:textId="70739D21" w:rsidR="00533742" w:rsidRDefault="00533742" w:rsidP="00533742">
      <w:pPr>
        <w:spacing w:line="276" w:lineRule="auto"/>
        <w:jc w:val="both"/>
      </w:pPr>
      <w:r w:rsidRPr="00CB76BC">
        <w:rPr>
          <w:shd w:val="clear" w:color="auto" w:fill="FFFFFF"/>
        </w:rPr>
        <w:t xml:space="preserve">Entidad nombrada es un objeto del mundo real, como una persona, ubicación, organización, producto, </w:t>
      </w:r>
      <w:r w:rsidR="0044382E">
        <w:rPr>
          <w:shd w:val="clear" w:color="auto" w:fill="FFFFFF"/>
        </w:rPr>
        <w:t xml:space="preserve">evento, </w:t>
      </w:r>
      <w:r w:rsidRPr="00CB76BC">
        <w:rPr>
          <w:shd w:val="clear" w:color="auto" w:fill="FFFFFF"/>
        </w:rPr>
        <w:t>etc., que se puede denotar con un nombre propio</w:t>
      </w:r>
      <w:r>
        <w:rPr>
          <w:shd w:val="clear" w:color="auto" w:fill="FFFFFF"/>
        </w:rPr>
        <w:t>.</w:t>
      </w:r>
    </w:p>
    <w:p w14:paraId="46230949" w14:textId="77777777" w:rsidR="00533742" w:rsidRDefault="00533742" w:rsidP="00533742">
      <w:pPr>
        <w:spacing w:line="276" w:lineRule="auto"/>
        <w:jc w:val="both"/>
        <w:rPr>
          <w:b/>
          <w:bCs/>
        </w:rPr>
      </w:pPr>
      <w:r w:rsidRPr="00CB76BC">
        <w:rPr>
          <w:b/>
          <w:bCs/>
        </w:rPr>
        <w:t>Token en textos:</w:t>
      </w:r>
    </w:p>
    <w:p w14:paraId="49280937" w14:textId="6B0CA1C5" w:rsidR="00533742" w:rsidRDefault="00533742" w:rsidP="00533742">
      <w:pPr>
        <w:spacing w:line="276" w:lineRule="auto"/>
        <w:jc w:val="both"/>
        <w:rPr>
          <w:shd w:val="clear" w:color="auto" w:fill="FFFFFF"/>
        </w:rPr>
      </w:pPr>
      <w:r w:rsidRPr="00F16AAC">
        <w:t xml:space="preserve">Los tokens son unidades pequeñas significativas formadas al dividir un texto en partes más pequeñas (Tokenización). </w:t>
      </w:r>
      <w:r w:rsidRPr="00F16AAC">
        <w:rPr>
          <w:shd w:val="clear" w:color="auto" w:fill="FFFFFF"/>
        </w:rPr>
        <w:t>Ejemplos de tokens pueden ser palabras, caracteres, números, símbolos o n-gramas.</w:t>
      </w:r>
      <w:r>
        <w:rPr>
          <w:shd w:val="clear" w:color="auto" w:fill="FFFFFF"/>
        </w:rPr>
        <w:t xml:space="preserve"> Y de esos tokens sacar sus propiedades gramaticales (verbos, fo</w:t>
      </w:r>
      <w:r w:rsidR="00441C7B">
        <w:rPr>
          <w:shd w:val="clear" w:color="auto" w:fill="FFFFFF"/>
        </w:rPr>
        <w:t>rmas</w:t>
      </w:r>
      <w:r>
        <w:rPr>
          <w:shd w:val="clear" w:color="auto" w:fill="FFFFFF"/>
        </w:rPr>
        <w:t xml:space="preserve"> verbales, sustantivos, sujeto, </w:t>
      </w:r>
      <w:r w:rsidR="00FA00BB">
        <w:rPr>
          <w:shd w:val="clear" w:color="auto" w:fill="FFFFFF"/>
        </w:rPr>
        <w:t>etc.</w:t>
      </w:r>
      <w:r>
        <w:rPr>
          <w:shd w:val="clear" w:color="auto" w:fill="FFFFFF"/>
        </w:rPr>
        <w:t>)</w:t>
      </w:r>
    </w:p>
    <w:p w14:paraId="701FA97E" w14:textId="61602F5C" w:rsidR="008377FA" w:rsidRDefault="008377FA">
      <w:pPr>
        <w:spacing w:after="0" w:line="240" w:lineRule="auto"/>
        <w:rPr>
          <w:lang w:val="en-US"/>
        </w:rPr>
      </w:pPr>
    </w:p>
    <w:p w14:paraId="409A4781" w14:textId="47318A91" w:rsidR="00804E98" w:rsidRPr="009258FA" w:rsidRDefault="00804E98" w:rsidP="00804E98">
      <w:pPr>
        <w:spacing w:line="276" w:lineRule="auto"/>
        <w:jc w:val="both"/>
        <w:rPr>
          <w:u w:val="single"/>
        </w:rPr>
      </w:pPr>
      <w:r w:rsidRPr="009258FA">
        <w:rPr>
          <w:u w:val="single"/>
        </w:rPr>
        <w:t>Texto de ejemplo usado:</w:t>
      </w:r>
    </w:p>
    <w:p w14:paraId="5DCC7231" w14:textId="289D9643" w:rsidR="00804E98" w:rsidRDefault="00804E98" w:rsidP="00804E98">
      <w:pPr>
        <w:spacing w:line="276" w:lineRule="auto"/>
        <w:jc w:val="both"/>
      </w:pPr>
      <w:r>
        <w:t>Código de las Familias es una norma sustantiva del Derecho de Familia en Cuba; Cuerpo legal que regula todas las instituciones relativas a la familia: el matrimonio, el divorcio, las relaciones paterno filiales, la obligación de dar alimentos, la adopción y la tutela. Se promulga en 1975, modificado y propuesto a referendo popular el 25 de septiembre de 2022, siendo ratificado por el pueblo cubano con el 66.87 % de los votos.</w:t>
      </w:r>
    </w:p>
    <w:p w14:paraId="0745BA84" w14:textId="77777777" w:rsidR="00804E98" w:rsidRDefault="00804E98" w:rsidP="00804E98">
      <w:pPr>
        <w:spacing w:line="276" w:lineRule="auto"/>
        <w:jc w:val="both"/>
      </w:pPr>
      <w:r>
        <w:t xml:space="preserve">Las normas contenidas en este Código se aplican a todas las familias cualquiera que sea la forma de organización que adopten y a las relaciones jurídico-familiares que de ellas se deriven entre sus miembros, y de estos con la sociedad y el Estado y se rigen por los principios, valores y reglas contenidos en la </w:t>
      </w:r>
      <w:r>
        <w:lastRenderedPageBreak/>
        <w:t>Constitución de la República de Cuba, los tratados internacionales en vigor para el país que tienen incidencia en materia familiar y los previstos en este Código.</w:t>
      </w:r>
    </w:p>
    <w:p w14:paraId="6D57D67D" w14:textId="1F4010BF" w:rsidR="00804E98" w:rsidRDefault="00804E98" w:rsidP="009258FA">
      <w:pPr>
        <w:spacing w:line="276" w:lineRule="auto"/>
        <w:jc w:val="both"/>
      </w:pPr>
      <w:r>
        <w:t>Es un Código inclusivo, revolucionario y novedoso en su texto como en su proceso de elaboración. Protege a niños, niñas y adolescentes, les reconoce derechos a las personas adultas mayores y en situación de discapacidad, visibiliza y reconoce derechos a sectores vulnerables</w:t>
      </w:r>
      <w:r w:rsidR="002943DE">
        <w:t>.</w:t>
      </w:r>
    </w:p>
    <w:p w14:paraId="6CD5B260" w14:textId="77777777" w:rsidR="009258FA" w:rsidRPr="009258FA" w:rsidRDefault="009258FA" w:rsidP="009258FA">
      <w:pPr>
        <w:spacing w:line="276" w:lineRule="auto"/>
        <w:jc w:val="both"/>
      </w:pPr>
    </w:p>
    <w:p w14:paraId="5AA8A87E" w14:textId="114A602A" w:rsidR="008377FA" w:rsidRDefault="008377FA" w:rsidP="008377FA">
      <w:pPr>
        <w:suppressAutoHyphens w:val="0"/>
        <w:rPr>
          <w:b/>
          <w:bCs/>
        </w:rPr>
      </w:pPr>
      <w:r>
        <w:rPr>
          <w:b/>
          <w:bCs/>
        </w:rPr>
        <w:t>Primera versión implementada del algoritmo</w:t>
      </w:r>
    </w:p>
    <w:p w14:paraId="35C4E2DE" w14:textId="20B2492A" w:rsidR="008377FA" w:rsidRDefault="00C76DA3" w:rsidP="008377FA">
      <w:pPr>
        <w:suppressAutoHyphens w:val="0"/>
      </w:pPr>
      <w:r w:rsidRPr="00C76DA3">
        <w:t>Elementos usados</w:t>
      </w:r>
      <w:r>
        <w:t>:</w:t>
      </w:r>
    </w:p>
    <w:p w14:paraId="07304320" w14:textId="77777777" w:rsidR="00C76DA3" w:rsidRDefault="00C76DA3" w:rsidP="00C76DA3">
      <w:pPr>
        <w:pStyle w:val="Prrafodelista"/>
        <w:numPr>
          <w:ilvl w:val="0"/>
          <w:numId w:val="41"/>
        </w:numPr>
        <w:suppressAutoHyphens w:val="0"/>
        <w:spacing w:after="160"/>
        <w:jc w:val="both"/>
      </w:pPr>
      <w:r>
        <w:t>Spacy (Librería para el procesamiento del lenguaje natural)</w:t>
      </w:r>
    </w:p>
    <w:p w14:paraId="618BDC65" w14:textId="77777777" w:rsidR="00C76DA3" w:rsidRDefault="00C76DA3" w:rsidP="00C76DA3">
      <w:pPr>
        <w:pStyle w:val="Prrafodelista"/>
        <w:numPr>
          <w:ilvl w:val="0"/>
          <w:numId w:val="41"/>
        </w:numPr>
        <w:suppressAutoHyphens w:val="0"/>
        <w:spacing w:after="160"/>
        <w:jc w:val="both"/>
        <w:rPr>
          <w:lang w:val="en-US"/>
        </w:rPr>
      </w:pPr>
      <w:r>
        <w:t xml:space="preserve">Modelo pre-entrenado para generar respuestas. </w:t>
      </w:r>
      <w:r w:rsidRPr="0090257B">
        <w:rPr>
          <w:lang w:val="en-US"/>
        </w:rPr>
        <w:t xml:space="preserve">Enlace: </w:t>
      </w:r>
      <w:hyperlink r:id="rId75" w:history="1">
        <w:r w:rsidRPr="001B56CD">
          <w:rPr>
            <w:rStyle w:val="Hipervnculo"/>
            <w:lang w:val="en-US"/>
          </w:rPr>
          <w:t>https://huggingface.co/mrm8488/electricidad-small-finetuned-squadv1-es</w:t>
        </w:r>
      </w:hyperlink>
      <w:r>
        <w:rPr>
          <w:lang w:val="en-US"/>
        </w:rPr>
        <w:t xml:space="preserve"> </w:t>
      </w:r>
    </w:p>
    <w:p w14:paraId="4D92EA41" w14:textId="77777777" w:rsidR="00C76DA3" w:rsidRDefault="00C76DA3" w:rsidP="00C76DA3">
      <w:pPr>
        <w:pStyle w:val="Prrafodelista"/>
        <w:numPr>
          <w:ilvl w:val="0"/>
          <w:numId w:val="41"/>
        </w:numPr>
        <w:suppressAutoHyphens w:val="0"/>
        <w:spacing w:after="160"/>
        <w:jc w:val="both"/>
        <w:rPr>
          <w:lang w:val="en-US"/>
        </w:rPr>
      </w:pPr>
      <w:r>
        <w:t xml:space="preserve">Modelo pre-entrenado para generar preguntas. </w:t>
      </w:r>
      <w:r w:rsidRPr="0090257B">
        <w:rPr>
          <w:lang w:val="en-US"/>
        </w:rPr>
        <w:t xml:space="preserve">Enlace: </w:t>
      </w:r>
      <w:hyperlink r:id="rId76" w:history="1">
        <w:r w:rsidRPr="009309A4">
          <w:rPr>
            <w:rStyle w:val="Hipervnculo"/>
            <w:lang w:val="en-US"/>
          </w:rPr>
          <w:t>https://huggingface.co/mrm8488/bert2bert-spanish-question-generation</w:t>
        </w:r>
      </w:hyperlink>
      <w:r>
        <w:rPr>
          <w:lang w:val="en-US"/>
        </w:rPr>
        <w:t xml:space="preserve"> </w:t>
      </w:r>
    </w:p>
    <w:p w14:paraId="1831981B" w14:textId="77777777" w:rsidR="00C76DA3" w:rsidRDefault="00C76DA3" w:rsidP="00C76DA3">
      <w:pPr>
        <w:pStyle w:val="Prrafodelista"/>
        <w:numPr>
          <w:ilvl w:val="0"/>
          <w:numId w:val="41"/>
        </w:numPr>
        <w:suppressAutoHyphens w:val="0"/>
        <w:spacing w:after="160"/>
        <w:jc w:val="both"/>
        <w:rPr>
          <w:lang w:val="en-US"/>
        </w:rPr>
      </w:pPr>
      <w:r w:rsidRPr="00B43144">
        <w:t>Código base original de t</w:t>
      </w:r>
      <w:r>
        <w:t xml:space="preserve">ercero. </w:t>
      </w:r>
      <w:r w:rsidRPr="00B43144">
        <w:rPr>
          <w:lang w:val="en-US"/>
        </w:rPr>
        <w:t xml:space="preserve">Enlace: </w:t>
      </w:r>
      <w:hyperlink r:id="rId77" w:history="1">
        <w:r w:rsidRPr="00351D7D">
          <w:rPr>
            <w:rStyle w:val="Hipervnculo"/>
            <w:lang w:val="en-US"/>
          </w:rPr>
          <w:t>https://medium.com/featurepreneur/question-generator-d21265c0648f</w:t>
        </w:r>
      </w:hyperlink>
      <w:r>
        <w:rPr>
          <w:lang w:val="en-US"/>
        </w:rPr>
        <w:t xml:space="preserve"> </w:t>
      </w:r>
    </w:p>
    <w:p w14:paraId="7540E5B1" w14:textId="287B0EE4" w:rsidR="00533742" w:rsidRDefault="004B3C9C" w:rsidP="00D631FA">
      <w:pPr>
        <w:spacing w:before="240"/>
        <w:jc w:val="both"/>
        <w:rPr>
          <w:shd w:val="clear" w:color="auto" w:fill="FFFFFF"/>
        </w:rPr>
      </w:pPr>
      <w:r>
        <w:rPr>
          <w:shd w:val="clear" w:color="auto" w:fill="FFFFFF"/>
        </w:rPr>
        <w:t>En esta versión básicamente una vez que se entra el texto:</w:t>
      </w:r>
    </w:p>
    <w:p w14:paraId="13F7004C" w14:textId="67205EB7" w:rsidR="004B3C9C" w:rsidRDefault="004B3C9C" w:rsidP="004B3C9C">
      <w:pPr>
        <w:pStyle w:val="Prrafodelista"/>
        <w:numPr>
          <w:ilvl w:val="0"/>
          <w:numId w:val="41"/>
        </w:numPr>
        <w:spacing w:before="240"/>
        <w:jc w:val="both"/>
      </w:pPr>
      <w:r>
        <w:t xml:space="preserve">Se divide </w:t>
      </w:r>
      <w:r w:rsidR="005C38BA">
        <w:t xml:space="preserve">el texto </w:t>
      </w:r>
      <w:r>
        <w:t>en oracione</w:t>
      </w:r>
      <w:r w:rsidR="005C38BA">
        <w:t>s.</w:t>
      </w:r>
    </w:p>
    <w:p w14:paraId="22C5BB42" w14:textId="2061E652" w:rsidR="004B3C9C" w:rsidRDefault="004B3C9C" w:rsidP="004B3C9C">
      <w:pPr>
        <w:pStyle w:val="Prrafodelista"/>
        <w:numPr>
          <w:ilvl w:val="0"/>
          <w:numId w:val="41"/>
        </w:numPr>
        <w:spacing w:before="240"/>
        <w:jc w:val="both"/>
      </w:pPr>
      <w:r>
        <w:t>Luego se carga el modelo de generar preguntas (Son modelos</w:t>
      </w:r>
      <w:r w:rsidR="001B688F">
        <w:t xml:space="preserve"> implementados</w:t>
      </w:r>
      <w:r>
        <w:t xml:space="preserve"> que fueron entrenados con grandes cantidades de datos para formular preguntas a partir de dichos datos)</w:t>
      </w:r>
      <w:r w:rsidR="00D0425A">
        <w:t xml:space="preserve"> y se le envían las oraciones una por una dando como resultado una pregunta para cada oración.</w:t>
      </w:r>
    </w:p>
    <w:p w14:paraId="5C6FC545" w14:textId="1EE553A0" w:rsidR="00287389" w:rsidRDefault="0071002D" w:rsidP="00287389">
      <w:pPr>
        <w:pStyle w:val="Prrafodelista"/>
        <w:numPr>
          <w:ilvl w:val="0"/>
          <w:numId w:val="41"/>
        </w:numPr>
        <w:spacing w:before="240"/>
        <w:jc w:val="both"/>
      </w:pPr>
      <w:r>
        <w:t>C</w:t>
      </w:r>
      <w:r w:rsidR="00D0425A">
        <w:t>ada pregunta</w:t>
      </w:r>
      <w:r w:rsidR="008D3FAD">
        <w:t xml:space="preserve"> </w:t>
      </w:r>
      <w:r>
        <w:t xml:space="preserve">y </w:t>
      </w:r>
      <w:r w:rsidR="003354E1">
        <w:t xml:space="preserve">la </w:t>
      </w:r>
      <w:r>
        <w:t>oración</w:t>
      </w:r>
      <w:r w:rsidR="003354E1">
        <w:t xml:space="preserve"> de donde sale</w:t>
      </w:r>
      <w:r w:rsidR="002E18F7">
        <w:t xml:space="preserve"> dicha pregunta</w:t>
      </w:r>
      <w:r>
        <w:t xml:space="preserve"> que se analiza en el momento son enviadas </w:t>
      </w:r>
      <w:r w:rsidR="00D0425A">
        <w:t>al modelo que genera las respuestas, dando como resultado respuestas a dichas preguntas.</w:t>
      </w:r>
    </w:p>
    <w:p w14:paraId="759648A7" w14:textId="77777777" w:rsidR="00287389" w:rsidRDefault="00287389" w:rsidP="00287389">
      <w:pPr>
        <w:pStyle w:val="Prrafodelista"/>
        <w:spacing w:before="240"/>
        <w:jc w:val="both"/>
      </w:pPr>
    </w:p>
    <w:p w14:paraId="71B45AE1" w14:textId="5B7E0CE7" w:rsidR="00287389" w:rsidRPr="00287389" w:rsidRDefault="00287389" w:rsidP="00287389">
      <w:pPr>
        <w:jc w:val="both"/>
        <w:rPr>
          <w:b/>
          <w:bCs/>
        </w:rPr>
      </w:pPr>
      <w:r w:rsidRPr="00287389">
        <w:rPr>
          <w:b/>
          <w:bCs/>
        </w:rPr>
        <w:t>SALIDA</w:t>
      </w:r>
    </w:p>
    <w:p w14:paraId="2F0F6BE4" w14:textId="77777777" w:rsidR="00287389" w:rsidRDefault="00287389" w:rsidP="00287389">
      <w:pPr>
        <w:jc w:val="both"/>
      </w:pPr>
      <w:r>
        <w:t>¿Cuál es el nombre oficial del Código de las Familias?</w:t>
      </w:r>
    </w:p>
    <w:p w14:paraId="1D1E4920" w14:textId="13D27106" w:rsidR="00287389" w:rsidRDefault="00287389" w:rsidP="00287389">
      <w:pPr>
        <w:jc w:val="both"/>
      </w:pPr>
      <w:r>
        <w:t xml:space="preserve">{'score': 0.15141291916370392, 'start': 0, 'end': 22, </w:t>
      </w:r>
      <w:r w:rsidRPr="00824D70">
        <w:rPr>
          <w:b/>
          <w:bCs/>
          <w:u w:val="single"/>
        </w:rPr>
        <w:t>'</w:t>
      </w:r>
      <w:r w:rsidR="008A1006">
        <w:rPr>
          <w:b/>
          <w:bCs/>
          <w:u w:val="single"/>
        </w:rPr>
        <w:t>respuesta</w:t>
      </w:r>
      <w:r w:rsidRPr="00824D70">
        <w:rPr>
          <w:b/>
          <w:bCs/>
          <w:u w:val="single"/>
        </w:rPr>
        <w:t>': 'Código de las Familias'</w:t>
      </w:r>
      <w:r>
        <w:t>}</w:t>
      </w:r>
    </w:p>
    <w:p w14:paraId="2DE82479" w14:textId="77777777" w:rsidR="00287389" w:rsidRDefault="00287389" w:rsidP="00287389">
      <w:pPr>
        <w:jc w:val="both"/>
      </w:pPr>
      <w:r>
        <w:t>¿Qué votó el pueblo cubano en contra de la enmienda?</w:t>
      </w:r>
    </w:p>
    <w:p w14:paraId="543FA80E" w14:textId="120718F4" w:rsidR="00287389" w:rsidRPr="00287389" w:rsidRDefault="00287389" w:rsidP="00287389">
      <w:pPr>
        <w:jc w:val="both"/>
        <w:rPr>
          <w:lang w:val="en-US"/>
        </w:rPr>
      </w:pPr>
      <w:r w:rsidRPr="00287389">
        <w:rPr>
          <w:lang w:val="en-US"/>
        </w:rPr>
        <w:t>{'score': 0.3791300356388092, 'start': 139, 'end': 146</w:t>
      </w:r>
      <w:r w:rsidRPr="00824D70">
        <w:rPr>
          <w:b/>
          <w:bCs/>
          <w:lang w:val="en-US"/>
        </w:rPr>
        <w:t xml:space="preserve">, </w:t>
      </w:r>
      <w:r w:rsidRPr="00824D70">
        <w:rPr>
          <w:b/>
          <w:bCs/>
          <w:u w:val="single"/>
          <w:lang w:val="en-US"/>
        </w:rPr>
        <w:t>'</w:t>
      </w:r>
      <w:r w:rsidR="008A1006">
        <w:rPr>
          <w:b/>
          <w:bCs/>
          <w:u w:val="single"/>
        </w:rPr>
        <w:t>respuesta</w:t>
      </w:r>
      <w:r w:rsidRPr="00824D70">
        <w:rPr>
          <w:b/>
          <w:bCs/>
          <w:u w:val="single"/>
          <w:lang w:val="en-US"/>
        </w:rPr>
        <w:t>': '66.87 %'</w:t>
      </w:r>
      <w:r w:rsidRPr="00287389">
        <w:rPr>
          <w:lang w:val="en-US"/>
        </w:rPr>
        <w:t>}</w:t>
      </w:r>
    </w:p>
    <w:p w14:paraId="291EF7B4" w14:textId="77777777" w:rsidR="00287389" w:rsidRDefault="00287389" w:rsidP="00287389">
      <w:pPr>
        <w:jc w:val="both"/>
      </w:pPr>
      <w:r>
        <w:t>El Código de la República de Cuba está sujeto a ¿qué tipo de tratado?</w:t>
      </w:r>
    </w:p>
    <w:p w14:paraId="24118D55" w14:textId="0ADEAF6D" w:rsidR="00287389" w:rsidRDefault="00287389" w:rsidP="00287389">
      <w:pPr>
        <w:jc w:val="both"/>
      </w:pPr>
      <w:r>
        <w:t xml:space="preserve">{'score': 0.399568110704422, 'start': 354, 'end': 378, </w:t>
      </w:r>
      <w:r w:rsidRPr="00824D70">
        <w:rPr>
          <w:b/>
          <w:bCs/>
          <w:u w:val="single"/>
        </w:rPr>
        <w:t>'</w:t>
      </w:r>
      <w:r w:rsidR="008A1006">
        <w:rPr>
          <w:b/>
          <w:bCs/>
          <w:u w:val="single"/>
        </w:rPr>
        <w:t>respuesta</w:t>
      </w:r>
      <w:r w:rsidR="008A1006" w:rsidRPr="00824D70">
        <w:rPr>
          <w:b/>
          <w:bCs/>
          <w:u w:val="single"/>
        </w:rPr>
        <w:t xml:space="preserve"> </w:t>
      </w:r>
      <w:r w:rsidRPr="00824D70">
        <w:rPr>
          <w:b/>
          <w:bCs/>
          <w:u w:val="single"/>
        </w:rPr>
        <w:t>': 'tratados internacionales'</w:t>
      </w:r>
      <w:r>
        <w:t>}</w:t>
      </w:r>
    </w:p>
    <w:p w14:paraId="7F04B781" w14:textId="77777777" w:rsidR="00287389" w:rsidRDefault="00287389" w:rsidP="00287389">
      <w:pPr>
        <w:jc w:val="both"/>
      </w:pPr>
      <w:r>
        <w:t>¿Cuál es la definición de un código inclusivo en su conjunto?</w:t>
      </w:r>
    </w:p>
    <w:p w14:paraId="18B05852" w14:textId="407A9782" w:rsidR="00287389" w:rsidRDefault="00287389" w:rsidP="00287389">
      <w:pPr>
        <w:jc w:val="both"/>
      </w:pPr>
      <w:r>
        <w:t xml:space="preserve">{'score': 0.2582134008407593, 'start': 24, 'end': 49, </w:t>
      </w:r>
      <w:r w:rsidRPr="00824D70">
        <w:rPr>
          <w:b/>
          <w:bCs/>
          <w:u w:val="single"/>
        </w:rPr>
        <w:t>'</w:t>
      </w:r>
      <w:r w:rsidR="008A1006">
        <w:rPr>
          <w:b/>
          <w:bCs/>
          <w:u w:val="single"/>
        </w:rPr>
        <w:t>respuesta</w:t>
      </w:r>
      <w:r w:rsidRPr="00824D70">
        <w:rPr>
          <w:b/>
          <w:bCs/>
          <w:u w:val="single"/>
        </w:rPr>
        <w:t>': 'revolucionario y novedoso'</w:t>
      </w:r>
      <w:r>
        <w:t>}</w:t>
      </w:r>
    </w:p>
    <w:p w14:paraId="48A1671B" w14:textId="77777777" w:rsidR="00287389" w:rsidRDefault="00287389" w:rsidP="00287389">
      <w:pPr>
        <w:jc w:val="both"/>
      </w:pPr>
      <w:r>
        <w:lastRenderedPageBreak/>
        <w:t>¿Qué hace la visibilización de la gente en Cuba?</w:t>
      </w:r>
    </w:p>
    <w:p w14:paraId="18C7DA28" w14:textId="7B744E36" w:rsidR="00287389" w:rsidRDefault="00287389" w:rsidP="00287389">
      <w:pPr>
        <w:jc w:val="both"/>
      </w:pPr>
      <w:r>
        <w:t xml:space="preserve">{'score': 0.3266850709915161, 'start': 137, 'end': 177, </w:t>
      </w:r>
      <w:r w:rsidRPr="00824D70">
        <w:rPr>
          <w:b/>
          <w:bCs/>
          <w:u w:val="single"/>
        </w:rPr>
        <w:t>'</w:t>
      </w:r>
      <w:r w:rsidR="008A1006">
        <w:rPr>
          <w:b/>
          <w:bCs/>
          <w:u w:val="single"/>
        </w:rPr>
        <w:t>respuesta</w:t>
      </w:r>
      <w:r w:rsidRPr="00824D70">
        <w:rPr>
          <w:b/>
          <w:bCs/>
          <w:u w:val="single"/>
        </w:rPr>
        <w:t>': 'reconoce derechos a sectores vulnerables'</w:t>
      </w:r>
      <w:r>
        <w:t>}</w:t>
      </w:r>
    </w:p>
    <w:p w14:paraId="4608F22B" w14:textId="77777777" w:rsidR="00287389" w:rsidRDefault="00287389" w:rsidP="00287389">
      <w:pPr>
        <w:spacing w:line="276" w:lineRule="auto"/>
        <w:jc w:val="both"/>
      </w:pPr>
    </w:p>
    <w:p w14:paraId="603F39F4" w14:textId="489C80A0" w:rsidR="00287389" w:rsidRPr="00535A98" w:rsidRDefault="00287389" w:rsidP="00535A98">
      <w:pPr>
        <w:suppressAutoHyphens w:val="0"/>
        <w:jc w:val="both"/>
        <w:rPr>
          <w:b/>
          <w:bCs/>
        </w:rPr>
      </w:pPr>
      <w:r>
        <w:t>En este ejemplo las preguntas generadas algunas no tienen todo el sentido si se mira el texto, por ejemplo, la segunda pregunta</w:t>
      </w:r>
      <w:r w:rsidR="00A77963">
        <w:t xml:space="preserve">: </w:t>
      </w:r>
      <w:r>
        <w:t xml:space="preserve">¿Qué votó el pueblo cubano en contra de la enmienda? </w:t>
      </w:r>
      <w:r w:rsidR="00A77963" w:rsidRPr="003A19B5">
        <w:rPr>
          <w:i/>
          <w:iCs/>
        </w:rPr>
        <w:t>(</w:t>
      </w:r>
      <w:r w:rsidR="0088442D" w:rsidRPr="003A19B5">
        <w:rPr>
          <w:i/>
          <w:iCs/>
        </w:rPr>
        <w:t xml:space="preserve">Aunque respondió con el porcentaje de votos, </w:t>
      </w:r>
      <w:r w:rsidRPr="003A19B5">
        <w:rPr>
          <w:i/>
          <w:iCs/>
        </w:rPr>
        <w:t xml:space="preserve">en realidad es </w:t>
      </w:r>
      <w:r w:rsidR="009607B6" w:rsidRPr="003A19B5">
        <w:rPr>
          <w:i/>
          <w:iCs/>
        </w:rPr>
        <w:t xml:space="preserve">voto </w:t>
      </w:r>
      <w:r w:rsidRPr="003A19B5">
        <w:rPr>
          <w:i/>
          <w:iCs/>
        </w:rPr>
        <w:t>a favor</w:t>
      </w:r>
      <w:r w:rsidR="002C2890" w:rsidRPr="003A19B5">
        <w:rPr>
          <w:i/>
          <w:iCs/>
        </w:rPr>
        <w:t xml:space="preserve"> y no es una enmienda</w:t>
      </w:r>
      <w:r w:rsidRPr="003A19B5">
        <w:rPr>
          <w:i/>
          <w:iCs/>
        </w:rPr>
        <w:t>)</w:t>
      </w:r>
      <w:r>
        <w:t xml:space="preserve">. </w:t>
      </w:r>
      <w:r w:rsidRPr="00535A98">
        <w:rPr>
          <w:b/>
          <w:bCs/>
        </w:rPr>
        <w:t xml:space="preserve">Con otros textos tiene mejores resultados, aunque no del todo, puede variar, como puede pasar con </w:t>
      </w:r>
      <w:r w:rsidR="00DB79D0">
        <w:rPr>
          <w:b/>
          <w:bCs/>
        </w:rPr>
        <w:t>la próxima versión que veremos</w:t>
      </w:r>
      <w:r w:rsidR="00BC7514">
        <w:rPr>
          <w:b/>
          <w:bCs/>
        </w:rPr>
        <w:t>.</w:t>
      </w:r>
    </w:p>
    <w:p w14:paraId="54F05E83" w14:textId="661D8559" w:rsidR="00287389" w:rsidRDefault="00287389" w:rsidP="00287389">
      <w:pPr>
        <w:spacing w:before="240"/>
        <w:jc w:val="both"/>
        <w:rPr>
          <w:lang w:val="es-US"/>
        </w:rPr>
      </w:pPr>
    </w:p>
    <w:p w14:paraId="15918200" w14:textId="3A2C9B49" w:rsidR="003919EE" w:rsidRDefault="003919EE" w:rsidP="00287389">
      <w:pPr>
        <w:spacing w:before="240"/>
        <w:jc w:val="both"/>
        <w:rPr>
          <w:b/>
          <w:bCs/>
          <w:lang w:val="es-US"/>
        </w:rPr>
      </w:pPr>
      <w:r>
        <w:rPr>
          <w:b/>
          <w:bCs/>
          <w:lang w:val="es-US"/>
        </w:rPr>
        <w:t>Segunda versión</w:t>
      </w:r>
    </w:p>
    <w:p w14:paraId="4D14D8D4" w14:textId="77777777" w:rsidR="003919EE" w:rsidRDefault="003919EE" w:rsidP="003919EE">
      <w:pPr>
        <w:spacing w:line="276" w:lineRule="auto"/>
        <w:jc w:val="both"/>
      </w:pPr>
      <w:r>
        <w:t>Elementos usados:</w:t>
      </w:r>
    </w:p>
    <w:p w14:paraId="33CF0E04" w14:textId="0448D0EB" w:rsidR="003919EE" w:rsidRDefault="003919EE" w:rsidP="003919EE">
      <w:pPr>
        <w:pStyle w:val="Prrafodelista"/>
        <w:numPr>
          <w:ilvl w:val="0"/>
          <w:numId w:val="41"/>
        </w:numPr>
        <w:suppressAutoHyphens w:val="0"/>
        <w:spacing w:after="160"/>
        <w:jc w:val="both"/>
      </w:pPr>
      <w:r>
        <w:t xml:space="preserve">Spacy </w:t>
      </w:r>
    </w:p>
    <w:p w14:paraId="3867CDF4" w14:textId="07C3F98A" w:rsidR="003919EE" w:rsidRPr="0007259A" w:rsidRDefault="003919EE" w:rsidP="003919EE">
      <w:pPr>
        <w:pStyle w:val="Prrafodelista"/>
        <w:numPr>
          <w:ilvl w:val="0"/>
          <w:numId w:val="41"/>
        </w:numPr>
        <w:suppressAutoHyphens w:val="0"/>
        <w:spacing w:after="160"/>
        <w:jc w:val="both"/>
        <w:rPr>
          <w:lang w:val="es-ES"/>
        </w:rPr>
      </w:pPr>
      <w:r>
        <w:t xml:space="preserve">Modelo pre-entrenado para generar respuestas. </w:t>
      </w:r>
    </w:p>
    <w:p w14:paraId="0154CEF4" w14:textId="704FB020" w:rsidR="003919EE" w:rsidRPr="00F838C7" w:rsidRDefault="003919EE" w:rsidP="003919EE">
      <w:pPr>
        <w:pStyle w:val="Prrafodelista"/>
        <w:numPr>
          <w:ilvl w:val="0"/>
          <w:numId w:val="41"/>
        </w:numPr>
        <w:suppressAutoHyphens w:val="0"/>
        <w:spacing w:after="160"/>
        <w:jc w:val="both"/>
        <w:rPr>
          <w:lang w:val="en-US"/>
        </w:rPr>
      </w:pPr>
      <w:r>
        <w:t>Modelo pre-entrenado para analizar similitud</w:t>
      </w:r>
      <w:r>
        <w:t xml:space="preserve"> entre</w:t>
      </w:r>
      <w:r>
        <w:t xml:space="preserve"> oraciones. </w:t>
      </w:r>
      <w:r w:rsidRPr="00F838C7">
        <w:rPr>
          <w:lang w:val="en-US"/>
        </w:rPr>
        <w:t xml:space="preserve">Enlace: </w:t>
      </w:r>
      <w:hyperlink r:id="rId78" w:history="1">
        <w:r w:rsidRPr="00F838C7">
          <w:rPr>
            <w:rStyle w:val="Hipervnculo"/>
            <w:lang w:val="en-US"/>
          </w:rPr>
          <w:t>https://huggingface.co/eduardofv/stsb-m-mt-es-distilbert-base-uncased</w:t>
        </w:r>
      </w:hyperlink>
      <w:r w:rsidRPr="00F838C7">
        <w:rPr>
          <w:lang w:val="en-US"/>
        </w:rPr>
        <w:t xml:space="preserve">  </w:t>
      </w:r>
    </w:p>
    <w:p w14:paraId="2D941ACB" w14:textId="77777777" w:rsidR="003919EE" w:rsidRPr="00303C4A" w:rsidRDefault="003919EE" w:rsidP="003919EE">
      <w:pPr>
        <w:pStyle w:val="Prrafodelista"/>
        <w:numPr>
          <w:ilvl w:val="0"/>
          <w:numId w:val="41"/>
        </w:numPr>
        <w:suppressAutoHyphens w:val="0"/>
        <w:spacing w:after="160"/>
        <w:jc w:val="both"/>
        <w:rPr>
          <w:lang w:val="en-US"/>
        </w:rPr>
      </w:pPr>
      <w:r w:rsidRPr="00303C4A">
        <w:t>Código base original de t</w:t>
      </w:r>
      <w:r>
        <w:t xml:space="preserve">erceros. </w:t>
      </w:r>
      <w:r w:rsidRPr="00303C4A">
        <w:rPr>
          <w:lang w:val="en-US"/>
        </w:rPr>
        <w:t xml:space="preserve">Enlace: </w:t>
      </w:r>
      <w:hyperlink r:id="rId79" w:history="1">
        <w:r w:rsidRPr="00351D7D">
          <w:rPr>
            <w:rStyle w:val="Hipervnculo"/>
            <w:lang w:val="en-US"/>
          </w:rPr>
          <w:t>https://towardsdatascience.com/semantic-similarity-using-transformers-8f3cb5bf66d6</w:t>
        </w:r>
      </w:hyperlink>
      <w:r>
        <w:rPr>
          <w:lang w:val="en-US"/>
        </w:rPr>
        <w:t xml:space="preserve"> </w:t>
      </w:r>
    </w:p>
    <w:p w14:paraId="594342FB" w14:textId="77777777" w:rsidR="0007259A" w:rsidRDefault="0007259A" w:rsidP="0007259A">
      <w:pPr>
        <w:spacing w:before="240"/>
        <w:jc w:val="both"/>
        <w:rPr>
          <w:shd w:val="clear" w:color="auto" w:fill="FFFFFF"/>
        </w:rPr>
      </w:pPr>
      <w:r>
        <w:rPr>
          <w:shd w:val="clear" w:color="auto" w:fill="FFFFFF"/>
        </w:rPr>
        <w:t>En esta versión básicamente una vez que se entra el texto:</w:t>
      </w:r>
    </w:p>
    <w:p w14:paraId="046D8A81" w14:textId="3DE9A5BC" w:rsidR="0007259A" w:rsidRDefault="0007259A" w:rsidP="0007259A">
      <w:pPr>
        <w:pStyle w:val="Prrafodelista"/>
        <w:numPr>
          <w:ilvl w:val="0"/>
          <w:numId w:val="41"/>
        </w:numPr>
        <w:spacing w:before="240"/>
        <w:jc w:val="both"/>
      </w:pPr>
      <w:r>
        <w:t>Se divide el texto en oraciones.</w:t>
      </w:r>
    </w:p>
    <w:p w14:paraId="4787E7ED" w14:textId="14E934AC" w:rsidR="0007259A" w:rsidRDefault="0007259A" w:rsidP="0007259A">
      <w:pPr>
        <w:pStyle w:val="Prrafodelista"/>
        <w:numPr>
          <w:ilvl w:val="0"/>
          <w:numId w:val="41"/>
        </w:numPr>
        <w:spacing w:before="240"/>
        <w:jc w:val="both"/>
      </w:pPr>
      <w:r>
        <w:t>Se hace un análisis de las oraciones en busca de tokens (</w:t>
      </w:r>
      <w:r w:rsidR="00346772">
        <w:t xml:space="preserve">palabras </w:t>
      </w:r>
      <w:r w:rsidR="00CC5BA4">
        <w:t>con categoría gramatical como</w:t>
      </w:r>
      <w:r w:rsidR="00346772">
        <w:t xml:space="preserve"> </w:t>
      </w:r>
      <w:r>
        <w:t>verbos, formas verbales,</w:t>
      </w:r>
      <w:r w:rsidR="006D19FF">
        <w:t xml:space="preserve"> sustantivos,</w:t>
      </w:r>
      <w:r>
        <w:t xml:space="preserve"> ect.)</w:t>
      </w:r>
    </w:p>
    <w:p w14:paraId="796718E1" w14:textId="1F8B1C6D" w:rsidR="0007259A" w:rsidRDefault="0007259A" w:rsidP="0007259A">
      <w:pPr>
        <w:pStyle w:val="Prrafodelista"/>
        <w:numPr>
          <w:ilvl w:val="0"/>
          <w:numId w:val="41"/>
        </w:numPr>
        <w:spacing w:before="240"/>
        <w:jc w:val="both"/>
      </w:pPr>
      <w:r>
        <w:t xml:space="preserve">Luego se </w:t>
      </w:r>
      <w:r w:rsidR="009B1C40">
        <w:t>usa Spacy para hacer un procesamiento de las oraciones, extraer entidades</w:t>
      </w:r>
      <w:r w:rsidR="00C52E17">
        <w:t xml:space="preserve"> nombradas</w:t>
      </w:r>
      <w:r w:rsidR="009B1C40">
        <w:t xml:space="preserve"> y generar preguntas de acuerdo a cada entidad.</w:t>
      </w:r>
    </w:p>
    <w:p w14:paraId="6EBEFBC4" w14:textId="64083393" w:rsidR="009B1C40" w:rsidRDefault="009B1C40" w:rsidP="009B1C40">
      <w:pPr>
        <w:suppressAutoHyphens w:val="0"/>
        <w:spacing w:line="276" w:lineRule="auto"/>
        <w:jc w:val="both"/>
        <w:rPr>
          <w:b/>
          <w:bCs/>
        </w:rPr>
      </w:pPr>
      <w:r w:rsidRPr="009B1C40">
        <w:rPr>
          <w:b/>
          <w:bCs/>
        </w:rPr>
        <w:t>Extraemos las entidades y generamos las preguntas</w:t>
      </w:r>
      <w:r w:rsidR="002D1117">
        <w:rPr>
          <w:b/>
          <w:bCs/>
        </w:rPr>
        <w:t>:</w:t>
      </w:r>
    </w:p>
    <w:p w14:paraId="29AF68C4" w14:textId="609F3EE5" w:rsidR="00431641" w:rsidRPr="00431641" w:rsidRDefault="00431641" w:rsidP="00431641">
      <w:pPr>
        <w:spacing w:line="276" w:lineRule="auto"/>
        <w:jc w:val="both"/>
      </w:pPr>
      <w:r w:rsidRPr="00663F8C">
        <w:rPr>
          <w:b/>
          <w:bCs/>
          <w:i/>
          <w:iCs/>
        </w:rPr>
        <w:t>(Esta forma es bastante parecida a la que usa el algoritmo para generar preguntas mencionado al principio que funciona con idioma inglés)</w:t>
      </w:r>
    </w:p>
    <w:p w14:paraId="774DF208" w14:textId="0EC9154A" w:rsidR="009B1C40" w:rsidRDefault="009B1C40" w:rsidP="009B1C40">
      <w:pPr>
        <w:spacing w:line="276" w:lineRule="auto"/>
        <w:jc w:val="both"/>
      </w:pPr>
      <w:r>
        <w:t xml:space="preserve">Por ejemplo, entidad </w:t>
      </w:r>
      <w:r w:rsidRPr="00DB7616">
        <w:rPr>
          <w:b/>
          <w:bCs/>
        </w:rPr>
        <w:t>“PER”</w:t>
      </w:r>
      <w:r w:rsidRPr="00EB5FA5">
        <w:t xml:space="preserve"> para las personas</w:t>
      </w:r>
      <w:r w:rsidR="009032FF">
        <w:t>;</w:t>
      </w:r>
      <w:r w:rsidRPr="00EB5FA5">
        <w:t xml:space="preserve"> </w:t>
      </w:r>
      <w:r w:rsidRPr="00DB7616">
        <w:rPr>
          <w:b/>
          <w:bCs/>
        </w:rPr>
        <w:t>“ORG”</w:t>
      </w:r>
      <w:r>
        <w:t xml:space="preserve"> para organizaciones</w:t>
      </w:r>
      <w:r w:rsidR="009032FF">
        <w:t xml:space="preserve">; </w:t>
      </w:r>
      <w:r w:rsidRPr="00DB7616">
        <w:rPr>
          <w:b/>
          <w:bCs/>
        </w:rPr>
        <w:t>“LOC”</w:t>
      </w:r>
      <w:r>
        <w:t xml:space="preserve"> para </w:t>
      </w:r>
      <w:r w:rsidR="004777FF">
        <w:t xml:space="preserve">lugares, </w:t>
      </w:r>
      <w:r>
        <w:t>localidades</w:t>
      </w:r>
      <w:r w:rsidR="004777FF">
        <w:t>, ciudades</w:t>
      </w:r>
      <w:r w:rsidR="009032FF">
        <w:t>;</w:t>
      </w:r>
      <w:r>
        <w:t xml:space="preserve"> </w:t>
      </w:r>
      <w:r w:rsidRPr="00DB7616">
        <w:rPr>
          <w:b/>
          <w:bCs/>
        </w:rPr>
        <w:t>“MISC”</w:t>
      </w:r>
      <w:r>
        <w:t xml:space="preserve"> (</w:t>
      </w:r>
      <w:r w:rsidRPr="00EB5FA5">
        <w:t>Misceláne</w:t>
      </w:r>
      <w:r>
        <w:t>as) es para varios tipos como eventos, nacionalidades, productos, et</w:t>
      </w:r>
      <w:r>
        <w:t>c.</w:t>
      </w:r>
    </w:p>
    <w:p w14:paraId="4F697B33" w14:textId="20D7400E" w:rsidR="009B1C40" w:rsidRPr="0042298F" w:rsidRDefault="009B1C40" w:rsidP="009B1C40">
      <w:pPr>
        <w:jc w:val="both"/>
      </w:pPr>
      <w:r w:rsidRPr="0042298F">
        <w:t>Para generar la pregunta por ejemplo si es una persona:</w:t>
      </w:r>
    </w:p>
    <w:p w14:paraId="1CA829FF" w14:textId="7AA53306" w:rsidR="009B1C40" w:rsidRPr="008727D6" w:rsidRDefault="009B1C40" w:rsidP="009B1C40">
      <w:pPr>
        <w:jc w:val="both"/>
        <w:rPr>
          <w:u w:val="single"/>
        </w:rPr>
      </w:pPr>
      <w:r w:rsidRPr="008727D6">
        <w:t xml:space="preserve">¿Quién es __? el espacio que queda después de “es” lo sustituimos por </w:t>
      </w:r>
      <w:r w:rsidRPr="008727D6">
        <w:rPr>
          <w:u w:val="single"/>
        </w:rPr>
        <w:t>la persona extraída</w:t>
      </w:r>
      <w:r w:rsidR="007472EB" w:rsidRPr="008727D6">
        <w:rPr>
          <w:u w:val="single"/>
        </w:rPr>
        <w:t>.</w:t>
      </w:r>
      <w:r w:rsidR="006D64C7">
        <w:t xml:space="preserve"> </w:t>
      </w:r>
      <w:r w:rsidR="00E1549F" w:rsidRPr="006D64C7">
        <w:t>(generalmente el nombre de la persona)</w:t>
      </w:r>
    </w:p>
    <w:p w14:paraId="7C4FF17E" w14:textId="77777777" w:rsidR="003E4848" w:rsidRDefault="009B1C40" w:rsidP="006A596B">
      <w:pPr>
        <w:jc w:val="both"/>
      </w:pPr>
      <w:r w:rsidRPr="008727D6">
        <w:t>Si es para una localidad:</w:t>
      </w:r>
    </w:p>
    <w:p w14:paraId="53D28C3C" w14:textId="41EEAC2C" w:rsidR="009B1C40" w:rsidRPr="008727D6" w:rsidRDefault="009B1C40" w:rsidP="006A596B">
      <w:pPr>
        <w:jc w:val="both"/>
      </w:pPr>
      <w:r w:rsidRPr="008727D6">
        <w:t xml:space="preserve"> ¿Dónde queda __?  añadimos la </w:t>
      </w:r>
      <w:r w:rsidRPr="008727D6">
        <w:rPr>
          <w:u w:val="single"/>
        </w:rPr>
        <w:t xml:space="preserve">localidad </w:t>
      </w:r>
      <w:r w:rsidR="006A596B" w:rsidRPr="008727D6">
        <w:rPr>
          <w:u w:val="single"/>
        </w:rPr>
        <w:t>extraída</w:t>
      </w:r>
      <w:r w:rsidRPr="008727D6">
        <w:t xml:space="preserve"> en el espacio después de “queda”</w:t>
      </w:r>
      <w:r w:rsidR="007472EB" w:rsidRPr="008727D6">
        <w:t>.</w:t>
      </w:r>
    </w:p>
    <w:p w14:paraId="00F77551" w14:textId="52E81A7C" w:rsidR="009B1C40" w:rsidRPr="008727D6" w:rsidRDefault="009B1C40" w:rsidP="009B1C40">
      <w:pPr>
        <w:spacing w:line="276" w:lineRule="auto"/>
        <w:jc w:val="both"/>
      </w:pPr>
      <w:r w:rsidRPr="008727D6">
        <w:lastRenderedPageBreak/>
        <w:t xml:space="preserve">En </w:t>
      </w:r>
      <w:r w:rsidRPr="008727D6">
        <w:t>el segundo paso</w:t>
      </w:r>
      <w:r w:rsidRPr="008727D6">
        <w:t xml:space="preserve"> tokenizamos para extraer verbos</w:t>
      </w:r>
      <w:r w:rsidR="0012760D" w:rsidRPr="008727D6">
        <w:t xml:space="preserve">, </w:t>
      </w:r>
      <w:r w:rsidRPr="008727D6">
        <w:t>formas verbales</w:t>
      </w:r>
      <w:r w:rsidR="00E97245" w:rsidRPr="008727D6">
        <w:t xml:space="preserve"> e</w:t>
      </w:r>
      <w:r w:rsidR="0012760D" w:rsidRPr="008727D6">
        <w:t xml:space="preserve"> </w:t>
      </w:r>
      <w:r w:rsidR="00E97245" w:rsidRPr="008727D6">
        <w:t xml:space="preserve">incluso complementos </w:t>
      </w:r>
      <w:r w:rsidR="0012760D" w:rsidRPr="008727D6">
        <w:t>y otras categorías gramaticales</w:t>
      </w:r>
      <w:r w:rsidR="00C102C3" w:rsidRPr="008727D6">
        <w:t xml:space="preserve"> de las oraciones</w:t>
      </w:r>
      <w:r w:rsidRPr="008727D6">
        <w:t>, estás se usan para generar preguntas que lleven la palabra</w:t>
      </w:r>
      <w:r w:rsidR="00E32103" w:rsidRPr="008727D6">
        <w:t xml:space="preserve"> o frase</w:t>
      </w:r>
      <w:r w:rsidRPr="008727D6">
        <w:t xml:space="preserve"> con esa categoría gramatical</w:t>
      </w:r>
      <w:r w:rsidR="007565F3" w:rsidRPr="008727D6">
        <w:t>.</w:t>
      </w:r>
    </w:p>
    <w:p w14:paraId="305C4ED6" w14:textId="1F312C8F" w:rsidR="009B1C40" w:rsidRDefault="00812774" w:rsidP="0042298F">
      <w:pPr>
        <w:spacing w:after="0" w:line="240" w:lineRule="auto"/>
      </w:pPr>
      <w:r w:rsidRPr="008727D6">
        <w:t xml:space="preserve">Por </w:t>
      </w:r>
      <w:r w:rsidR="006A596B" w:rsidRPr="008727D6">
        <w:t>ejemplo,</w:t>
      </w:r>
      <w:r w:rsidRPr="008727D6">
        <w:t xml:space="preserve"> s</w:t>
      </w:r>
      <w:r w:rsidR="009B1C40" w:rsidRPr="008727D6">
        <w:t xml:space="preserve">i se habla de una persona y hay una </w:t>
      </w:r>
      <w:r w:rsidR="009B1C40" w:rsidRPr="008727D6">
        <w:rPr>
          <w:u w:val="single"/>
        </w:rPr>
        <w:t>forma verbal</w:t>
      </w:r>
      <w:r w:rsidR="00EB181C" w:rsidRPr="008727D6">
        <w:t xml:space="preserve"> </w:t>
      </w:r>
      <w:r w:rsidR="005277D3" w:rsidRPr="008727D6">
        <w:t xml:space="preserve">esta </w:t>
      </w:r>
      <w:r w:rsidR="009B1C40" w:rsidRPr="008727D6">
        <w:t>casi siempre significa la acción que realizó dicha persona</w:t>
      </w:r>
      <w:r w:rsidR="00663491" w:rsidRPr="008727D6">
        <w:t>,</w:t>
      </w:r>
      <w:r w:rsidR="009B1C40" w:rsidRPr="008727D6">
        <w:t xml:space="preserve"> por lo que una pregunta sería en caso de ejemplo:</w:t>
      </w:r>
    </w:p>
    <w:p w14:paraId="3C872405" w14:textId="77777777" w:rsidR="00513026" w:rsidRPr="008727D6" w:rsidRDefault="00513026" w:rsidP="0042298F">
      <w:pPr>
        <w:spacing w:after="0" w:line="240" w:lineRule="auto"/>
      </w:pPr>
    </w:p>
    <w:p w14:paraId="60493A3D" w14:textId="77777777" w:rsidR="009B1C40" w:rsidRPr="008727D6" w:rsidRDefault="009B1C40" w:rsidP="009B1C40">
      <w:pPr>
        <w:spacing w:line="276" w:lineRule="auto"/>
        <w:jc w:val="both"/>
      </w:pPr>
      <w:r w:rsidRPr="008727D6">
        <w:t xml:space="preserve">Pablo </w:t>
      </w:r>
      <w:r w:rsidRPr="008727D6">
        <w:rPr>
          <w:u w:val="single"/>
        </w:rPr>
        <w:t>participó</w:t>
      </w:r>
      <w:r w:rsidRPr="008727D6">
        <w:t xml:space="preserve"> en un evento para desarrolladores web.</w:t>
      </w:r>
    </w:p>
    <w:p w14:paraId="420FD67F" w14:textId="77777777" w:rsidR="004460C3" w:rsidRPr="008727D6" w:rsidRDefault="006A596B" w:rsidP="0094720A">
      <w:pPr>
        <w:spacing w:line="276" w:lineRule="auto"/>
        <w:jc w:val="both"/>
      </w:pPr>
      <w:r w:rsidRPr="008727D6">
        <w:t xml:space="preserve">Pregunta generada: </w:t>
      </w:r>
      <w:r w:rsidR="009B1C40" w:rsidRPr="008727D6">
        <w:t xml:space="preserve">¿Quién </w:t>
      </w:r>
      <w:r w:rsidR="009B1C40" w:rsidRPr="008727D6">
        <w:rPr>
          <w:u w:val="single"/>
        </w:rPr>
        <w:t>participó</w:t>
      </w:r>
      <w:r w:rsidR="00743FB7" w:rsidRPr="008727D6">
        <w:t xml:space="preserve"> en el evento</w:t>
      </w:r>
      <w:r w:rsidR="00521E3C" w:rsidRPr="008727D6">
        <w:t xml:space="preserve"> para desarrolladores web</w:t>
      </w:r>
      <w:r w:rsidR="009B1C40" w:rsidRPr="008727D6">
        <w:t xml:space="preserve">?   </w:t>
      </w:r>
    </w:p>
    <w:p w14:paraId="74A4A5AB" w14:textId="769DD3EE" w:rsidR="004460C3" w:rsidRDefault="004460C3" w:rsidP="004460C3">
      <w:pPr>
        <w:pStyle w:val="Prrafodelista"/>
        <w:numPr>
          <w:ilvl w:val="0"/>
          <w:numId w:val="41"/>
        </w:numPr>
        <w:spacing w:before="240"/>
        <w:jc w:val="both"/>
      </w:pPr>
      <w:r w:rsidRPr="008727D6">
        <w:t xml:space="preserve">Una vez que tenemos la lista de preguntas, dicha lista es recorrida a través de un ciclo enviando cada pregunta al modelo </w:t>
      </w:r>
      <w:r w:rsidR="00F15703" w:rsidRPr="008727D6">
        <w:t>que analiza la similitud coseno entre oraciones</w:t>
      </w:r>
      <w:r w:rsidR="00DD200C">
        <w:t xml:space="preserve"> (Spacy también puede analizar la similitud entre oraciones)</w:t>
      </w:r>
      <w:r w:rsidR="00F15703" w:rsidRPr="008727D6">
        <w:t xml:space="preserve">. Aquí se analiza la similitud de </w:t>
      </w:r>
      <w:r w:rsidR="00F15703">
        <w:t xml:space="preserve">cada pregunta con las oraciones para saber con exactitud que oración es la que le corresponde por lo que se crea un ranking decreciente donde tenemos como primera candidata a la oración </w:t>
      </w:r>
      <w:r w:rsidR="00961690">
        <w:t xml:space="preserve">con mayor puntaje que sería </w:t>
      </w:r>
      <w:r w:rsidR="00F15703">
        <w:t xml:space="preserve">desde donde se generó la pregunta. </w:t>
      </w:r>
    </w:p>
    <w:p w14:paraId="0150E28E" w14:textId="17102300" w:rsidR="00F15703" w:rsidRDefault="00F15703" w:rsidP="00F15703">
      <w:pPr>
        <w:pStyle w:val="Prrafodelista"/>
        <w:spacing w:before="240"/>
        <w:jc w:val="both"/>
      </w:pPr>
    </w:p>
    <w:p w14:paraId="611B806E" w14:textId="6C47A286" w:rsidR="00F15703" w:rsidRDefault="008C33CF" w:rsidP="00F15703">
      <w:pPr>
        <w:pStyle w:val="Prrafodelista"/>
        <w:spacing w:before="240"/>
        <w:jc w:val="both"/>
      </w:pPr>
      <w:r>
        <w:t>Además,</w:t>
      </w:r>
      <w:r w:rsidR="00F15703">
        <w:t xml:space="preserve"> </w:t>
      </w:r>
      <w:r w:rsidR="0044124F">
        <w:t>agregar</w:t>
      </w:r>
      <w:r w:rsidR="00F15703">
        <w:t xml:space="preserve"> que este análisis de la similitud se hace ya que hay preguntas que se generan que no tienen respuesta en el texto, por lo que si una pregunta no tiene similitud suficiente</w:t>
      </w:r>
      <w:r w:rsidR="007040B6">
        <w:t xml:space="preserve"> con la oración</w:t>
      </w:r>
      <w:r w:rsidR="00F15703">
        <w:t xml:space="preserve"> quiere decir que</w:t>
      </w:r>
      <w:r w:rsidR="007040B6">
        <w:t xml:space="preserve"> dicha oración</w:t>
      </w:r>
      <w:r w:rsidR="00F15703">
        <w:t xml:space="preserve"> tiene altas probabilidades de no contener la respuesta a dicha pregunta.</w:t>
      </w:r>
    </w:p>
    <w:p w14:paraId="7FB7C83D" w14:textId="77777777" w:rsidR="008C33CF" w:rsidRDefault="008C33CF" w:rsidP="00F15703">
      <w:pPr>
        <w:pStyle w:val="Prrafodelista"/>
        <w:spacing w:before="240"/>
        <w:jc w:val="both"/>
      </w:pPr>
    </w:p>
    <w:p w14:paraId="32F89655" w14:textId="5C5D6F17" w:rsidR="004A604A" w:rsidRDefault="008C33CF" w:rsidP="004A604A">
      <w:pPr>
        <w:pStyle w:val="Prrafodelista"/>
        <w:numPr>
          <w:ilvl w:val="0"/>
          <w:numId w:val="41"/>
        </w:numPr>
        <w:spacing w:before="240"/>
        <w:jc w:val="both"/>
      </w:pPr>
      <w:r>
        <w:t>Una vez que tenemos la l</w:t>
      </w:r>
      <w:r>
        <w:t xml:space="preserve">as </w:t>
      </w:r>
      <w:r>
        <w:t>preguntas</w:t>
      </w:r>
      <w:r>
        <w:t xml:space="preserve"> y las oraciones más similares a estas</w:t>
      </w:r>
      <w:r>
        <w:t xml:space="preserve">, </w:t>
      </w:r>
      <w:r>
        <w:t>son enviadas (preguntas y respuestas)</w:t>
      </w:r>
      <w:r>
        <w:t xml:space="preserve"> a través de un ciclo al modelo que genera las respuestas, dando como resultado respuestas a dichas preguntas.</w:t>
      </w:r>
    </w:p>
    <w:p w14:paraId="5164FF63" w14:textId="77777777" w:rsidR="00772A12" w:rsidRDefault="00772A12" w:rsidP="00772A12">
      <w:pPr>
        <w:spacing w:after="0" w:line="240" w:lineRule="auto"/>
        <w:rPr>
          <w:b/>
          <w:bCs/>
          <w:lang w:val="es-US"/>
        </w:rPr>
      </w:pPr>
    </w:p>
    <w:p w14:paraId="077BBA8C" w14:textId="7D481545" w:rsidR="00DB79D0" w:rsidRDefault="00DB79D0" w:rsidP="00772A12">
      <w:pPr>
        <w:spacing w:after="0" w:line="240" w:lineRule="auto"/>
        <w:rPr>
          <w:b/>
          <w:bCs/>
          <w:lang w:val="es-US"/>
        </w:rPr>
      </w:pPr>
      <w:r w:rsidRPr="00DB79D0">
        <w:rPr>
          <w:b/>
          <w:bCs/>
          <w:lang w:val="es-US"/>
        </w:rPr>
        <w:t>Salida</w:t>
      </w:r>
    </w:p>
    <w:p w14:paraId="3799EB66" w14:textId="077958AF" w:rsidR="00756EB2" w:rsidRPr="00DB79D0" w:rsidRDefault="00756EB2" w:rsidP="00DB79D0">
      <w:pPr>
        <w:spacing w:before="240"/>
        <w:jc w:val="both"/>
        <w:rPr>
          <w:b/>
          <w:bCs/>
          <w:lang w:val="es-US"/>
        </w:rPr>
      </w:pPr>
      <w:r>
        <w:rPr>
          <w:b/>
          <w:bCs/>
          <w:lang w:val="es-US"/>
        </w:rPr>
        <w:t>La primera pregunta coincide con la primera respuesta y así sucesivamente.</w:t>
      </w:r>
    </w:p>
    <w:p w14:paraId="704B0851" w14:textId="77777777" w:rsidR="00DB79D0" w:rsidRPr="004C4F05" w:rsidRDefault="00DB79D0" w:rsidP="00DB79D0">
      <w:pPr>
        <w:pStyle w:val="Prrafodelista"/>
        <w:jc w:val="both"/>
      </w:pPr>
      <w:r w:rsidRPr="004C4F05">
        <w:t>Preguntas: [</w:t>
      </w:r>
    </w:p>
    <w:p w14:paraId="098AFB99" w14:textId="77777777" w:rsidR="00DB79D0" w:rsidRPr="004C4F05" w:rsidRDefault="00DB79D0" w:rsidP="00DB79D0">
      <w:pPr>
        <w:pStyle w:val="Prrafodelista"/>
        <w:jc w:val="both"/>
      </w:pPr>
      <w:r w:rsidRPr="004C4F05">
        <w:t>'Dónde queda o se localiza Estado', '</w:t>
      </w:r>
    </w:p>
    <w:p w14:paraId="33E2CCE9" w14:textId="77777777" w:rsidR="00DB79D0" w:rsidRPr="004C4F05" w:rsidRDefault="00DB79D0" w:rsidP="00DB79D0">
      <w:pPr>
        <w:pStyle w:val="Prrafodelista"/>
        <w:jc w:val="both"/>
      </w:pPr>
      <w:r w:rsidRPr="004C4F05">
        <w:t>Qué es Derecho de Familia',</w:t>
      </w:r>
    </w:p>
    <w:p w14:paraId="1EDBE68E" w14:textId="77777777" w:rsidR="00DB79D0" w:rsidRPr="004C4F05" w:rsidRDefault="00DB79D0" w:rsidP="00DB79D0">
      <w:pPr>
        <w:pStyle w:val="Prrafodelista"/>
        <w:jc w:val="both"/>
      </w:pPr>
      <w:r w:rsidRPr="004C4F05">
        <w:t xml:space="preserve"> 'Qué es Código', </w:t>
      </w:r>
    </w:p>
    <w:p w14:paraId="75289C3E" w14:textId="77777777" w:rsidR="00DB79D0" w:rsidRPr="004C4F05" w:rsidRDefault="00DB79D0" w:rsidP="00DB79D0">
      <w:pPr>
        <w:pStyle w:val="Prrafodelista"/>
        <w:jc w:val="both"/>
      </w:pPr>
      <w:r w:rsidRPr="004C4F05">
        <w:t xml:space="preserve">'Qué es Constitución de la República de Cuba', </w:t>
      </w:r>
    </w:p>
    <w:p w14:paraId="31FEDB61" w14:textId="77777777" w:rsidR="00DB79D0" w:rsidRPr="004C4F05" w:rsidRDefault="00DB79D0" w:rsidP="00DB79D0">
      <w:pPr>
        <w:pStyle w:val="Prrafodelista"/>
        <w:jc w:val="both"/>
      </w:pPr>
      <w:r w:rsidRPr="004C4F05">
        <w:t>'Qué es Código de las Familias',</w:t>
      </w:r>
    </w:p>
    <w:p w14:paraId="1932DE99" w14:textId="77777777" w:rsidR="00DB79D0" w:rsidRPr="004C4F05" w:rsidRDefault="00DB79D0" w:rsidP="00DB79D0">
      <w:pPr>
        <w:pStyle w:val="Prrafodelista"/>
        <w:jc w:val="both"/>
      </w:pPr>
      <w:r w:rsidRPr="004C4F05">
        <w:t xml:space="preserve"> 'Dónde queda o se localiza Cuba', </w:t>
      </w:r>
    </w:p>
    <w:p w14:paraId="4F925C90" w14:textId="77777777" w:rsidR="00DB79D0" w:rsidRPr="004C4F05" w:rsidRDefault="00DB79D0" w:rsidP="00DB79D0">
      <w:pPr>
        <w:pStyle w:val="Prrafodelista"/>
        <w:jc w:val="both"/>
      </w:pPr>
      <w:r w:rsidRPr="004C4F05">
        <w:t xml:space="preserve">'Qué es Cuba', </w:t>
      </w:r>
    </w:p>
    <w:p w14:paraId="3CF5D701" w14:textId="77777777" w:rsidR="00DB79D0" w:rsidRPr="004C4F05" w:rsidRDefault="00DB79D0" w:rsidP="00DB79D0">
      <w:pPr>
        <w:pStyle w:val="Prrafodelista"/>
        <w:jc w:val="both"/>
      </w:pPr>
      <w:r w:rsidRPr="004C4F05">
        <w:t xml:space="preserve">'Qué es Estado', </w:t>
      </w:r>
    </w:p>
    <w:p w14:paraId="3E462146" w14:textId="77777777" w:rsidR="00DB79D0" w:rsidRPr="004C4F05" w:rsidRDefault="00DB79D0" w:rsidP="00DB79D0">
      <w:pPr>
        <w:pStyle w:val="Prrafodelista"/>
        <w:jc w:val="both"/>
      </w:pPr>
      <w:r w:rsidRPr="004C4F05">
        <w:t>'Qué paso en o con Cuerpo']</w:t>
      </w:r>
    </w:p>
    <w:p w14:paraId="4F8BB538" w14:textId="77777777" w:rsidR="00513743" w:rsidRDefault="00513743" w:rsidP="00DB79D0">
      <w:pPr>
        <w:pStyle w:val="Prrafodelista"/>
        <w:jc w:val="both"/>
      </w:pPr>
    </w:p>
    <w:p w14:paraId="3108CDD9" w14:textId="133ABDB0" w:rsidR="00DB79D0" w:rsidRPr="004C4F05" w:rsidRDefault="00DB79D0" w:rsidP="00DB79D0">
      <w:pPr>
        <w:pStyle w:val="Prrafodelista"/>
        <w:jc w:val="both"/>
      </w:pPr>
      <w:r w:rsidRPr="004C4F05">
        <w:lastRenderedPageBreak/>
        <w:t>Respuestas: [</w:t>
      </w:r>
    </w:p>
    <w:p w14:paraId="39CDC40A" w14:textId="77777777" w:rsidR="00DB79D0" w:rsidRPr="004C4F05" w:rsidRDefault="00DB79D0" w:rsidP="00DB79D0">
      <w:pPr>
        <w:pStyle w:val="Prrafodelista"/>
        <w:jc w:val="both"/>
      </w:pPr>
      <w:r w:rsidRPr="004C4F05">
        <w:t>'la sociedad y el Estado',</w:t>
      </w:r>
    </w:p>
    <w:p w14:paraId="25E6950B" w14:textId="77777777" w:rsidR="00DB79D0" w:rsidRPr="004C4F05" w:rsidRDefault="00DB79D0" w:rsidP="00DB79D0">
      <w:pPr>
        <w:pStyle w:val="Prrafodelista"/>
        <w:jc w:val="both"/>
      </w:pPr>
      <w:r w:rsidRPr="004C4F05">
        <w:t xml:space="preserve"> 'Código de las Familias',</w:t>
      </w:r>
    </w:p>
    <w:p w14:paraId="19F07F92" w14:textId="77777777" w:rsidR="00DB79D0" w:rsidRPr="004C4F05" w:rsidRDefault="00DB79D0" w:rsidP="00DB79D0">
      <w:pPr>
        <w:pStyle w:val="Prrafodelista"/>
        <w:jc w:val="both"/>
      </w:pPr>
      <w:r w:rsidRPr="004C4F05">
        <w:t xml:space="preserve"> 'proceso de elaboración', </w:t>
      </w:r>
    </w:p>
    <w:p w14:paraId="3A5ABCD6" w14:textId="77777777" w:rsidR="00DB79D0" w:rsidRPr="004C4F05" w:rsidRDefault="00DB79D0" w:rsidP="00DB79D0">
      <w:pPr>
        <w:pStyle w:val="Prrafodelista"/>
        <w:jc w:val="both"/>
      </w:pPr>
      <w:r w:rsidRPr="004C4F05">
        <w:t>'Código de las Familias',</w:t>
      </w:r>
    </w:p>
    <w:p w14:paraId="460B2B71" w14:textId="77777777" w:rsidR="00DB79D0" w:rsidRPr="004C4F05" w:rsidRDefault="00DB79D0" w:rsidP="00DB79D0">
      <w:pPr>
        <w:pStyle w:val="Prrafodelista"/>
        <w:jc w:val="both"/>
      </w:pPr>
      <w:r w:rsidRPr="004C4F05">
        <w:t xml:space="preserve"> 'una norma sustantiva del Derecho de Familia', </w:t>
      </w:r>
    </w:p>
    <w:p w14:paraId="358E75C1" w14:textId="77777777" w:rsidR="00DB79D0" w:rsidRPr="004C4F05" w:rsidRDefault="00DB79D0" w:rsidP="00DB79D0">
      <w:pPr>
        <w:pStyle w:val="Prrafodelista"/>
        <w:jc w:val="both"/>
      </w:pPr>
      <w:r w:rsidRPr="004C4F05">
        <w:t xml:space="preserve">'con la sociedad y el Estado', </w:t>
      </w:r>
    </w:p>
    <w:p w14:paraId="35482F93" w14:textId="77777777" w:rsidR="00DB79D0" w:rsidRPr="004C4F05" w:rsidRDefault="00DB79D0" w:rsidP="00DB79D0">
      <w:pPr>
        <w:pStyle w:val="Prrafodelista"/>
        <w:jc w:val="both"/>
      </w:pPr>
      <w:r w:rsidRPr="004C4F05">
        <w:t xml:space="preserve">'ratificado por el pueblo cubano', </w:t>
      </w:r>
    </w:p>
    <w:p w14:paraId="2D55F8AA" w14:textId="77777777" w:rsidR="00DB79D0" w:rsidRPr="004C4F05" w:rsidRDefault="00DB79D0" w:rsidP="00DB79D0">
      <w:pPr>
        <w:pStyle w:val="Prrafodelista"/>
        <w:jc w:val="both"/>
      </w:pPr>
      <w:r w:rsidRPr="004C4F05">
        <w:t xml:space="preserve">'la sociedad y el Estado', </w:t>
      </w:r>
    </w:p>
    <w:p w14:paraId="56315890" w14:textId="77777777" w:rsidR="00DB79D0" w:rsidRPr="004C4F05" w:rsidRDefault="00DB79D0" w:rsidP="00DB79D0">
      <w:pPr>
        <w:pStyle w:val="Prrafodelista"/>
        <w:jc w:val="both"/>
      </w:pPr>
      <w:r w:rsidRPr="004C4F05">
        <w:t>'la sociedad y el Estado']</w:t>
      </w:r>
    </w:p>
    <w:p w14:paraId="6E5FE7C3" w14:textId="77777777" w:rsidR="00DB79D0" w:rsidRPr="00DB79D0" w:rsidRDefault="00DB79D0" w:rsidP="00DB79D0">
      <w:pPr>
        <w:spacing w:before="240"/>
        <w:jc w:val="both"/>
        <w:rPr>
          <w:lang w:val="es-US"/>
        </w:rPr>
      </w:pPr>
    </w:p>
    <w:p w14:paraId="63B15A50" w14:textId="43271B3F" w:rsidR="004A604A" w:rsidRDefault="004A604A" w:rsidP="004A604A">
      <w:pPr>
        <w:suppressAutoHyphens w:val="0"/>
        <w:jc w:val="both"/>
      </w:pPr>
      <w:r>
        <w:t>Los resultados arrojados por este método, al menos respecto al texto de ejemplo no tuvieron mucha correspondencia las preguntas y las respuestas, ya que aquí las preguntas generadas son muy específicas o cerradas a entidades dando como resultado que en ocasiones se alejen del contenido del texto y por ende no tener respuestas en dicho texto</w:t>
      </w:r>
      <w:r w:rsidR="00CC6010">
        <w:t>, independientemente de esto el modelo como mínimo siempre da una respuesta</w:t>
      </w:r>
      <w:r w:rsidR="00A00CAB">
        <w:t>. Con otros textos donde las oraciones contenidas en el sean más concretas en la información que dan</w:t>
      </w:r>
      <w:r w:rsidR="00875114">
        <w:t xml:space="preserve"> tiene mejores resultados</w:t>
      </w:r>
      <w:r w:rsidR="00A00CAB">
        <w:t>, por ejemplo:</w:t>
      </w:r>
    </w:p>
    <w:p w14:paraId="7C250A7C" w14:textId="3003F4E9" w:rsidR="00335A00" w:rsidRDefault="00335A00" w:rsidP="004A604A">
      <w:pPr>
        <w:suppressAutoHyphens w:val="0"/>
        <w:jc w:val="both"/>
        <w:rPr>
          <w:b/>
          <w:bCs/>
        </w:rPr>
      </w:pPr>
      <w:r w:rsidRPr="00335A00">
        <w:rPr>
          <w:b/>
          <w:bCs/>
        </w:rPr>
        <w:t>Texto</w:t>
      </w:r>
    </w:p>
    <w:p w14:paraId="22D75348" w14:textId="5B2A81EE" w:rsidR="00335A00" w:rsidRPr="00335A00" w:rsidRDefault="00335A00" w:rsidP="00335A00">
      <w:pPr>
        <w:suppressAutoHyphens w:val="0"/>
        <w:jc w:val="both"/>
      </w:pPr>
      <w:r w:rsidRPr="00335A00">
        <w:t>Criptomoneda es una moneda-virtual para asegurar transacciones.</w:t>
      </w:r>
      <w:r>
        <w:t xml:space="preserve"> </w:t>
      </w:r>
      <w:r w:rsidRPr="00335A00">
        <w:t>Bitcoin es una criptodivisa descentralizada.</w:t>
      </w:r>
      <w:r>
        <w:t xml:space="preserve"> </w:t>
      </w:r>
      <w:r w:rsidRPr="00335A00">
        <w:t>Digital-Wallet es una aplicación donde es posible almacenar, enviar y recibir criptomonedas.</w:t>
      </w:r>
      <w:r>
        <w:t xml:space="preserve"> </w:t>
      </w:r>
      <w:r w:rsidRPr="00335A00">
        <w:t>La Ciudad-Inteligente es un tipo de desarrollo urbano basado en la sostenibilidad para las necesidades básicas de instituciones, empresas y de los propios habitantes.</w:t>
      </w:r>
    </w:p>
    <w:p w14:paraId="05C139F2" w14:textId="52D0F337" w:rsidR="00F86514" w:rsidRPr="00F86514" w:rsidRDefault="00F86514" w:rsidP="004A604A">
      <w:pPr>
        <w:suppressAutoHyphens w:val="0"/>
        <w:jc w:val="both"/>
        <w:rPr>
          <w:b/>
          <w:bCs/>
        </w:rPr>
      </w:pPr>
      <w:r w:rsidRPr="00F86514">
        <w:rPr>
          <w:b/>
          <w:bCs/>
        </w:rPr>
        <w:t>Salida</w:t>
      </w:r>
    </w:p>
    <w:p w14:paraId="0D66EE81" w14:textId="5ACF0E5F" w:rsidR="0084228E" w:rsidRDefault="0084228E" w:rsidP="0084228E">
      <w:pPr>
        <w:suppressAutoHyphens w:val="0"/>
        <w:jc w:val="both"/>
      </w:pPr>
      <w:r>
        <w:t>Preguntas: ['Qué es Digital Wallet', 'Qué es Una Criptomoneda', 'Dónde queda o se localiza Ciudad Inteligente', 'Qué es Ciudad Inteligente', 'Qué es Bitcoin']</w:t>
      </w:r>
    </w:p>
    <w:p w14:paraId="3FA5E856" w14:textId="556FDEFC" w:rsidR="00E7045C" w:rsidRDefault="0084228E" w:rsidP="0084228E">
      <w:pPr>
        <w:suppressAutoHyphens w:val="0"/>
        <w:jc w:val="both"/>
      </w:pPr>
      <w:r>
        <w:t>Respuestas: ['posible almacenar, enviar y recibir criptomonedas', 'una moneda virtual para asegurar transacciones', 'desarrollo urbano', 'desarrollo urbano', 'criptodivisa descentralizada']</w:t>
      </w:r>
    </w:p>
    <w:p w14:paraId="340EE05C" w14:textId="0ED29627" w:rsidR="00335A00" w:rsidRDefault="008B5F86" w:rsidP="0084228E">
      <w:pPr>
        <w:suppressAutoHyphens w:val="0"/>
        <w:jc w:val="both"/>
        <w:rPr>
          <w:i/>
          <w:iCs/>
        </w:rPr>
      </w:pPr>
      <w:r w:rsidRPr="008B5F86">
        <w:rPr>
          <w:i/>
          <w:iCs/>
        </w:rPr>
        <w:t>En este ejemplo hay mucha más correspondencia</w:t>
      </w:r>
      <w:r w:rsidR="00663928">
        <w:rPr>
          <w:i/>
          <w:iCs/>
        </w:rPr>
        <w:t xml:space="preserve"> entre las preguntas y las respuestas,</w:t>
      </w:r>
      <w:r w:rsidRPr="008B5F86">
        <w:rPr>
          <w:i/>
          <w:iCs/>
        </w:rPr>
        <w:t xml:space="preserve"> excepto la pregunta de </w:t>
      </w:r>
      <w:r w:rsidR="00C57C77" w:rsidRPr="008B5F86">
        <w:rPr>
          <w:i/>
          <w:iCs/>
        </w:rPr>
        <w:t>dónde</w:t>
      </w:r>
      <w:r w:rsidRPr="008B5F86">
        <w:rPr>
          <w:i/>
          <w:iCs/>
        </w:rPr>
        <w:t xml:space="preserve"> queda Ciudad Inteligente.</w:t>
      </w:r>
    </w:p>
    <w:p w14:paraId="3E547D23" w14:textId="6D472D2A" w:rsidR="007E1126" w:rsidRPr="00ED16C3" w:rsidRDefault="007E1126" w:rsidP="00ED16C3">
      <w:pPr>
        <w:spacing w:after="0" w:line="240" w:lineRule="auto"/>
        <w:rPr>
          <w:i/>
          <w:iCs/>
        </w:rPr>
      </w:pPr>
    </w:p>
    <w:p w14:paraId="72D4F98D" w14:textId="1F168762" w:rsidR="004A604A" w:rsidRPr="00991830" w:rsidRDefault="00C44872" w:rsidP="00991830">
      <w:pPr>
        <w:pStyle w:val="Ttulo2"/>
        <w:rPr>
          <w:rFonts w:ascii="Arial" w:hAnsi="Arial" w:cs="Arial"/>
          <w:b/>
          <w:bCs/>
          <w:color w:val="auto"/>
          <w:sz w:val="24"/>
          <w:szCs w:val="24"/>
        </w:rPr>
      </w:pPr>
      <w:bookmarkStart w:id="90" w:name="_Toc118481778"/>
      <w:r w:rsidRPr="00991830">
        <w:rPr>
          <w:rFonts w:ascii="Arial" w:hAnsi="Arial" w:cs="Arial"/>
          <w:b/>
          <w:bCs/>
          <w:color w:val="auto"/>
          <w:sz w:val="24"/>
          <w:szCs w:val="24"/>
        </w:rPr>
        <w:t>Opción 3. Entrenar Asistente Virtual</w:t>
      </w:r>
      <w:bookmarkEnd w:id="90"/>
    </w:p>
    <w:p w14:paraId="6DBD73AF" w14:textId="66CEC48D" w:rsidR="00C44872" w:rsidRDefault="00C44872" w:rsidP="0087142A">
      <w:pPr>
        <w:spacing w:before="240"/>
        <w:jc w:val="both"/>
        <w:rPr>
          <w:lang w:val="es-US"/>
        </w:rPr>
      </w:pPr>
      <w:r>
        <w:rPr>
          <w:lang w:val="es-US"/>
        </w:rPr>
        <w:t xml:space="preserve">Una vez que tenemos las preguntas y las respuestas generadas guardadas en la base de datos y además el asistente virtual creado, procedemos a cargar los datos </w:t>
      </w:r>
      <w:r w:rsidR="003E138F">
        <w:rPr>
          <w:lang w:val="es-US"/>
        </w:rPr>
        <w:t xml:space="preserve">que queremos </w:t>
      </w:r>
      <w:r w:rsidR="004000B5">
        <w:rPr>
          <w:lang w:val="es-US"/>
        </w:rPr>
        <w:t>de</w:t>
      </w:r>
      <w:r>
        <w:rPr>
          <w:lang w:val="es-US"/>
        </w:rPr>
        <w:t xml:space="preserve"> la base de datos y también el asistente virtual que queremos entrenar.</w:t>
      </w:r>
    </w:p>
    <w:p w14:paraId="42BDC1BD" w14:textId="179339AD" w:rsidR="003E6EEC" w:rsidRDefault="003E6EEC" w:rsidP="003E6EEC">
      <w:pPr>
        <w:suppressAutoHyphens w:val="0"/>
        <w:jc w:val="both"/>
        <w:rPr>
          <w:i/>
          <w:iCs/>
        </w:rPr>
      </w:pPr>
      <w:r>
        <w:rPr>
          <w:i/>
          <w:iCs/>
        </w:rPr>
        <w:t>Vista de algunos archivos de entrenamiento</w:t>
      </w:r>
      <w:r w:rsidR="00864F61">
        <w:rPr>
          <w:i/>
          <w:iCs/>
        </w:rPr>
        <w:t xml:space="preserve"> creados automáticamente</w:t>
      </w:r>
      <w:r>
        <w:rPr>
          <w:i/>
          <w:iCs/>
        </w:rPr>
        <w:t xml:space="preserve"> para el asistente virtual con las preguntas y respuestas extraídas.</w:t>
      </w:r>
    </w:p>
    <w:p w14:paraId="04BE58A3" w14:textId="77777777" w:rsidR="003E6EEC" w:rsidRDefault="003E6EEC" w:rsidP="003E6EEC">
      <w:pPr>
        <w:suppressAutoHyphens w:val="0"/>
        <w:jc w:val="both"/>
        <w:rPr>
          <w:i/>
          <w:iCs/>
        </w:rPr>
      </w:pPr>
      <w:r>
        <w:rPr>
          <w:noProof/>
        </w:rPr>
        <w:lastRenderedPageBreak/>
        <w:drawing>
          <wp:inline distT="0" distB="0" distL="0" distR="0" wp14:anchorId="3A2AC0BC" wp14:editId="36A352BA">
            <wp:extent cx="4562082" cy="3943350"/>
            <wp:effectExtent l="76200" t="76200" r="124460" b="13335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591283" cy="396859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55B2B0D" w14:textId="77777777" w:rsidR="003E6EEC" w:rsidRDefault="003E6EEC" w:rsidP="003E6EEC">
      <w:pPr>
        <w:suppressAutoHyphens w:val="0"/>
        <w:jc w:val="both"/>
      </w:pPr>
      <w:r>
        <w:t>Archivo domain.yml</w:t>
      </w:r>
    </w:p>
    <w:p w14:paraId="658F5049" w14:textId="77777777" w:rsidR="003E6EEC" w:rsidRDefault="003E6EEC" w:rsidP="003E6EEC">
      <w:pPr>
        <w:suppressAutoHyphens w:val="0"/>
        <w:jc w:val="both"/>
      </w:pPr>
      <w:r>
        <w:rPr>
          <w:noProof/>
        </w:rPr>
        <w:drawing>
          <wp:inline distT="0" distB="0" distL="0" distR="0" wp14:anchorId="0BFFD4F3" wp14:editId="0EBC1099">
            <wp:extent cx="4400550" cy="3848100"/>
            <wp:effectExtent l="76200" t="76200" r="133350" b="13335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408998" cy="385548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F992F70" w14:textId="3E885116" w:rsidR="003E6EEC" w:rsidRPr="003E6EEC" w:rsidRDefault="003E6EEC" w:rsidP="003E6EEC">
      <w:pPr>
        <w:suppressAutoHyphens w:val="0"/>
        <w:jc w:val="both"/>
      </w:pPr>
      <w:r>
        <w:t>Archivo nlu.yml</w:t>
      </w:r>
    </w:p>
    <w:p w14:paraId="2DBFA5A2" w14:textId="6AA2244D" w:rsidR="00C44872" w:rsidRPr="004A604A" w:rsidRDefault="00C44872" w:rsidP="00CC6C22">
      <w:pPr>
        <w:spacing w:before="240"/>
        <w:jc w:val="both"/>
        <w:rPr>
          <w:lang w:val="es-US"/>
        </w:rPr>
      </w:pPr>
      <w:r>
        <w:rPr>
          <w:noProof/>
        </w:rPr>
        <w:lastRenderedPageBreak/>
        <w:drawing>
          <wp:inline distT="0" distB="0" distL="0" distR="0" wp14:anchorId="15497AE2" wp14:editId="6C24BC48">
            <wp:extent cx="5400040" cy="2562225"/>
            <wp:effectExtent l="76200" t="76200" r="124460" b="14287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400040" cy="25622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240678F" w14:textId="452500B3" w:rsidR="00C57C77" w:rsidRPr="008C33CF" w:rsidRDefault="00C44872" w:rsidP="00D60E32">
      <w:pPr>
        <w:spacing w:before="240" w:line="360" w:lineRule="auto"/>
        <w:jc w:val="both"/>
        <w:rPr>
          <w:lang w:val="es-US"/>
        </w:rPr>
      </w:pPr>
      <w:r>
        <w:rPr>
          <w:lang w:val="es-US"/>
        </w:rPr>
        <w:t xml:space="preserve"> Entrenando Asistente Virtual</w:t>
      </w:r>
    </w:p>
    <w:p w14:paraId="1F95C6B7" w14:textId="79B74494" w:rsidR="0051598B" w:rsidRPr="003A2BD0" w:rsidRDefault="00DD66B3" w:rsidP="00F56074">
      <w:pPr>
        <w:pStyle w:val="Ttulo2"/>
        <w:spacing w:line="360" w:lineRule="auto"/>
        <w:rPr>
          <w:rFonts w:ascii="Arial" w:hAnsi="Arial" w:cs="Arial"/>
          <w:b/>
          <w:bCs/>
          <w:color w:val="auto"/>
          <w:sz w:val="24"/>
          <w:szCs w:val="24"/>
        </w:rPr>
      </w:pPr>
      <w:bookmarkStart w:id="91" w:name="_Toc118481779"/>
      <w:r w:rsidRPr="0051598B">
        <w:rPr>
          <w:rFonts w:ascii="Arial" w:hAnsi="Arial" w:cs="Arial"/>
          <w:b/>
          <w:bCs/>
          <w:color w:val="auto"/>
          <w:sz w:val="24"/>
          <w:szCs w:val="24"/>
        </w:rPr>
        <w:t>Opción 4. Probar Asistente Virtual</w:t>
      </w:r>
      <w:bookmarkEnd w:id="91"/>
      <w:r w:rsidR="009B1C40" w:rsidRPr="0051598B">
        <w:rPr>
          <w:rFonts w:ascii="Arial" w:hAnsi="Arial" w:cs="Arial"/>
          <w:b/>
          <w:bCs/>
          <w:color w:val="auto"/>
          <w:sz w:val="24"/>
          <w:szCs w:val="24"/>
        </w:rPr>
        <w:t xml:space="preserve">        </w:t>
      </w:r>
    </w:p>
    <w:p w14:paraId="6D3D0F2D" w14:textId="227889C8" w:rsidR="007B00D6" w:rsidRPr="00BE5B3C" w:rsidRDefault="007B00D6" w:rsidP="00BE5B3C">
      <w:pPr>
        <w:pStyle w:val="Prrafodelista"/>
        <w:numPr>
          <w:ilvl w:val="0"/>
          <w:numId w:val="41"/>
        </w:numPr>
        <w:jc w:val="both"/>
      </w:pPr>
      <w:r w:rsidRPr="00BE5B3C">
        <w:t xml:space="preserve">En este apartado se inicia el servidor del Asistente que elijamos entre los disponibles que tenemos. </w:t>
      </w:r>
    </w:p>
    <w:p w14:paraId="3789DE0C" w14:textId="748B7EE7" w:rsidR="00563455" w:rsidRPr="0018649E" w:rsidRDefault="007B00D6" w:rsidP="00D32E7B">
      <w:pPr>
        <w:pStyle w:val="Prrafodelista"/>
        <w:numPr>
          <w:ilvl w:val="0"/>
          <w:numId w:val="41"/>
        </w:numPr>
        <w:jc w:val="both"/>
      </w:pPr>
      <w:r w:rsidRPr="00BE5B3C">
        <w:t xml:space="preserve">Luego se inicia un </w:t>
      </w:r>
      <w:r w:rsidR="001E3067">
        <w:t>servidor web y</w:t>
      </w:r>
      <w:r w:rsidR="00C44288">
        <w:t xml:space="preserve"> a la vez</w:t>
      </w:r>
      <w:r w:rsidR="001E3067">
        <w:t xml:space="preserve"> se lanza un sitio</w:t>
      </w:r>
      <w:r w:rsidRPr="00BE5B3C">
        <w:t xml:space="preserve"> web con soporte para chat</w:t>
      </w:r>
      <w:r w:rsidR="00D32E7B" w:rsidRPr="00BE5B3C">
        <w:t xml:space="preserve">, el soporte se logra ya que el sistema permite crear la configuración para que el asistente virtual pueda escuchar los mensajes que se le envían desde determinado servidor. </w:t>
      </w:r>
      <w:r w:rsidR="00563455" w:rsidRPr="00BE5B3C">
        <w:t>Además,</w:t>
      </w:r>
      <w:r w:rsidR="00D32E7B" w:rsidRPr="00BE5B3C">
        <w:t xml:space="preserve"> se proporciona en el manual de uso del sistema</w:t>
      </w:r>
      <w:r w:rsidR="00A050E9">
        <w:t xml:space="preserve"> (Archivo </w:t>
      </w:r>
      <w:r w:rsidR="00A050E9" w:rsidRPr="00A050E9">
        <w:rPr>
          <w:i/>
          <w:iCs/>
          <w:lang w:val="es-ES"/>
        </w:rPr>
        <w:t>“</w:t>
      </w:r>
      <w:r w:rsidR="00A050E9" w:rsidRPr="00A050E9">
        <w:rPr>
          <w:i/>
          <w:iCs/>
        </w:rPr>
        <w:t>Readme.md”</w:t>
      </w:r>
      <w:r w:rsidR="00A050E9">
        <w:t>)</w:t>
      </w:r>
      <w:r w:rsidR="00D32E7B" w:rsidRPr="00BE5B3C">
        <w:t xml:space="preserve"> el código del componente oficial de Rasa para chat, este código se agrega al código de la página web que lo requiera.</w:t>
      </w:r>
    </w:p>
    <w:p w14:paraId="66F9E8F9" w14:textId="78393D18" w:rsidR="00027351" w:rsidRDefault="00027351" w:rsidP="00D32E7B">
      <w:pPr>
        <w:jc w:val="both"/>
        <w:rPr>
          <w:lang w:val="es-US"/>
        </w:rPr>
      </w:pPr>
      <w:r>
        <w:rPr>
          <w:noProof/>
        </w:rPr>
        <w:drawing>
          <wp:inline distT="0" distB="0" distL="0" distR="0" wp14:anchorId="04B74BBB" wp14:editId="1B4F47A1">
            <wp:extent cx="5210175" cy="3390900"/>
            <wp:effectExtent l="76200" t="76200" r="142875" b="13335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83">
                      <a:extLst>
                        <a:ext uri="{28A0092B-C50C-407E-A947-70E740481C1C}">
                          <a14:useLocalDpi xmlns:a14="http://schemas.microsoft.com/office/drawing/2010/main" val="0"/>
                        </a:ext>
                      </a:extLst>
                    </a:blip>
                    <a:srcRect l="15879" b="-565"/>
                    <a:stretch/>
                  </pic:blipFill>
                  <pic:spPr bwMode="auto">
                    <a:xfrm>
                      <a:off x="0" y="0"/>
                      <a:ext cx="5210175" cy="3390900"/>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46E9B7BB" w14:textId="4B7BB9DD" w:rsidR="0018649E" w:rsidRPr="0018649E" w:rsidRDefault="00E87BAE" w:rsidP="00D32E7B">
      <w:pPr>
        <w:jc w:val="both"/>
      </w:pPr>
      <w:r>
        <w:rPr>
          <w:lang w:val="es-US"/>
        </w:rPr>
        <w:t xml:space="preserve"> </w:t>
      </w:r>
      <w:r w:rsidR="0018649E">
        <w:rPr>
          <w:lang w:val="es-US"/>
        </w:rPr>
        <w:t>Interacción</w:t>
      </w:r>
      <w:r w:rsidR="0018649E">
        <w:t xml:space="preserve"> con el Asistente Virtual</w:t>
      </w:r>
    </w:p>
    <w:sectPr w:rsidR="0018649E" w:rsidRPr="0018649E" w:rsidSect="00347991">
      <w:pgSz w:w="11906" w:h="16838"/>
      <w:pgMar w:top="567" w:right="1701" w:bottom="1417" w:left="1701" w:header="0"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A8186F" w14:textId="77777777" w:rsidR="00525B4D" w:rsidRDefault="00525B4D" w:rsidP="00F335AA">
      <w:pPr>
        <w:spacing w:after="0" w:line="240" w:lineRule="auto"/>
      </w:pPr>
      <w:r>
        <w:separator/>
      </w:r>
    </w:p>
  </w:endnote>
  <w:endnote w:type="continuationSeparator" w:id="0">
    <w:p w14:paraId="63BDC90F" w14:textId="77777777" w:rsidR="00525B4D" w:rsidRDefault="00525B4D" w:rsidP="00F335AA">
      <w:pPr>
        <w:spacing w:after="0" w:line="240" w:lineRule="auto"/>
      </w:pPr>
      <w:r>
        <w:continuationSeparator/>
      </w:r>
    </w:p>
  </w:endnote>
  <w:endnote w:type="continuationNotice" w:id="1">
    <w:p w14:paraId="150A6805" w14:textId="77777777" w:rsidR="00525B4D" w:rsidRDefault="00525B4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default"/>
  </w:font>
  <w:font w:name="Microsoft YaHei">
    <w:panose1 w:val="020B0503020204020204"/>
    <w:charset w:val="86"/>
    <w:family w:val="swiss"/>
    <w:pitch w:val="variable"/>
    <w:sig w:usb0="80000287" w:usb1="2ACF3C50" w:usb2="00000016" w:usb3="00000000" w:csb0="0004001F" w:csb1="00000000"/>
  </w:font>
  <w:font w:name="Arial Unicode MS">
    <w:altName w:val="Yu Gothic"/>
    <w:panose1 w:val="020B0604020202020204"/>
    <w:charset w:val="80"/>
    <w:family w:val="swiss"/>
    <w:pitch w:val="variable"/>
    <w:sig w:usb0="F7FFAFFF" w:usb1="E9DFFFFF" w:usb2="0000003F" w:usb3="00000000" w:csb0="003F01FF" w:csb1="00000000"/>
  </w:font>
  <w:font w:name="Old English Text MT">
    <w:panose1 w:val="03040902040508030806"/>
    <w:charset w:val="00"/>
    <w:family w:val="script"/>
    <w:pitch w:val="variable"/>
    <w:sig w:usb0="00000003" w:usb1="00000000" w:usb2="00000000" w:usb3="00000000" w:csb0="00000001" w:csb1="00000000"/>
  </w:font>
  <w:font w:name="Arial Black">
    <w:panose1 w:val="020B0A04020102020204"/>
    <w:charset w:val="00"/>
    <w:family w:val="swiss"/>
    <w:pitch w:val="variable"/>
    <w:sig w:usb0="A00002AF" w:usb1="400078FB" w:usb2="00000000" w:usb3="00000000" w:csb0="0000009F" w:csb1="00000000"/>
  </w:font>
  <w:font w:name="Roboto">
    <w:altName w:val="Times New Roman"/>
    <w:charset w:val="00"/>
    <w:family w:val="auto"/>
    <w:pitch w:val="variable"/>
    <w:sig w:usb0="E00002FF" w:usb1="5000205B" w:usb2="0000002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C16D1B" w14:textId="77777777" w:rsidR="00525B4D" w:rsidRDefault="00525B4D" w:rsidP="00F335AA">
      <w:pPr>
        <w:spacing w:after="0" w:line="240" w:lineRule="auto"/>
      </w:pPr>
      <w:r>
        <w:separator/>
      </w:r>
    </w:p>
  </w:footnote>
  <w:footnote w:type="continuationSeparator" w:id="0">
    <w:p w14:paraId="454A16AB" w14:textId="77777777" w:rsidR="00525B4D" w:rsidRDefault="00525B4D" w:rsidP="00F335AA">
      <w:pPr>
        <w:spacing w:after="0" w:line="240" w:lineRule="auto"/>
      </w:pPr>
      <w:r>
        <w:continuationSeparator/>
      </w:r>
    </w:p>
  </w:footnote>
  <w:footnote w:type="continuationNotice" w:id="1">
    <w:p w14:paraId="300C9B3E" w14:textId="77777777" w:rsidR="00525B4D" w:rsidRDefault="00525B4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04960"/>
    <w:multiLevelType w:val="hybridMultilevel"/>
    <w:tmpl w:val="A6E2B25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1FB1604"/>
    <w:multiLevelType w:val="hybridMultilevel"/>
    <w:tmpl w:val="D3F4C98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2" w15:restartNumberingAfterBreak="0">
    <w:nsid w:val="02DA1BC7"/>
    <w:multiLevelType w:val="hybridMultilevel"/>
    <w:tmpl w:val="37843732"/>
    <w:lvl w:ilvl="0" w:tplc="0C0A000B">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 w15:restartNumberingAfterBreak="0">
    <w:nsid w:val="04653939"/>
    <w:multiLevelType w:val="hybridMultilevel"/>
    <w:tmpl w:val="0CE4EC32"/>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61E5FFA"/>
    <w:multiLevelType w:val="hybridMultilevel"/>
    <w:tmpl w:val="18A6F328"/>
    <w:lvl w:ilvl="0" w:tplc="061CAD5C">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06D37B06"/>
    <w:multiLevelType w:val="hybridMultilevel"/>
    <w:tmpl w:val="DC88E37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09913DE0"/>
    <w:multiLevelType w:val="hybridMultilevel"/>
    <w:tmpl w:val="DD187F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0DFF18D7"/>
    <w:multiLevelType w:val="hybridMultilevel"/>
    <w:tmpl w:val="4F6E8F0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0EEE7387"/>
    <w:multiLevelType w:val="hybridMultilevel"/>
    <w:tmpl w:val="A92205C2"/>
    <w:lvl w:ilvl="0" w:tplc="0C0A000B">
      <w:start w:val="1"/>
      <w:numFmt w:val="bullet"/>
      <w:lvlText w:val=""/>
      <w:lvlJc w:val="left"/>
      <w:pPr>
        <w:ind w:left="3600" w:hanging="360"/>
      </w:pPr>
      <w:rPr>
        <w:rFonts w:ascii="Wingdings" w:hAnsi="Wingdings"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9" w15:restartNumberingAfterBreak="0">
    <w:nsid w:val="116A34AC"/>
    <w:multiLevelType w:val="hybridMultilevel"/>
    <w:tmpl w:val="CC266766"/>
    <w:lvl w:ilvl="0" w:tplc="0C0A000B">
      <w:start w:val="1"/>
      <w:numFmt w:val="bullet"/>
      <w:lvlText w:val=""/>
      <w:lvlJc w:val="left"/>
      <w:pPr>
        <w:ind w:left="720" w:hanging="360"/>
      </w:pPr>
      <w:rPr>
        <w:rFonts w:ascii="Wingdings" w:hAnsi="Wingding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139A3D10"/>
    <w:multiLevelType w:val="hybridMultilevel"/>
    <w:tmpl w:val="8F78651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139B5CC0"/>
    <w:multiLevelType w:val="hybridMultilevel"/>
    <w:tmpl w:val="2B12B3A8"/>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1471633C"/>
    <w:multiLevelType w:val="multilevel"/>
    <w:tmpl w:val="0C0A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3" w15:restartNumberingAfterBreak="0">
    <w:nsid w:val="148A1DD2"/>
    <w:multiLevelType w:val="hybridMultilevel"/>
    <w:tmpl w:val="B80C50D8"/>
    <w:lvl w:ilvl="0" w:tplc="C65AEB46">
      <w:start w:val="1"/>
      <w:numFmt w:val="bullet"/>
      <w:lvlText w:val=""/>
      <w:lvlJc w:val="left"/>
      <w:pPr>
        <w:ind w:left="720" w:hanging="360"/>
      </w:pPr>
      <w:rPr>
        <w:rFonts w:ascii="Wingdings" w:hAnsi="Wingdings" w:hint="default"/>
        <w:sz w:val="24"/>
        <w:szCs w:val="2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17DB6027"/>
    <w:multiLevelType w:val="hybridMultilevel"/>
    <w:tmpl w:val="76AAFDB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196C048D"/>
    <w:multiLevelType w:val="hybridMultilevel"/>
    <w:tmpl w:val="C82847D2"/>
    <w:lvl w:ilvl="0" w:tplc="0C0A000B">
      <w:start w:val="1"/>
      <w:numFmt w:val="bullet"/>
      <w:lvlText w:val=""/>
      <w:lvlJc w:val="left"/>
      <w:pPr>
        <w:ind w:left="795" w:hanging="360"/>
      </w:pPr>
      <w:rPr>
        <w:rFonts w:ascii="Wingdings" w:hAnsi="Wingdings" w:hint="default"/>
      </w:rPr>
    </w:lvl>
    <w:lvl w:ilvl="1" w:tplc="0C0A0003" w:tentative="1">
      <w:start w:val="1"/>
      <w:numFmt w:val="bullet"/>
      <w:lvlText w:val="o"/>
      <w:lvlJc w:val="left"/>
      <w:pPr>
        <w:ind w:left="1515" w:hanging="360"/>
      </w:pPr>
      <w:rPr>
        <w:rFonts w:ascii="Courier New" w:hAnsi="Courier New" w:cs="Courier New" w:hint="default"/>
      </w:rPr>
    </w:lvl>
    <w:lvl w:ilvl="2" w:tplc="0C0A0005" w:tentative="1">
      <w:start w:val="1"/>
      <w:numFmt w:val="bullet"/>
      <w:lvlText w:val=""/>
      <w:lvlJc w:val="left"/>
      <w:pPr>
        <w:ind w:left="2235" w:hanging="360"/>
      </w:pPr>
      <w:rPr>
        <w:rFonts w:ascii="Wingdings" w:hAnsi="Wingdings" w:hint="default"/>
      </w:rPr>
    </w:lvl>
    <w:lvl w:ilvl="3" w:tplc="0C0A0001" w:tentative="1">
      <w:start w:val="1"/>
      <w:numFmt w:val="bullet"/>
      <w:lvlText w:val=""/>
      <w:lvlJc w:val="left"/>
      <w:pPr>
        <w:ind w:left="2955" w:hanging="360"/>
      </w:pPr>
      <w:rPr>
        <w:rFonts w:ascii="Symbol" w:hAnsi="Symbol" w:hint="default"/>
      </w:rPr>
    </w:lvl>
    <w:lvl w:ilvl="4" w:tplc="0C0A0003" w:tentative="1">
      <w:start w:val="1"/>
      <w:numFmt w:val="bullet"/>
      <w:lvlText w:val="o"/>
      <w:lvlJc w:val="left"/>
      <w:pPr>
        <w:ind w:left="3675" w:hanging="360"/>
      </w:pPr>
      <w:rPr>
        <w:rFonts w:ascii="Courier New" w:hAnsi="Courier New" w:cs="Courier New" w:hint="default"/>
      </w:rPr>
    </w:lvl>
    <w:lvl w:ilvl="5" w:tplc="0C0A0005" w:tentative="1">
      <w:start w:val="1"/>
      <w:numFmt w:val="bullet"/>
      <w:lvlText w:val=""/>
      <w:lvlJc w:val="left"/>
      <w:pPr>
        <w:ind w:left="4395" w:hanging="360"/>
      </w:pPr>
      <w:rPr>
        <w:rFonts w:ascii="Wingdings" w:hAnsi="Wingdings" w:hint="default"/>
      </w:rPr>
    </w:lvl>
    <w:lvl w:ilvl="6" w:tplc="0C0A0001" w:tentative="1">
      <w:start w:val="1"/>
      <w:numFmt w:val="bullet"/>
      <w:lvlText w:val=""/>
      <w:lvlJc w:val="left"/>
      <w:pPr>
        <w:ind w:left="5115" w:hanging="360"/>
      </w:pPr>
      <w:rPr>
        <w:rFonts w:ascii="Symbol" w:hAnsi="Symbol" w:hint="default"/>
      </w:rPr>
    </w:lvl>
    <w:lvl w:ilvl="7" w:tplc="0C0A0003" w:tentative="1">
      <w:start w:val="1"/>
      <w:numFmt w:val="bullet"/>
      <w:lvlText w:val="o"/>
      <w:lvlJc w:val="left"/>
      <w:pPr>
        <w:ind w:left="5835" w:hanging="360"/>
      </w:pPr>
      <w:rPr>
        <w:rFonts w:ascii="Courier New" w:hAnsi="Courier New" w:cs="Courier New" w:hint="default"/>
      </w:rPr>
    </w:lvl>
    <w:lvl w:ilvl="8" w:tplc="0C0A0005" w:tentative="1">
      <w:start w:val="1"/>
      <w:numFmt w:val="bullet"/>
      <w:lvlText w:val=""/>
      <w:lvlJc w:val="left"/>
      <w:pPr>
        <w:ind w:left="6555" w:hanging="360"/>
      </w:pPr>
      <w:rPr>
        <w:rFonts w:ascii="Wingdings" w:hAnsi="Wingdings" w:hint="default"/>
      </w:rPr>
    </w:lvl>
  </w:abstractNum>
  <w:abstractNum w:abstractNumId="16" w15:restartNumberingAfterBreak="0">
    <w:nsid w:val="1BF25AC7"/>
    <w:multiLevelType w:val="hybridMultilevel"/>
    <w:tmpl w:val="99D2956E"/>
    <w:lvl w:ilvl="0" w:tplc="35683AD0">
      <w:start w:val="1"/>
      <w:numFmt w:val="bullet"/>
      <w:lvlText w:val=""/>
      <w:lvlJc w:val="left"/>
      <w:pPr>
        <w:tabs>
          <w:tab w:val="num" w:pos="720"/>
        </w:tabs>
        <w:ind w:left="720" w:hanging="360"/>
      </w:pPr>
      <w:rPr>
        <w:rFonts w:ascii="Wingdings" w:hAnsi="Wingdings" w:hint="default"/>
      </w:rPr>
    </w:lvl>
    <w:lvl w:ilvl="1" w:tplc="AD3E983A" w:tentative="1">
      <w:start w:val="1"/>
      <w:numFmt w:val="bullet"/>
      <w:lvlText w:val=""/>
      <w:lvlJc w:val="left"/>
      <w:pPr>
        <w:tabs>
          <w:tab w:val="num" w:pos="1440"/>
        </w:tabs>
        <w:ind w:left="1440" w:hanging="360"/>
      </w:pPr>
      <w:rPr>
        <w:rFonts w:ascii="Wingdings" w:hAnsi="Wingdings" w:hint="default"/>
      </w:rPr>
    </w:lvl>
    <w:lvl w:ilvl="2" w:tplc="88327A38" w:tentative="1">
      <w:start w:val="1"/>
      <w:numFmt w:val="bullet"/>
      <w:lvlText w:val=""/>
      <w:lvlJc w:val="left"/>
      <w:pPr>
        <w:tabs>
          <w:tab w:val="num" w:pos="2160"/>
        </w:tabs>
        <w:ind w:left="2160" w:hanging="360"/>
      </w:pPr>
      <w:rPr>
        <w:rFonts w:ascii="Wingdings" w:hAnsi="Wingdings" w:hint="default"/>
      </w:rPr>
    </w:lvl>
    <w:lvl w:ilvl="3" w:tplc="5B3EB048" w:tentative="1">
      <w:start w:val="1"/>
      <w:numFmt w:val="bullet"/>
      <w:lvlText w:val=""/>
      <w:lvlJc w:val="left"/>
      <w:pPr>
        <w:tabs>
          <w:tab w:val="num" w:pos="2880"/>
        </w:tabs>
        <w:ind w:left="2880" w:hanging="360"/>
      </w:pPr>
      <w:rPr>
        <w:rFonts w:ascii="Wingdings" w:hAnsi="Wingdings" w:hint="default"/>
      </w:rPr>
    </w:lvl>
    <w:lvl w:ilvl="4" w:tplc="41C6CB42" w:tentative="1">
      <w:start w:val="1"/>
      <w:numFmt w:val="bullet"/>
      <w:lvlText w:val=""/>
      <w:lvlJc w:val="left"/>
      <w:pPr>
        <w:tabs>
          <w:tab w:val="num" w:pos="3600"/>
        </w:tabs>
        <w:ind w:left="3600" w:hanging="360"/>
      </w:pPr>
      <w:rPr>
        <w:rFonts w:ascii="Wingdings" w:hAnsi="Wingdings" w:hint="default"/>
      </w:rPr>
    </w:lvl>
    <w:lvl w:ilvl="5" w:tplc="1B48DF8A" w:tentative="1">
      <w:start w:val="1"/>
      <w:numFmt w:val="bullet"/>
      <w:lvlText w:val=""/>
      <w:lvlJc w:val="left"/>
      <w:pPr>
        <w:tabs>
          <w:tab w:val="num" w:pos="4320"/>
        </w:tabs>
        <w:ind w:left="4320" w:hanging="360"/>
      </w:pPr>
      <w:rPr>
        <w:rFonts w:ascii="Wingdings" w:hAnsi="Wingdings" w:hint="default"/>
      </w:rPr>
    </w:lvl>
    <w:lvl w:ilvl="6" w:tplc="2D381524" w:tentative="1">
      <w:start w:val="1"/>
      <w:numFmt w:val="bullet"/>
      <w:lvlText w:val=""/>
      <w:lvlJc w:val="left"/>
      <w:pPr>
        <w:tabs>
          <w:tab w:val="num" w:pos="5040"/>
        </w:tabs>
        <w:ind w:left="5040" w:hanging="360"/>
      </w:pPr>
      <w:rPr>
        <w:rFonts w:ascii="Wingdings" w:hAnsi="Wingdings" w:hint="default"/>
      </w:rPr>
    </w:lvl>
    <w:lvl w:ilvl="7" w:tplc="8062A7BC" w:tentative="1">
      <w:start w:val="1"/>
      <w:numFmt w:val="bullet"/>
      <w:lvlText w:val=""/>
      <w:lvlJc w:val="left"/>
      <w:pPr>
        <w:tabs>
          <w:tab w:val="num" w:pos="5760"/>
        </w:tabs>
        <w:ind w:left="5760" w:hanging="360"/>
      </w:pPr>
      <w:rPr>
        <w:rFonts w:ascii="Wingdings" w:hAnsi="Wingdings" w:hint="default"/>
      </w:rPr>
    </w:lvl>
    <w:lvl w:ilvl="8" w:tplc="4BCAFB72"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1C2577F2"/>
    <w:multiLevelType w:val="hybridMultilevel"/>
    <w:tmpl w:val="BA9A2F2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24936751"/>
    <w:multiLevelType w:val="hybridMultilevel"/>
    <w:tmpl w:val="C3C4CA40"/>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26803DD0"/>
    <w:multiLevelType w:val="hybridMultilevel"/>
    <w:tmpl w:val="35FA33E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276F7FBD"/>
    <w:multiLevelType w:val="multilevel"/>
    <w:tmpl w:val="6F186028"/>
    <w:lvl w:ilvl="0">
      <w:start w:val="1"/>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29D50972"/>
    <w:multiLevelType w:val="multilevel"/>
    <w:tmpl w:val="0526CA2A"/>
    <w:lvl w:ilvl="0">
      <w:start w:val="1"/>
      <w:numFmt w:val="decimal"/>
      <w:lvlText w:val="%1"/>
      <w:lvlJc w:val="left"/>
      <w:pPr>
        <w:ind w:left="396" w:hanging="396"/>
      </w:pPr>
      <w:rPr>
        <w:rFonts w:hint="default"/>
      </w:rPr>
    </w:lvl>
    <w:lvl w:ilvl="1">
      <w:start w:val="1"/>
      <w:numFmt w:val="decimal"/>
      <w:lvlText w:val="%1.%2"/>
      <w:lvlJc w:val="left"/>
      <w:pPr>
        <w:ind w:left="396" w:hanging="39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2A011D72"/>
    <w:multiLevelType w:val="hybridMultilevel"/>
    <w:tmpl w:val="EA72D34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33F867ED"/>
    <w:multiLevelType w:val="hybridMultilevel"/>
    <w:tmpl w:val="514092A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35FF4560"/>
    <w:multiLevelType w:val="hybridMultilevel"/>
    <w:tmpl w:val="6D0E245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37F61A26"/>
    <w:multiLevelType w:val="hybridMultilevel"/>
    <w:tmpl w:val="CD7CC93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39553C33"/>
    <w:multiLevelType w:val="multilevel"/>
    <w:tmpl w:val="793C93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CA25396"/>
    <w:multiLevelType w:val="hybridMultilevel"/>
    <w:tmpl w:val="BDE4447A"/>
    <w:lvl w:ilvl="0" w:tplc="B09C01D8">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3CD03C0E"/>
    <w:multiLevelType w:val="hybridMultilevel"/>
    <w:tmpl w:val="90385B5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41FA462C"/>
    <w:multiLevelType w:val="hybridMultilevel"/>
    <w:tmpl w:val="8590444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42BF5DDB"/>
    <w:multiLevelType w:val="hybridMultilevel"/>
    <w:tmpl w:val="B930D67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42C11944"/>
    <w:multiLevelType w:val="hybridMultilevel"/>
    <w:tmpl w:val="ADA2C35E"/>
    <w:lvl w:ilvl="0" w:tplc="9984FD86">
      <w:start w:val="1"/>
      <w:numFmt w:val="decimal"/>
      <w:lvlText w:val="%1."/>
      <w:lvlJc w:val="left"/>
      <w:pPr>
        <w:ind w:left="720" w:hanging="360"/>
      </w:pPr>
      <w:rPr>
        <w:rFonts w:ascii="Arial" w:eastAsia="Calibri" w:hAnsi="Arial" w:cs="Arial"/>
      </w:rPr>
    </w:lvl>
    <w:lvl w:ilvl="1" w:tplc="5C0A0019">
      <w:start w:val="1"/>
      <w:numFmt w:val="lowerLetter"/>
      <w:lvlText w:val="%2."/>
      <w:lvlJc w:val="left"/>
      <w:pPr>
        <w:ind w:left="1440" w:hanging="360"/>
      </w:pPr>
    </w:lvl>
    <w:lvl w:ilvl="2" w:tplc="5C0A001B">
      <w:start w:val="1"/>
      <w:numFmt w:val="lowerRoman"/>
      <w:lvlText w:val="%3."/>
      <w:lvlJc w:val="right"/>
      <w:pPr>
        <w:ind w:left="2160" w:hanging="180"/>
      </w:pPr>
    </w:lvl>
    <w:lvl w:ilvl="3" w:tplc="5C0A000F">
      <w:start w:val="1"/>
      <w:numFmt w:val="decimal"/>
      <w:lvlText w:val="%4."/>
      <w:lvlJc w:val="left"/>
      <w:pPr>
        <w:ind w:left="2880" w:hanging="360"/>
      </w:pPr>
    </w:lvl>
    <w:lvl w:ilvl="4" w:tplc="5C0A0019">
      <w:start w:val="1"/>
      <w:numFmt w:val="lowerLetter"/>
      <w:lvlText w:val="%5."/>
      <w:lvlJc w:val="left"/>
      <w:pPr>
        <w:ind w:left="3600" w:hanging="360"/>
      </w:pPr>
    </w:lvl>
    <w:lvl w:ilvl="5" w:tplc="5C0A001B">
      <w:start w:val="1"/>
      <w:numFmt w:val="lowerRoman"/>
      <w:lvlText w:val="%6."/>
      <w:lvlJc w:val="right"/>
      <w:pPr>
        <w:ind w:left="4320" w:hanging="180"/>
      </w:pPr>
    </w:lvl>
    <w:lvl w:ilvl="6" w:tplc="5C0A000F">
      <w:start w:val="1"/>
      <w:numFmt w:val="decimal"/>
      <w:lvlText w:val="%7."/>
      <w:lvlJc w:val="left"/>
      <w:pPr>
        <w:ind w:left="5040" w:hanging="360"/>
      </w:pPr>
    </w:lvl>
    <w:lvl w:ilvl="7" w:tplc="5C0A0019">
      <w:start w:val="1"/>
      <w:numFmt w:val="lowerLetter"/>
      <w:lvlText w:val="%8."/>
      <w:lvlJc w:val="left"/>
      <w:pPr>
        <w:ind w:left="5760" w:hanging="360"/>
      </w:pPr>
    </w:lvl>
    <w:lvl w:ilvl="8" w:tplc="5C0A001B">
      <w:start w:val="1"/>
      <w:numFmt w:val="lowerRoman"/>
      <w:lvlText w:val="%9."/>
      <w:lvlJc w:val="right"/>
      <w:pPr>
        <w:ind w:left="6480" w:hanging="180"/>
      </w:pPr>
    </w:lvl>
  </w:abstractNum>
  <w:abstractNum w:abstractNumId="32" w15:restartNumberingAfterBreak="0">
    <w:nsid w:val="43270290"/>
    <w:multiLevelType w:val="hybridMultilevel"/>
    <w:tmpl w:val="19F658B8"/>
    <w:lvl w:ilvl="0" w:tplc="0C0A000B">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3" w15:restartNumberingAfterBreak="0">
    <w:nsid w:val="43764417"/>
    <w:multiLevelType w:val="multilevel"/>
    <w:tmpl w:val="BB7C34FA"/>
    <w:lvl w:ilvl="0">
      <w:start w:val="1"/>
      <w:numFmt w:val="decimal"/>
      <w:lvlText w:val="%1."/>
      <w:lvlJc w:val="left"/>
      <w:pPr>
        <w:ind w:left="525" w:hanging="525"/>
      </w:pPr>
    </w:lvl>
    <w:lvl w:ilvl="1">
      <w:start w:val="12"/>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34" w15:restartNumberingAfterBreak="0">
    <w:nsid w:val="4CD845D7"/>
    <w:multiLevelType w:val="hybridMultilevel"/>
    <w:tmpl w:val="E9B67D9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4D0A485A"/>
    <w:multiLevelType w:val="hybridMultilevel"/>
    <w:tmpl w:val="9102617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59AC5BB3"/>
    <w:multiLevelType w:val="hybridMultilevel"/>
    <w:tmpl w:val="D95ACD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5BBB6A42"/>
    <w:multiLevelType w:val="hybridMultilevel"/>
    <w:tmpl w:val="8B5EFB40"/>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15:restartNumberingAfterBreak="0">
    <w:nsid w:val="5FA57C42"/>
    <w:multiLevelType w:val="hybridMultilevel"/>
    <w:tmpl w:val="7A86C9D4"/>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39" w15:restartNumberingAfterBreak="0">
    <w:nsid w:val="5FED4215"/>
    <w:multiLevelType w:val="hybridMultilevel"/>
    <w:tmpl w:val="A902411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15:restartNumberingAfterBreak="0">
    <w:nsid w:val="64A31AA6"/>
    <w:multiLevelType w:val="hybridMultilevel"/>
    <w:tmpl w:val="BB3C8876"/>
    <w:lvl w:ilvl="0" w:tplc="9D208454">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15:restartNumberingAfterBreak="0">
    <w:nsid w:val="7BED0F64"/>
    <w:multiLevelType w:val="hybridMultilevel"/>
    <w:tmpl w:val="34F2AFB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15:restartNumberingAfterBreak="0">
    <w:nsid w:val="7D092155"/>
    <w:multiLevelType w:val="hybridMultilevel"/>
    <w:tmpl w:val="DF1843C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294992631">
    <w:abstractNumId w:val="35"/>
  </w:num>
  <w:num w:numId="2" w16cid:durableId="1576549412">
    <w:abstractNumId w:val="39"/>
  </w:num>
  <w:num w:numId="3" w16cid:durableId="1666590722">
    <w:abstractNumId w:val="24"/>
  </w:num>
  <w:num w:numId="4" w16cid:durableId="765536675">
    <w:abstractNumId w:val="36"/>
  </w:num>
  <w:num w:numId="5" w16cid:durableId="378749637">
    <w:abstractNumId w:val="14"/>
  </w:num>
  <w:num w:numId="6" w16cid:durableId="903636287">
    <w:abstractNumId w:val="25"/>
  </w:num>
  <w:num w:numId="7" w16cid:durableId="1956133764">
    <w:abstractNumId w:val="28"/>
  </w:num>
  <w:num w:numId="8" w16cid:durableId="38012871">
    <w:abstractNumId w:val="15"/>
  </w:num>
  <w:num w:numId="9" w16cid:durableId="408964345">
    <w:abstractNumId w:val="23"/>
  </w:num>
  <w:num w:numId="10" w16cid:durableId="803427284">
    <w:abstractNumId w:val="11"/>
  </w:num>
  <w:num w:numId="11" w16cid:durableId="822890143">
    <w:abstractNumId w:val="17"/>
  </w:num>
  <w:num w:numId="12" w16cid:durableId="1915162177">
    <w:abstractNumId w:val="9"/>
  </w:num>
  <w:num w:numId="13" w16cid:durableId="937713184">
    <w:abstractNumId w:val="5"/>
  </w:num>
  <w:num w:numId="14" w16cid:durableId="233319910">
    <w:abstractNumId w:val="13"/>
  </w:num>
  <w:num w:numId="15" w16cid:durableId="221790324">
    <w:abstractNumId w:val="37"/>
  </w:num>
  <w:num w:numId="16" w16cid:durableId="383218991">
    <w:abstractNumId w:val="33"/>
    <w:lvlOverride w:ilvl="0">
      <w:startOverride w:val="1"/>
    </w:lvlOverride>
    <w:lvlOverride w:ilvl="1">
      <w:startOverride w:val="1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615720921">
    <w:abstractNumId w:val="20"/>
  </w:num>
  <w:num w:numId="18" w16cid:durableId="868838944">
    <w:abstractNumId w:val="6"/>
  </w:num>
  <w:num w:numId="19" w16cid:durableId="1510676743">
    <w:abstractNumId w:val="42"/>
  </w:num>
  <w:num w:numId="20" w16cid:durableId="348723579">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317030354">
    <w:abstractNumId w:val="19"/>
  </w:num>
  <w:num w:numId="22" w16cid:durableId="347802438">
    <w:abstractNumId w:val="10"/>
  </w:num>
  <w:num w:numId="23" w16cid:durableId="1702709176">
    <w:abstractNumId w:val="29"/>
  </w:num>
  <w:num w:numId="24" w16cid:durableId="54549086">
    <w:abstractNumId w:val="4"/>
  </w:num>
  <w:num w:numId="25" w16cid:durableId="1900901005">
    <w:abstractNumId w:val="26"/>
  </w:num>
  <w:num w:numId="26" w16cid:durableId="669139908">
    <w:abstractNumId w:val="1"/>
  </w:num>
  <w:num w:numId="27" w16cid:durableId="1784224066">
    <w:abstractNumId w:val="16"/>
  </w:num>
  <w:num w:numId="28" w16cid:durableId="910851710">
    <w:abstractNumId w:val="8"/>
  </w:num>
  <w:num w:numId="29" w16cid:durableId="84426036">
    <w:abstractNumId w:val="38"/>
  </w:num>
  <w:num w:numId="30" w16cid:durableId="775518500">
    <w:abstractNumId w:val="22"/>
  </w:num>
  <w:num w:numId="31" w16cid:durableId="1654675809">
    <w:abstractNumId w:val="3"/>
  </w:num>
  <w:num w:numId="32" w16cid:durableId="1812408498">
    <w:abstractNumId w:val="21"/>
  </w:num>
  <w:num w:numId="33" w16cid:durableId="1314675723">
    <w:abstractNumId w:val="27"/>
  </w:num>
  <w:num w:numId="34" w16cid:durableId="1507667594">
    <w:abstractNumId w:val="12"/>
  </w:num>
  <w:num w:numId="35" w16cid:durableId="1181046400">
    <w:abstractNumId w:val="30"/>
  </w:num>
  <w:num w:numId="36" w16cid:durableId="1920676836">
    <w:abstractNumId w:val="0"/>
  </w:num>
  <w:num w:numId="37" w16cid:durableId="1191407553">
    <w:abstractNumId w:val="7"/>
  </w:num>
  <w:num w:numId="38" w16cid:durableId="163712428">
    <w:abstractNumId w:val="32"/>
  </w:num>
  <w:num w:numId="39" w16cid:durableId="798303521">
    <w:abstractNumId w:val="18"/>
  </w:num>
  <w:num w:numId="40" w16cid:durableId="819425247">
    <w:abstractNumId w:val="41"/>
  </w:num>
  <w:num w:numId="41" w16cid:durableId="293684228">
    <w:abstractNumId w:val="40"/>
  </w:num>
  <w:num w:numId="42" w16cid:durableId="118502099">
    <w:abstractNumId w:val="2"/>
  </w:num>
  <w:num w:numId="43" w16cid:durableId="1573585933">
    <w:abstractNumId w:val="3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752F"/>
    <w:rsid w:val="00003C6E"/>
    <w:rsid w:val="00003CD4"/>
    <w:rsid w:val="00003DF6"/>
    <w:rsid w:val="00004FB0"/>
    <w:rsid w:val="0000680C"/>
    <w:rsid w:val="00007D4F"/>
    <w:rsid w:val="00010974"/>
    <w:rsid w:val="00010E8C"/>
    <w:rsid w:val="00012C65"/>
    <w:rsid w:val="000130C3"/>
    <w:rsid w:val="00013AEF"/>
    <w:rsid w:val="00014977"/>
    <w:rsid w:val="00016353"/>
    <w:rsid w:val="00016FFE"/>
    <w:rsid w:val="00020A12"/>
    <w:rsid w:val="00022AD9"/>
    <w:rsid w:val="00023090"/>
    <w:rsid w:val="000239CD"/>
    <w:rsid w:val="00024B3A"/>
    <w:rsid w:val="00025206"/>
    <w:rsid w:val="00025CDD"/>
    <w:rsid w:val="00026BFF"/>
    <w:rsid w:val="00027351"/>
    <w:rsid w:val="0002756A"/>
    <w:rsid w:val="00027D31"/>
    <w:rsid w:val="00027D50"/>
    <w:rsid w:val="00031010"/>
    <w:rsid w:val="00033445"/>
    <w:rsid w:val="0003407A"/>
    <w:rsid w:val="0003422A"/>
    <w:rsid w:val="00036C31"/>
    <w:rsid w:val="000374FA"/>
    <w:rsid w:val="00037BA2"/>
    <w:rsid w:val="00045423"/>
    <w:rsid w:val="00045BA6"/>
    <w:rsid w:val="00046310"/>
    <w:rsid w:val="00047A8D"/>
    <w:rsid w:val="00047F24"/>
    <w:rsid w:val="00050133"/>
    <w:rsid w:val="000504F2"/>
    <w:rsid w:val="0005212E"/>
    <w:rsid w:val="00052D76"/>
    <w:rsid w:val="00053B25"/>
    <w:rsid w:val="00053D52"/>
    <w:rsid w:val="00054637"/>
    <w:rsid w:val="00054B8E"/>
    <w:rsid w:val="00054C0A"/>
    <w:rsid w:val="00055ADE"/>
    <w:rsid w:val="000565D2"/>
    <w:rsid w:val="00056776"/>
    <w:rsid w:val="00057D01"/>
    <w:rsid w:val="000605D1"/>
    <w:rsid w:val="000619AC"/>
    <w:rsid w:val="00063225"/>
    <w:rsid w:val="00064ABF"/>
    <w:rsid w:val="000660DB"/>
    <w:rsid w:val="0006663A"/>
    <w:rsid w:val="00067212"/>
    <w:rsid w:val="00067AAA"/>
    <w:rsid w:val="00067B3D"/>
    <w:rsid w:val="0007259A"/>
    <w:rsid w:val="00072773"/>
    <w:rsid w:val="00072DD9"/>
    <w:rsid w:val="0007396B"/>
    <w:rsid w:val="00073AB0"/>
    <w:rsid w:val="00073AB1"/>
    <w:rsid w:val="00075863"/>
    <w:rsid w:val="000771D9"/>
    <w:rsid w:val="00080EDD"/>
    <w:rsid w:val="00081BFD"/>
    <w:rsid w:val="00082543"/>
    <w:rsid w:val="000849C6"/>
    <w:rsid w:val="00086E12"/>
    <w:rsid w:val="000909BB"/>
    <w:rsid w:val="00090AAD"/>
    <w:rsid w:val="000914AD"/>
    <w:rsid w:val="000929C3"/>
    <w:rsid w:val="000931E7"/>
    <w:rsid w:val="00093218"/>
    <w:rsid w:val="00095286"/>
    <w:rsid w:val="00095364"/>
    <w:rsid w:val="000959D7"/>
    <w:rsid w:val="000A2273"/>
    <w:rsid w:val="000A2BEF"/>
    <w:rsid w:val="000A2D2C"/>
    <w:rsid w:val="000A447D"/>
    <w:rsid w:val="000A57C2"/>
    <w:rsid w:val="000A611B"/>
    <w:rsid w:val="000A6A34"/>
    <w:rsid w:val="000A6AB7"/>
    <w:rsid w:val="000A6B84"/>
    <w:rsid w:val="000A76EB"/>
    <w:rsid w:val="000B16F8"/>
    <w:rsid w:val="000B219F"/>
    <w:rsid w:val="000B3FF8"/>
    <w:rsid w:val="000B5C2A"/>
    <w:rsid w:val="000B6BB8"/>
    <w:rsid w:val="000B733D"/>
    <w:rsid w:val="000B7787"/>
    <w:rsid w:val="000C062D"/>
    <w:rsid w:val="000C09DB"/>
    <w:rsid w:val="000C1306"/>
    <w:rsid w:val="000C13A6"/>
    <w:rsid w:val="000C3FA3"/>
    <w:rsid w:val="000C5B1F"/>
    <w:rsid w:val="000C729E"/>
    <w:rsid w:val="000C77CA"/>
    <w:rsid w:val="000C784E"/>
    <w:rsid w:val="000C7974"/>
    <w:rsid w:val="000C7982"/>
    <w:rsid w:val="000C7B8B"/>
    <w:rsid w:val="000D052A"/>
    <w:rsid w:val="000D090E"/>
    <w:rsid w:val="000D1A7B"/>
    <w:rsid w:val="000D3D82"/>
    <w:rsid w:val="000D432C"/>
    <w:rsid w:val="000D47C9"/>
    <w:rsid w:val="000D635F"/>
    <w:rsid w:val="000E065C"/>
    <w:rsid w:val="000E0787"/>
    <w:rsid w:val="000E0801"/>
    <w:rsid w:val="000E0E73"/>
    <w:rsid w:val="000E21CB"/>
    <w:rsid w:val="000E3F9C"/>
    <w:rsid w:val="000E44FE"/>
    <w:rsid w:val="000E4B8A"/>
    <w:rsid w:val="000E5130"/>
    <w:rsid w:val="000E5EAA"/>
    <w:rsid w:val="000F10B2"/>
    <w:rsid w:val="000F202C"/>
    <w:rsid w:val="000F2951"/>
    <w:rsid w:val="000F34F7"/>
    <w:rsid w:val="000F4889"/>
    <w:rsid w:val="000F752F"/>
    <w:rsid w:val="00100530"/>
    <w:rsid w:val="00100665"/>
    <w:rsid w:val="001006B0"/>
    <w:rsid w:val="0010356D"/>
    <w:rsid w:val="00103C91"/>
    <w:rsid w:val="00103DD0"/>
    <w:rsid w:val="00104DD8"/>
    <w:rsid w:val="00104E54"/>
    <w:rsid w:val="00105530"/>
    <w:rsid w:val="0010560E"/>
    <w:rsid w:val="00106180"/>
    <w:rsid w:val="001061AB"/>
    <w:rsid w:val="0010621F"/>
    <w:rsid w:val="001071F6"/>
    <w:rsid w:val="00107441"/>
    <w:rsid w:val="00110FA8"/>
    <w:rsid w:val="00113136"/>
    <w:rsid w:val="00113626"/>
    <w:rsid w:val="00113CDF"/>
    <w:rsid w:val="00113DD4"/>
    <w:rsid w:val="00114981"/>
    <w:rsid w:val="00116310"/>
    <w:rsid w:val="00117262"/>
    <w:rsid w:val="00117C5F"/>
    <w:rsid w:val="00117F17"/>
    <w:rsid w:val="00120387"/>
    <w:rsid w:val="00120C1A"/>
    <w:rsid w:val="00121E95"/>
    <w:rsid w:val="00123586"/>
    <w:rsid w:val="00125C43"/>
    <w:rsid w:val="00126B67"/>
    <w:rsid w:val="00126DE7"/>
    <w:rsid w:val="0012760D"/>
    <w:rsid w:val="00127780"/>
    <w:rsid w:val="001319F5"/>
    <w:rsid w:val="00132593"/>
    <w:rsid w:val="00132BEF"/>
    <w:rsid w:val="00133549"/>
    <w:rsid w:val="00133AE7"/>
    <w:rsid w:val="00135412"/>
    <w:rsid w:val="00135695"/>
    <w:rsid w:val="0013787F"/>
    <w:rsid w:val="00137F5C"/>
    <w:rsid w:val="00140156"/>
    <w:rsid w:val="00140BF8"/>
    <w:rsid w:val="00142C91"/>
    <w:rsid w:val="0014379A"/>
    <w:rsid w:val="00143B06"/>
    <w:rsid w:val="00143B13"/>
    <w:rsid w:val="00145E2F"/>
    <w:rsid w:val="00146A07"/>
    <w:rsid w:val="00146A29"/>
    <w:rsid w:val="00146A36"/>
    <w:rsid w:val="00147261"/>
    <w:rsid w:val="001478BD"/>
    <w:rsid w:val="0015077D"/>
    <w:rsid w:val="00150E3E"/>
    <w:rsid w:val="001513E2"/>
    <w:rsid w:val="001516A7"/>
    <w:rsid w:val="001522C6"/>
    <w:rsid w:val="00152853"/>
    <w:rsid w:val="00152E6B"/>
    <w:rsid w:val="00153C59"/>
    <w:rsid w:val="00154B85"/>
    <w:rsid w:val="00154C63"/>
    <w:rsid w:val="00155600"/>
    <w:rsid w:val="001563AB"/>
    <w:rsid w:val="00160CB7"/>
    <w:rsid w:val="00162575"/>
    <w:rsid w:val="00162B10"/>
    <w:rsid w:val="0016318C"/>
    <w:rsid w:val="001633A8"/>
    <w:rsid w:val="001636A8"/>
    <w:rsid w:val="001658B6"/>
    <w:rsid w:val="00165FB4"/>
    <w:rsid w:val="0016628D"/>
    <w:rsid w:val="00167577"/>
    <w:rsid w:val="001679EE"/>
    <w:rsid w:val="00170166"/>
    <w:rsid w:val="00170D60"/>
    <w:rsid w:val="00172DB1"/>
    <w:rsid w:val="0017556F"/>
    <w:rsid w:val="00175FED"/>
    <w:rsid w:val="001761D6"/>
    <w:rsid w:val="0017651F"/>
    <w:rsid w:val="001800AD"/>
    <w:rsid w:val="00180538"/>
    <w:rsid w:val="00180818"/>
    <w:rsid w:val="001813D1"/>
    <w:rsid w:val="001814FE"/>
    <w:rsid w:val="00181802"/>
    <w:rsid w:val="001821B9"/>
    <w:rsid w:val="0018450C"/>
    <w:rsid w:val="00184EEF"/>
    <w:rsid w:val="00184F61"/>
    <w:rsid w:val="0018649E"/>
    <w:rsid w:val="00187AA2"/>
    <w:rsid w:val="001905AC"/>
    <w:rsid w:val="00191134"/>
    <w:rsid w:val="0019261E"/>
    <w:rsid w:val="00193682"/>
    <w:rsid w:val="00194770"/>
    <w:rsid w:val="001953DA"/>
    <w:rsid w:val="001954E2"/>
    <w:rsid w:val="0019628A"/>
    <w:rsid w:val="00196AD1"/>
    <w:rsid w:val="00196DB0"/>
    <w:rsid w:val="001A0B7B"/>
    <w:rsid w:val="001A3240"/>
    <w:rsid w:val="001A48CD"/>
    <w:rsid w:val="001A4A4D"/>
    <w:rsid w:val="001A4A6C"/>
    <w:rsid w:val="001A4ECE"/>
    <w:rsid w:val="001A4FC6"/>
    <w:rsid w:val="001A5137"/>
    <w:rsid w:val="001A5277"/>
    <w:rsid w:val="001A697F"/>
    <w:rsid w:val="001A6B0D"/>
    <w:rsid w:val="001A72AC"/>
    <w:rsid w:val="001B04F6"/>
    <w:rsid w:val="001B0D9A"/>
    <w:rsid w:val="001B1C7C"/>
    <w:rsid w:val="001B1F1D"/>
    <w:rsid w:val="001B2716"/>
    <w:rsid w:val="001B307F"/>
    <w:rsid w:val="001B3A23"/>
    <w:rsid w:val="001B3D25"/>
    <w:rsid w:val="001B4BA8"/>
    <w:rsid w:val="001B4F38"/>
    <w:rsid w:val="001B530F"/>
    <w:rsid w:val="001B58EF"/>
    <w:rsid w:val="001B688F"/>
    <w:rsid w:val="001B6985"/>
    <w:rsid w:val="001C0398"/>
    <w:rsid w:val="001C0889"/>
    <w:rsid w:val="001C1CD3"/>
    <w:rsid w:val="001C24CD"/>
    <w:rsid w:val="001C28D2"/>
    <w:rsid w:val="001C3592"/>
    <w:rsid w:val="001C4CC3"/>
    <w:rsid w:val="001C61AD"/>
    <w:rsid w:val="001C6AE8"/>
    <w:rsid w:val="001C749E"/>
    <w:rsid w:val="001D003E"/>
    <w:rsid w:val="001D05C7"/>
    <w:rsid w:val="001D0F66"/>
    <w:rsid w:val="001D0F83"/>
    <w:rsid w:val="001D1291"/>
    <w:rsid w:val="001D2457"/>
    <w:rsid w:val="001D38FA"/>
    <w:rsid w:val="001D3F3F"/>
    <w:rsid w:val="001D49BA"/>
    <w:rsid w:val="001D5FFA"/>
    <w:rsid w:val="001D6149"/>
    <w:rsid w:val="001D6BBB"/>
    <w:rsid w:val="001D788E"/>
    <w:rsid w:val="001D78E8"/>
    <w:rsid w:val="001D7F89"/>
    <w:rsid w:val="001E0F19"/>
    <w:rsid w:val="001E1631"/>
    <w:rsid w:val="001E18E4"/>
    <w:rsid w:val="001E2BC6"/>
    <w:rsid w:val="001E3067"/>
    <w:rsid w:val="001E4794"/>
    <w:rsid w:val="001E5CEE"/>
    <w:rsid w:val="001E68AF"/>
    <w:rsid w:val="001F0947"/>
    <w:rsid w:val="001F0C89"/>
    <w:rsid w:val="001F1045"/>
    <w:rsid w:val="001F2DA8"/>
    <w:rsid w:val="001F422B"/>
    <w:rsid w:val="001F4F49"/>
    <w:rsid w:val="001F58AD"/>
    <w:rsid w:val="001F64AA"/>
    <w:rsid w:val="001F6624"/>
    <w:rsid w:val="001F689D"/>
    <w:rsid w:val="001F6924"/>
    <w:rsid w:val="001F7A2C"/>
    <w:rsid w:val="002001D2"/>
    <w:rsid w:val="00200B42"/>
    <w:rsid w:val="0020139E"/>
    <w:rsid w:val="0020237D"/>
    <w:rsid w:val="00203113"/>
    <w:rsid w:val="00203D43"/>
    <w:rsid w:val="00204124"/>
    <w:rsid w:val="0020418B"/>
    <w:rsid w:val="00205657"/>
    <w:rsid w:val="00205AAB"/>
    <w:rsid w:val="00205BBB"/>
    <w:rsid w:val="00206628"/>
    <w:rsid w:val="002075B5"/>
    <w:rsid w:val="00207973"/>
    <w:rsid w:val="00211324"/>
    <w:rsid w:val="0021151E"/>
    <w:rsid w:val="00212744"/>
    <w:rsid w:val="0021352F"/>
    <w:rsid w:val="00214A78"/>
    <w:rsid w:val="00214BAA"/>
    <w:rsid w:val="00215049"/>
    <w:rsid w:val="0021527D"/>
    <w:rsid w:val="0021645D"/>
    <w:rsid w:val="00216AA6"/>
    <w:rsid w:val="00216B77"/>
    <w:rsid w:val="0022078B"/>
    <w:rsid w:val="0022202B"/>
    <w:rsid w:val="00222717"/>
    <w:rsid w:val="00223C0A"/>
    <w:rsid w:val="00223E59"/>
    <w:rsid w:val="00224990"/>
    <w:rsid w:val="00224D3B"/>
    <w:rsid w:val="002277CC"/>
    <w:rsid w:val="00230E13"/>
    <w:rsid w:val="00232DE4"/>
    <w:rsid w:val="00236071"/>
    <w:rsid w:val="00237BCC"/>
    <w:rsid w:val="002421CE"/>
    <w:rsid w:val="00242333"/>
    <w:rsid w:val="00244CF8"/>
    <w:rsid w:val="0024590D"/>
    <w:rsid w:val="0024590F"/>
    <w:rsid w:val="00245F1E"/>
    <w:rsid w:val="002461E1"/>
    <w:rsid w:val="00246908"/>
    <w:rsid w:val="00247B56"/>
    <w:rsid w:val="0025066C"/>
    <w:rsid w:val="00251080"/>
    <w:rsid w:val="002511EF"/>
    <w:rsid w:val="0025141E"/>
    <w:rsid w:val="00251683"/>
    <w:rsid w:val="00251AD3"/>
    <w:rsid w:val="00251C49"/>
    <w:rsid w:val="0025278A"/>
    <w:rsid w:val="0025286E"/>
    <w:rsid w:val="00253337"/>
    <w:rsid w:val="00253781"/>
    <w:rsid w:val="00257F1F"/>
    <w:rsid w:val="002612F4"/>
    <w:rsid w:val="0026140D"/>
    <w:rsid w:val="00261658"/>
    <w:rsid w:val="00261DCB"/>
    <w:rsid w:val="0026226D"/>
    <w:rsid w:val="002648FF"/>
    <w:rsid w:val="00265861"/>
    <w:rsid w:val="00266620"/>
    <w:rsid w:val="00266B40"/>
    <w:rsid w:val="00266D71"/>
    <w:rsid w:val="00270083"/>
    <w:rsid w:val="00270616"/>
    <w:rsid w:val="00270A94"/>
    <w:rsid w:val="0027291C"/>
    <w:rsid w:val="00272C10"/>
    <w:rsid w:val="002748F8"/>
    <w:rsid w:val="00274E91"/>
    <w:rsid w:val="00276FF4"/>
    <w:rsid w:val="002806FC"/>
    <w:rsid w:val="00280ABE"/>
    <w:rsid w:val="002814E1"/>
    <w:rsid w:val="00282F91"/>
    <w:rsid w:val="00283C15"/>
    <w:rsid w:val="00284AE2"/>
    <w:rsid w:val="002850EE"/>
    <w:rsid w:val="00285DCD"/>
    <w:rsid w:val="0028651C"/>
    <w:rsid w:val="00287389"/>
    <w:rsid w:val="00291442"/>
    <w:rsid w:val="00291949"/>
    <w:rsid w:val="00291D2C"/>
    <w:rsid w:val="0029280C"/>
    <w:rsid w:val="00292842"/>
    <w:rsid w:val="00293295"/>
    <w:rsid w:val="0029382B"/>
    <w:rsid w:val="0029419A"/>
    <w:rsid w:val="002941A5"/>
    <w:rsid w:val="002943DE"/>
    <w:rsid w:val="00294CD8"/>
    <w:rsid w:val="0029502A"/>
    <w:rsid w:val="00296266"/>
    <w:rsid w:val="0029639B"/>
    <w:rsid w:val="0029788C"/>
    <w:rsid w:val="002A0640"/>
    <w:rsid w:val="002A13B6"/>
    <w:rsid w:val="002A35AA"/>
    <w:rsid w:val="002A36A3"/>
    <w:rsid w:val="002A3EE7"/>
    <w:rsid w:val="002A43F7"/>
    <w:rsid w:val="002A6841"/>
    <w:rsid w:val="002A6A94"/>
    <w:rsid w:val="002A7D32"/>
    <w:rsid w:val="002B1DB3"/>
    <w:rsid w:val="002B24B1"/>
    <w:rsid w:val="002B26E0"/>
    <w:rsid w:val="002B2B53"/>
    <w:rsid w:val="002B34CA"/>
    <w:rsid w:val="002B371A"/>
    <w:rsid w:val="002B50EA"/>
    <w:rsid w:val="002B6212"/>
    <w:rsid w:val="002B6619"/>
    <w:rsid w:val="002B6C06"/>
    <w:rsid w:val="002B7E23"/>
    <w:rsid w:val="002C1049"/>
    <w:rsid w:val="002C10A8"/>
    <w:rsid w:val="002C261C"/>
    <w:rsid w:val="002C2890"/>
    <w:rsid w:val="002C3816"/>
    <w:rsid w:val="002C42FB"/>
    <w:rsid w:val="002C4C14"/>
    <w:rsid w:val="002C4CAA"/>
    <w:rsid w:val="002C4E79"/>
    <w:rsid w:val="002C63E9"/>
    <w:rsid w:val="002C6F1D"/>
    <w:rsid w:val="002C72C5"/>
    <w:rsid w:val="002D00E5"/>
    <w:rsid w:val="002D013A"/>
    <w:rsid w:val="002D07AB"/>
    <w:rsid w:val="002D086B"/>
    <w:rsid w:val="002D1117"/>
    <w:rsid w:val="002D2B45"/>
    <w:rsid w:val="002D2C57"/>
    <w:rsid w:val="002D38A1"/>
    <w:rsid w:val="002D584E"/>
    <w:rsid w:val="002D7258"/>
    <w:rsid w:val="002D7B3E"/>
    <w:rsid w:val="002E0500"/>
    <w:rsid w:val="002E18F7"/>
    <w:rsid w:val="002E18F9"/>
    <w:rsid w:val="002E21D1"/>
    <w:rsid w:val="002E465D"/>
    <w:rsid w:val="002E475F"/>
    <w:rsid w:val="002E5FAB"/>
    <w:rsid w:val="002E6D36"/>
    <w:rsid w:val="002E753C"/>
    <w:rsid w:val="002F152E"/>
    <w:rsid w:val="002F2BC3"/>
    <w:rsid w:val="002F2E69"/>
    <w:rsid w:val="002F3237"/>
    <w:rsid w:val="002F32DA"/>
    <w:rsid w:val="002F42B3"/>
    <w:rsid w:val="002F46A1"/>
    <w:rsid w:val="002F54CE"/>
    <w:rsid w:val="002F593C"/>
    <w:rsid w:val="002F5C2E"/>
    <w:rsid w:val="002F6418"/>
    <w:rsid w:val="002F7DDB"/>
    <w:rsid w:val="0030020B"/>
    <w:rsid w:val="0030078C"/>
    <w:rsid w:val="00300DA9"/>
    <w:rsid w:val="00300F46"/>
    <w:rsid w:val="00301348"/>
    <w:rsid w:val="003014FE"/>
    <w:rsid w:val="00302826"/>
    <w:rsid w:val="003041CB"/>
    <w:rsid w:val="003049D3"/>
    <w:rsid w:val="00305591"/>
    <w:rsid w:val="00305D75"/>
    <w:rsid w:val="00307121"/>
    <w:rsid w:val="00307767"/>
    <w:rsid w:val="00310DF1"/>
    <w:rsid w:val="003110D1"/>
    <w:rsid w:val="0031111D"/>
    <w:rsid w:val="003114BB"/>
    <w:rsid w:val="0031185C"/>
    <w:rsid w:val="00311A93"/>
    <w:rsid w:val="00312D24"/>
    <w:rsid w:val="00313241"/>
    <w:rsid w:val="003134CE"/>
    <w:rsid w:val="00315119"/>
    <w:rsid w:val="0031556D"/>
    <w:rsid w:val="00315925"/>
    <w:rsid w:val="00315B7C"/>
    <w:rsid w:val="0031641A"/>
    <w:rsid w:val="00317EFF"/>
    <w:rsid w:val="0032174C"/>
    <w:rsid w:val="003217F8"/>
    <w:rsid w:val="00321CF2"/>
    <w:rsid w:val="0032287F"/>
    <w:rsid w:val="003229D7"/>
    <w:rsid w:val="00322B13"/>
    <w:rsid w:val="003238D3"/>
    <w:rsid w:val="003247F5"/>
    <w:rsid w:val="00324BB9"/>
    <w:rsid w:val="0032554D"/>
    <w:rsid w:val="00325B17"/>
    <w:rsid w:val="00325F80"/>
    <w:rsid w:val="003270D8"/>
    <w:rsid w:val="00331F35"/>
    <w:rsid w:val="00334010"/>
    <w:rsid w:val="003354E1"/>
    <w:rsid w:val="00335A00"/>
    <w:rsid w:val="00336C42"/>
    <w:rsid w:val="00336F06"/>
    <w:rsid w:val="003379E2"/>
    <w:rsid w:val="00340784"/>
    <w:rsid w:val="00340CE4"/>
    <w:rsid w:val="003417A1"/>
    <w:rsid w:val="00341B0E"/>
    <w:rsid w:val="00341C3B"/>
    <w:rsid w:val="0034256A"/>
    <w:rsid w:val="00343C6F"/>
    <w:rsid w:val="00345675"/>
    <w:rsid w:val="00345BFE"/>
    <w:rsid w:val="00346557"/>
    <w:rsid w:val="00346772"/>
    <w:rsid w:val="00346A9A"/>
    <w:rsid w:val="00347991"/>
    <w:rsid w:val="0035014D"/>
    <w:rsid w:val="0035055B"/>
    <w:rsid w:val="003514F9"/>
    <w:rsid w:val="0035309B"/>
    <w:rsid w:val="003541F5"/>
    <w:rsid w:val="00356301"/>
    <w:rsid w:val="003563AA"/>
    <w:rsid w:val="003577EC"/>
    <w:rsid w:val="0035782A"/>
    <w:rsid w:val="0036061E"/>
    <w:rsid w:val="00360758"/>
    <w:rsid w:val="003608A5"/>
    <w:rsid w:val="00362F4E"/>
    <w:rsid w:val="00364D07"/>
    <w:rsid w:val="003667A0"/>
    <w:rsid w:val="00370DBA"/>
    <w:rsid w:val="00370EEC"/>
    <w:rsid w:val="0037110D"/>
    <w:rsid w:val="0037147A"/>
    <w:rsid w:val="00371A3C"/>
    <w:rsid w:val="003721CF"/>
    <w:rsid w:val="00372A1F"/>
    <w:rsid w:val="00374C5F"/>
    <w:rsid w:val="00375794"/>
    <w:rsid w:val="00376764"/>
    <w:rsid w:val="00376D8F"/>
    <w:rsid w:val="00377D9D"/>
    <w:rsid w:val="00381161"/>
    <w:rsid w:val="0038692A"/>
    <w:rsid w:val="0038701E"/>
    <w:rsid w:val="003900A2"/>
    <w:rsid w:val="003919EE"/>
    <w:rsid w:val="00391C9C"/>
    <w:rsid w:val="0039514D"/>
    <w:rsid w:val="003952AF"/>
    <w:rsid w:val="003965DF"/>
    <w:rsid w:val="00397029"/>
    <w:rsid w:val="00397AC4"/>
    <w:rsid w:val="00397FF9"/>
    <w:rsid w:val="003A0B9D"/>
    <w:rsid w:val="003A19B5"/>
    <w:rsid w:val="003A1A7B"/>
    <w:rsid w:val="003A1D0B"/>
    <w:rsid w:val="003A1F4E"/>
    <w:rsid w:val="003A2BD0"/>
    <w:rsid w:val="003A42F6"/>
    <w:rsid w:val="003A6192"/>
    <w:rsid w:val="003A656F"/>
    <w:rsid w:val="003A7805"/>
    <w:rsid w:val="003B3F4C"/>
    <w:rsid w:val="003B46FC"/>
    <w:rsid w:val="003B5162"/>
    <w:rsid w:val="003B7B64"/>
    <w:rsid w:val="003B7FDB"/>
    <w:rsid w:val="003C0BA8"/>
    <w:rsid w:val="003C190E"/>
    <w:rsid w:val="003C27B4"/>
    <w:rsid w:val="003C2DBC"/>
    <w:rsid w:val="003C2E8C"/>
    <w:rsid w:val="003C31FF"/>
    <w:rsid w:val="003C4474"/>
    <w:rsid w:val="003C57C4"/>
    <w:rsid w:val="003C77F5"/>
    <w:rsid w:val="003D1147"/>
    <w:rsid w:val="003D1B73"/>
    <w:rsid w:val="003D22A6"/>
    <w:rsid w:val="003D3071"/>
    <w:rsid w:val="003D395E"/>
    <w:rsid w:val="003D4DD0"/>
    <w:rsid w:val="003D596B"/>
    <w:rsid w:val="003D7160"/>
    <w:rsid w:val="003E138F"/>
    <w:rsid w:val="003E1748"/>
    <w:rsid w:val="003E3621"/>
    <w:rsid w:val="003E4848"/>
    <w:rsid w:val="003E6459"/>
    <w:rsid w:val="003E6892"/>
    <w:rsid w:val="003E6EEC"/>
    <w:rsid w:val="003E7695"/>
    <w:rsid w:val="003E76DE"/>
    <w:rsid w:val="003F2711"/>
    <w:rsid w:val="003F2FD3"/>
    <w:rsid w:val="003F45DA"/>
    <w:rsid w:val="003F46D0"/>
    <w:rsid w:val="003F6A25"/>
    <w:rsid w:val="003F6AAB"/>
    <w:rsid w:val="004000B5"/>
    <w:rsid w:val="004007C2"/>
    <w:rsid w:val="0040103A"/>
    <w:rsid w:val="00403544"/>
    <w:rsid w:val="0040383D"/>
    <w:rsid w:val="00403B18"/>
    <w:rsid w:val="00403D84"/>
    <w:rsid w:val="00404FFC"/>
    <w:rsid w:val="004064D2"/>
    <w:rsid w:val="00406B7A"/>
    <w:rsid w:val="00407E75"/>
    <w:rsid w:val="00407FA5"/>
    <w:rsid w:val="004105C1"/>
    <w:rsid w:val="004119D0"/>
    <w:rsid w:val="00414FAC"/>
    <w:rsid w:val="0041515A"/>
    <w:rsid w:val="00415C06"/>
    <w:rsid w:val="004161ED"/>
    <w:rsid w:val="00416607"/>
    <w:rsid w:val="004172A7"/>
    <w:rsid w:val="004202C8"/>
    <w:rsid w:val="00422247"/>
    <w:rsid w:val="004226C8"/>
    <w:rsid w:val="0042298F"/>
    <w:rsid w:val="00422F3E"/>
    <w:rsid w:val="00423408"/>
    <w:rsid w:val="00424107"/>
    <w:rsid w:val="0042593C"/>
    <w:rsid w:val="00425D5D"/>
    <w:rsid w:val="00426227"/>
    <w:rsid w:val="00427208"/>
    <w:rsid w:val="00430530"/>
    <w:rsid w:val="00431454"/>
    <w:rsid w:val="00431641"/>
    <w:rsid w:val="004317A5"/>
    <w:rsid w:val="00431DEE"/>
    <w:rsid w:val="00432F30"/>
    <w:rsid w:val="0043366A"/>
    <w:rsid w:val="00434C86"/>
    <w:rsid w:val="004371FF"/>
    <w:rsid w:val="00437E66"/>
    <w:rsid w:val="00440BCC"/>
    <w:rsid w:val="0044124F"/>
    <w:rsid w:val="00441A3E"/>
    <w:rsid w:val="00441C7B"/>
    <w:rsid w:val="004432F4"/>
    <w:rsid w:val="0044382E"/>
    <w:rsid w:val="00444D73"/>
    <w:rsid w:val="00445362"/>
    <w:rsid w:val="004460C3"/>
    <w:rsid w:val="00446FC8"/>
    <w:rsid w:val="00447C7E"/>
    <w:rsid w:val="00447DF7"/>
    <w:rsid w:val="004503F7"/>
    <w:rsid w:val="00450EEE"/>
    <w:rsid w:val="004516F5"/>
    <w:rsid w:val="00451DB9"/>
    <w:rsid w:val="004528C0"/>
    <w:rsid w:val="00453F0C"/>
    <w:rsid w:val="00454BD9"/>
    <w:rsid w:val="00455CC6"/>
    <w:rsid w:val="004561B6"/>
    <w:rsid w:val="004564F1"/>
    <w:rsid w:val="00456F52"/>
    <w:rsid w:val="004609ED"/>
    <w:rsid w:val="00461B0B"/>
    <w:rsid w:val="004623E4"/>
    <w:rsid w:val="00462712"/>
    <w:rsid w:val="00471E1F"/>
    <w:rsid w:val="0047231D"/>
    <w:rsid w:val="00472E24"/>
    <w:rsid w:val="00473BAD"/>
    <w:rsid w:val="0047576C"/>
    <w:rsid w:val="00475D3E"/>
    <w:rsid w:val="00475EA5"/>
    <w:rsid w:val="00476AEC"/>
    <w:rsid w:val="00476CCA"/>
    <w:rsid w:val="0047713B"/>
    <w:rsid w:val="004777FF"/>
    <w:rsid w:val="0048028F"/>
    <w:rsid w:val="00480641"/>
    <w:rsid w:val="004807FE"/>
    <w:rsid w:val="00480C64"/>
    <w:rsid w:val="004818CD"/>
    <w:rsid w:val="00482E31"/>
    <w:rsid w:val="004830F7"/>
    <w:rsid w:val="00483854"/>
    <w:rsid w:val="0048540C"/>
    <w:rsid w:val="004859AF"/>
    <w:rsid w:val="00485B55"/>
    <w:rsid w:val="00485BD2"/>
    <w:rsid w:val="004866E4"/>
    <w:rsid w:val="00486F41"/>
    <w:rsid w:val="00490152"/>
    <w:rsid w:val="00490CA7"/>
    <w:rsid w:val="00491674"/>
    <w:rsid w:val="0049175A"/>
    <w:rsid w:val="0049269C"/>
    <w:rsid w:val="00492E5C"/>
    <w:rsid w:val="00493C43"/>
    <w:rsid w:val="00495835"/>
    <w:rsid w:val="00495B00"/>
    <w:rsid w:val="00496EC0"/>
    <w:rsid w:val="00497628"/>
    <w:rsid w:val="00497AC5"/>
    <w:rsid w:val="004A2AB4"/>
    <w:rsid w:val="004A2CDB"/>
    <w:rsid w:val="004A3751"/>
    <w:rsid w:val="004A3F2F"/>
    <w:rsid w:val="004A604A"/>
    <w:rsid w:val="004A6FF7"/>
    <w:rsid w:val="004B1DE5"/>
    <w:rsid w:val="004B1F27"/>
    <w:rsid w:val="004B21E1"/>
    <w:rsid w:val="004B3C9C"/>
    <w:rsid w:val="004B40E8"/>
    <w:rsid w:val="004B41BD"/>
    <w:rsid w:val="004B4893"/>
    <w:rsid w:val="004B49A0"/>
    <w:rsid w:val="004B67E6"/>
    <w:rsid w:val="004B7884"/>
    <w:rsid w:val="004C02B7"/>
    <w:rsid w:val="004C0C09"/>
    <w:rsid w:val="004C19C6"/>
    <w:rsid w:val="004C4F05"/>
    <w:rsid w:val="004C5427"/>
    <w:rsid w:val="004C5434"/>
    <w:rsid w:val="004C64FD"/>
    <w:rsid w:val="004C6741"/>
    <w:rsid w:val="004D175D"/>
    <w:rsid w:val="004D1DF4"/>
    <w:rsid w:val="004D22D5"/>
    <w:rsid w:val="004D23F2"/>
    <w:rsid w:val="004D31BC"/>
    <w:rsid w:val="004D5AF9"/>
    <w:rsid w:val="004D6590"/>
    <w:rsid w:val="004E255A"/>
    <w:rsid w:val="004E4B00"/>
    <w:rsid w:val="004E64D5"/>
    <w:rsid w:val="004E66A3"/>
    <w:rsid w:val="004E67CD"/>
    <w:rsid w:val="004E7041"/>
    <w:rsid w:val="004F03F4"/>
    <w:rsid w:val="004F0CC9"/>
    <w:rsid w:val="004F24D3"/>
    <w:rsid w:val="004F2A84"/>
    <w:rsid w:val="004F3E76"/>
    <w:rsid w:val="004F452B"/>
    <w:rsid w:val="004F71D7"/>
    <w:rsid w:val="004F7F78"/>
    <w:rsid w:val="0050168B"/>
    <w:rsid w:val="005020D1"/>
    <w:rsid w:val="00504AD5"/>
    <w:rsid w:val="005059E4"/>
    <w:rsid w:val="00505B95"/>
    <w:rsid w:val="00505DC1"/>
    <w:rsid w:val="00506367"/>
    <w:rsid w:val="00506CA6"/>
    <w:rsid w:val="00506E32"/>
    <w:rsid w:val="00507514"/>
    <w:rsid w:val="005078AE"/>
    <w:rsid w:val="00507B28"/>
    <w:rsid w:val="00510EA9"/>
    <w:rsid w:val="00511F39"/>
    <w:rsid w:val="0051225E"/>
    <w:rsid w:val="00513026"/>
    <w:rsid w:val="00513743"/>
    <w:rsid w:val="00514F9A"/>
    <w:rsid w:val="0051555E"/>
    <w:rsid w:val="0051598B"/>
    <w:rsid w:val="00515A24"/>
    <w:rsid w:val="0051656B"/>
    <w:rsid w:val="00516A80"/>
    <w:rsid w:val="005176A4"/>
    <w:rsid w:val="005218EB"/>
    <w:rsid w:val="00521E3C"/>
    <w:rsid w:val="0052238E"/>
    <w:rsid w:val="00523034"/>
    <w:rsid w:val="00525B4D"/>
    <w:rsid w:val="005264C9"/>
    <w:rsid w:val="005277D3"/>
    <w:rsid w:val="00530156"/>
    <w:rsid w:val="005307C6"/>
    <w:rsid w:val="005309C9"/>
    <w:rsid w:val="005321BA"/>
    <w:rsid w:val="00533742"/>
    <w:rsid w:val="005341B9"/>
    <w:rsid w:val="00535A98"/>
    <w:rsid w:val="00536EEE"/>
    <w:rsid w:val="005372D4"/>
    <w:rsid w:val="00537A9A"/>
    <w:rsid w:val="00540432"/>
    <w:rsid w:val="00540C38"/>
    <w:rsid w:val="0054129A"/>
    <w:rsid w:val="0054197F"/>
    <w:rsid w:val="00542412"/>
    <w:rsid w:val="00544688"/>
    <w:rsid w:val="00544961"/>
    <w:rsid w:val="00544A23"/>
    <w:rsid w:val="0054610A"/>
    <w:rsid w:val="0054681A"/>
    <w:rsid w:val="00547654"/>
    <w:rsid w:val="0055135F"/>
    <w:rsid w:val="00551DDB"/>
    <w:rsid w:val="00552524"/>
    <w:rsid w:val="0055380C"/>
    <w:rsid w:val="005543EF"/>
    <w:rsid w:val="005550DC"/>
    <w:rsid w:val="00555D90"/>
    <w:rsid w:val="00557580"/>
    <w:rsid w:val="0055769A"/>
    <w:rsid w:val="00557D61"/>
    <w:rsid w:val="00561623"/>
    <w:rsid w:val="0056244C"/>
    <w:rsid w:val="00562E1A"/>
    <w:rsid w:val="00562E3F"/>
    <w:rsid w:val="005632A6"/>
    <w:rsid w:val="00563455"/>
    <w:rsid w:val="00563890"/>
    <w:rsid w:val="00563A8F"/>
    <w:rsid w:val="005657AC"/>
    <w:rsid w:val="005667B9"/>
    <w:rsid w:val="00566AFB"/>
    <w:rsid w:val="00567501"/>
    <w:rsid w:val="005702F8"/>
    <w:rsid w:val="0057053D"/>
    <w:rsid w:val="00570B19"/>
    <w:rsid w:val="00571DDD"/>
    <w:rsid w:val="00572422"/>
    <w:rsid w:val="0057268F"/>
    <w:rsid w:val="00572868"/>
    <w:rsid w:val="00573E45"/>
    <w:rsid w:val="00574323"/>
    <w:rsid w:val="00574C4D"/>
    <w:rsid w:val="00576140"/>
    <w:rsid w:val="00576794"/>
    <w:rsid w:val="00581AF6"/>
    <w:rsid w:val="00581F07"/>
    <w:rsid w:val="00584D78"/>
    <w:rsid w:val="00585908"/>
    <w:rsid w:val="005864D0"/>
    <w:rsid w:val="00587499"/>
    <w:rsid w:val="005875DC"/>
    <w:rsid w:val="00591BF3"/>
    <w:rsid w:val="005935D5"/>
    <w:rsid w:val="0059451C"/>
    <w:rsid w:val="00594745"/>
    <w:rsid w:val="00595674"/>
    <w:rsid w:val="00596A63"/>
    <w:rsid w:val="00596CFF"/>
    <w:rsid w:val="0059751E"/>
    <w:rsid w:val="00597BB2"/>
    <w:rsid w:val="005A18CE"/>
    <w:rsid w:val="005A1A6D"/>
    <w:rsid w:val="005A1FED"/>
    <w:rsid w:val="005A24CA"/>
    <w:rsid w:val="005A2F5C"/>
    <w:rsid w:val="005A3474"/>
    <w:rsid w:val="005A4AAB"/>
    <w:rsid w:val="005A50D0"/>
    <w:rsid w:val="005A57D8"/>
    <w:rsid w:val="005A682E"/>
    <w:rsid w:val="005A6C52"/>
    <w:rsid w:val="005B06AB"/>
    <w:rsid w:val="005B1466"/>
    <w:rsid w:val="005B1754"/>
    <w:rsid w:val="005B3567"/>
    <w:rsid w:val="005B356A"/>
    <w:rsid w:val="005B3BC1"/>
    <w:rsid w:val="005B4DC3"/>
    <w:rsid w:val="005B54F1"/>
    <w:rsid w:val="005B6DFC"/>
    <w:rsid w:val="005B7C4D"/>
    <w:rsid w:val="005C053C"/>
    <w:rsid w:val="005C16F4"/>
    <w:rsid w:val="005C1716"/>
    <w:rsid w:val="005C172E"/>
    <w:rsid w:val="005C385E"/>
    <w:rsid w:val="005C38BA"/>
    <w:rsid w:val="005C4417"/>
    <w:rsid w:val="005C45E5"/>
    <w:rsid w:val="005C5C1B"/>
    <w:rsid w:val="005C60E8"/>
    <w:rsid w:val="005C62AE"/>
    <w:rsid w:val="005C6622"/>
    <w:rsid w:val="005C72D3"/>
    <w:rsid w:val="005C7F41"/>
    <w:rsid w:val="005D05BF"/>
    <w:rsid w:val="005D0C6E"/>
    <w:rsid w:val="005D0CDD"/>
    <w:rsid w:val="005D11F0"/>
    <w:rsid w:val="005D188C"/>
    <w:rsid w:val="005D30F5"/>
    <w:rsid w:val="005D39F6"/>
    <w:rsid w:val="005D4A54"/>
    <w:rsid w:val="005D4E98"/>
    <w:rsid w:val="005D4F9B"/>
    <w:rsid w:val="005D535C"/>
    <w:rsid w:val="005D72B1"/>
    <w:rsid w:val="005D7619"/>
    <w:rsid w:val="005D7AE3"/>
    <w:rsid w:val="005E049C"/>
    <w:rsid w:val="005E1CF9"/>
    <w:rsid w:val="005E1D50"/>
    <w:rsid w:val="005E2042"/>
    <w:rsid w:val="005E5858"/>
    <w:rsid w:val="005E6B83"/>
    <w:rsid w:val="005E7DA3"/>
    <w:rsid w:val="005F0220"/>
    <w:rsid w:val="005F3112"/>
    <w:rsid w:val="005F6AE3"/>
    <w:rsid w:val="005F7CE4"/>
    <w:rsid w:val="00600651"/>
    <w:rsid w:val="00601211"/>
    <w:rsid w:val="006016BE"/>
    <w:rsid w:val="00602728"/>
    <w:rsid w:val="006046F7"/>
    <w:rsid w:val="00604C9D"/>
    <w:rsid w:val="006054E0"/>
    <w:rsid w:val="006056CA"/>
    <w:rsid w:val="0060667C"/>
    <w:rsid w:val="00607B98"/>
    <w:rsid w:val="00607BDB"/>
    <w:rsid w:val="00610773"/>
    <w:rsid w:val="0061294D"/>
    <w:rsid w:val="006135FD"/>
    <w:rsid w:val="0061431E"/>
    <w:rsid w:val="00615271"/>
    <w:rsid w:val="006159BC"/>
    <w:rsid w:val="00615A34"/>
    <w:rsid w:val="00615C3C"/>
    <w:rsid w:val="00617745"/>
    <w:rsid w:val="00617B1E"/>
    <w:rsid w:val="00620730"/>
    <w:rsid w:val="006214A4"/>
    <w:rsid w:val="00621E1D"/>
    <w:rsid w:val="00622B81"/>
    <w:rsid w:val="00623009"/>
    <w:rsid w:val="0062302F"/>
    <w:rsid w:val="00623360"/>
    <w:rsid w:val="00623A09"/>
    <w:rsid w:val="00624BE0"/>
    <w:rsid w:val="00625272"/>
    <w:rsid w:val="00626018"/>
    <w:rsid w:val="00626086"/>
    <w:rsid w:val="00627B54"/>
    <w:rsid w:val="0063036D"/>
    <w:rsid w:val="00630E61"/>
    <w:rsid w:val="00631E72"/>
    <w:rsid w:val="0063334B"/>
    <w:rsid w:val="00634FAB"/>
    <w:rsid w:val="00635742"/>
    <w:rsid w:val="00635905"/>
    <w:rsid w:val="00636047"/>
    <w:rsid w:val="00637299"/>
    <w:rsid w:val="00637AF7"/>
    <w:rsid w:val="00642762"/>
    <w:rsid w:val="006441DD"/>
    <w:rsid w:val="00644FA9"/>
    <w:rsid w:val="00650D66"/>
    <w:rsid w:val="00652351"/>
    <w:rsid w:val="00654800"/>
    <w:rsid w:val="006555D0"/>
    <w:rsid w:val="006560C9"/>
    <w:rsid w:val="00656626"/>
    <w:rsid w:val="00656AB8"/>
    <w:rsid w:val="00656C4B"/>
    <w:rsid w:val="0065751A"/>
    <w:rsid w:val="0065790F"/>
    <w:rsid w:val="00657ACB"/>
    <w:rsid w:val="00660096"/>
    <w:rsid w:val="00660833"/>
    <w:rsid w:val="006614DE"/>
    <w:rsid w:val="00661650"/>
    <w:rsid w:val="00661DE3"/>
    <w:rsid w:val="00662022"/>
    <w:rsid w:val="006623C1"/>
    <w:rsid w:val="00663491"/>
    <w:rsid w:val="00663928"/>
    <w:rsid w:val="00663F71"/>
    <w:rsid w:val="00663F8C"/>
    <w:rsid w:val="00664D23"/>
    <w:rsid w:val="0066501B"/>
    <w:rsid w:val="00665B2E"/>
    <w:rsid w:val="00666286"/>
    <w:rsid w:val="0067100E"/>
    <w:rsid w:val="006713F3"/>
    <w:rsid w:val="00674310"/>
    <w:rsid w:val="00675815"/>
    <w:rsid w:val="00675E67"/>
    <w:rsid w:val="006762F6"/>
    <w:rsid w:val="00676BD9"/>
    <w:rsid w:val="006815EA"/>
    <w:rsid w:val="00681D98"/>
    <w:rsid w:val="00682D5B"/>
    <w:rsid w:val="00684451"/>
    <w:rsid w:val="00684A44"/>
    <w:rsid w:val="00684F4E"/>
    <w:rsid w:val="00685764"/>
    <w:rsid w:val="00686239"/>
    <w:rsid w:val="00686D0D"/>
    <w:rsid w:val="0068736F"/>
    <w:rsid w:val="00690912"/>
    <w:rsid w:val="00693216"/>
    <w:rsid w:val="00693DEA"/>
    <w:rsid w:val="00696020"/>
    <w:rsid w:val="006965A5"/>
    <w:rsid w:val="00696BCF"/>
    <w:rsid w:val="0069731F"/>
    <w:rsid w:val="00697A7D"/>
    <w:rsid w:val="00697B77"/>
    <w:rsid w:val="006A0546"/>
    <w:rsid w:val="006A09AD"/>
    <w:rsid w:val="006A1D47"/>
    <w:rsid w:val="006A2772"/>
    <w:rsid w:val="006A3DCE"/>
    <w:rsid w:val="006A596B"/>
    <w:rsid w:val="006A5DB4"/>
    <w:rsid w:val="006A63D3"/>
    <w:rsid w:val="006A7395"/>
    <w:rsid w:val="006A7719"/>
    <w:rsid w:val="006A773C"/>
    <w:rsid w:val="006A7838"/>
    <w:rsid w:val="006A7A44"/>
    <w:rsid w:val="006B1E13"/>
    <w:rsid w:val="006B3CDE"/>
    <w:rsid w:val="006B40F4"/>
    <w:rsid w:val="006B42EE"/>
    <w:rsid w:val="006B4467"/>
    <w:rsid w:val="006B44D5"/>
    <w:rsid w:val="006B47D0"/>
    <w:rsid w:val="006B49D4"/>
    <w:rsid w:val="006B57A4"/>
    <w:rsid w:val="006B6DC0"/>
    <w:rsid w:val="006B7AC1"/>
    <w:rsid w:val="006C0840"/>
    <w:rsid w:val="006C1629"/>
    <w:rsid w:val="006C2134"/>
    <w:rsid w:val="006C264D"/>
    <w:rsid w:val="006C3034"/>
    <w:rsid w:val="006C307B"/>
    <w:rsid w:val="006C34B0"/>
    <w:rsid w:val="006C3872"/>
    <w:rsid w:val="006C43DC"/>
    <w:rsid w:val="006C4599"/>
    <w:rsid w:val="006C676C"/>
    <w:rsid w:val="006C6F3B"/>
    <w:rsid w:val="006C7F3D"/>
    <w:rsid w:val="006D0374"/>
    <w:rsid w:val="006D183B"/>
    <w:rsid w:val="006D19FF"/>
    <w:rsid w:val="006D37D7"/>
    <w:rsid w:val="006D64C7"/>
    <w:rsid w:val="006D6D98"/>
    <w:rsid w:val="006D712A"/>
    <w:rsid w:val="006D783B"/>
    <w:rsid w:val="006E093B"/>
    <w:rsid w:val="006E0AF9"/>
    <w:rsid w:val="006E0B9B"/>
    <w:rsid w:val="006E0CAE"/>
    <w:rsid w:val="006E2D9C"/>
    <w:rsid w:val="006E37ED"/>
    <w:rsid w:val="006E3CB9"/>
    <w:rsid w:val="006E3CC9"/>
    <w:rsid w:val="006E3E2F"/>
    <w:rsid w:val="006E45A2"/>
    <w:rsid w:val="006E4634"/>
    <w:rsid w:val="006E6DAA"/>
    <w:rsid w:val="006E74E9"/>
    <w:rsid w:val="006E7C7E"/>
    <w:rsid w:val="006F14A6"/>
    <w:rsid w:val="006F1F02"/>
    <w:rsid w:val="006F3879"/>
    <w:rsid w:val="006F3B4B"/>
    <w:rsid w:val="006F4252"/>
    <w:rsid w:val="006F645F"/>
    <w:rsid w:val="006F6B6E"/>
    <w:rsid w:val="006F78B4"/>
    <w:rsid w:val="00700E12"/>
    <w:rsid w:val="00701847"/>
    <w:rsid w:val="00703368"/>
    <w:rsid w:val="0070366B"/>
    <w:rsid w:val="007040B6"/>
    <w:rsid w:val="007051DB"/>
    <w:rsid w:val="007056D6"/>
    <w:rsid w:val="00705748"/>
    <w:rsid w:val="007063E2"/>
    <w:rsid w:val="00706833"/>
    <w:rsid w:val="00707471"/>
    <w:rsid w:val="0071002D"/>
    <w:rsid w:val="00711A22"/>
    <w:rsid w:val="00711F51"/>
    <w:rsid w:val="00714364"/>
    <w:rsid w:val="007150D9"/>
    <w:rsid w:val="00716262"/>
    <w:rsid w:val="007164DC"/>
    <w:rsid w:val="00716FE9"/>
    <w:rsid w:val="007175D5"/>
    <w:rsid w:val="007176F2"/>
    <w:rsid w:val="0072191A"/>
    <w:rsid w:val="00721C06"/>
    <w:rsid w:val="00721EBB"/>
    <w:rsid w:val="00722C14"/>
    <w:rsid w:val="00723EA3"/>
    <w:rsid w:val="0072592A"/>
    <w:rsid w:val="007263D4"/>
    <w:rsid w:val="00726572"/>
    <w:rsid w:val="00727CFE"/>
    <w:rsid w:val="00730285"/>
    <w:rsid w:val="007306F1"/>
    <w:rsid w:val="007336AA"/>
    <w:rsid w:val="00735C88"/>
    <w:rsid w:val="007360E3"/>
    <w:rsid w:val="00736A17"/>
    <w:rsid w:val="00740BC8"/>
    <w:rsid w:val="007414A3"/>
    <w:rsid w:val="007414B1"/>
    <w:rsid w:val="00742011"/>
    <w:rsid w:val="00742176"/>
    <w:rsid w:val="007425E4"/>
    <w:rsid w:val="00743239"/>
    <w:rsid w:val="00743FB7"/>
    <w:rsid w:val="0074474B"/>
    <w:rsid w:val="007459DA"/>
    <w:rsid w:val="00745B8A"/>
    <w:rsid w:val="00745C28"/>
    <w:rsid w:val="007463EC"/>
    <w:rsid w:val="007464D2"/>
    <w:rsid w:val="007472EB"/>
    <w:rsid w:val="00747405"/>
    <w:rsid w:val="00747DAA"/>
    <w:rsid w:val="00747EB6"/>
    <w:rsid w:val="0075096D"/>
    <w:rsid w:val="00750C0F"/>
    <w:rsid w:val="007513D4"/>
    <w:rsid w:val="0075205E"/>
    <w:rsid w:val="00752493"/>
    <w:rsid w:val="00753728"/>
    <w:rsid w:val="007559F7"/>
    <w:rsid w:val="00755E27"/>
    <w:rsid w:val="007565F3"/>
    <w:rsid w:val="00756A03"/>
    <w:rsid w:val="00756EB2"/>
    <w:rsid w:val="00760058"/>
    <w:rsid w:val="00760639"/>
    <w:rsid w:val="007606ED"/>
    <w:rsid w:val="0076120A"/>
    <w:rsid w:val="00762814"/>
    <w:rsid w:val="0076375D"/>
    <w:rsid w:val="007648CE"/>
    <w:rsid w:val="00765E05"/>
    <w:rsid w:val="00765F72"/>
    <w:rsid w:val="0076627B"/>
    <w:rsid w:val="007665A7"/>
    <w:rsid w:val="007670A0"/>
    <w:rsid w:val="007708C6"/>
    <w:rsid w:val="0077128D"/>
    <w:rsid w:val="00771974"/>
    <w:rsid w:val="00772A12"/>
    <w:rsid w:val="007747B0"/>
    <w:rsid w:val="00775AE8"/>
    <w:rsid w:val="00776186"/>
    <w:rsid w:val="00776A3B"/>
    <w:rsid w:val="00777C53"/>
    <w:rsid w:val="007807CE"/>
    <w:rsid w:val="007838C9"/>
    <w:rsid w:val="00785723"/>
    <w:rsid w:val="007857E8"/>
    <w:rsid w:val="00790759"/>
    <w:rsid w:val="007918A4"/>
    <w:rsid w:val="00791D72"/>
    <w:rsid w:val="0079215B"/>
    <w:rsid w:val="00792EEF"/>
    <w:rsid w:val="00792FBD"/>
    <w:rsid w:val="007944CE"/>
    <w:rsid w:val="00794AD6"/>
    <w:rsid w:val="00794F08"/>
    <w:rsid w:val="007958BD"/>
    <w:rsid w:val="00796946"/>
    <w:rsid w:val="007974B4"/>
    <w:rsid w:val="007A0724"/>
    <w:rsid w:val="007A1159"/>
    <w:rsid w:val="007A206A"/>
    <w:rsid w:val="007A4350"/>
    <w:rsid w:val="007A4C6F"/>
    <w:rsid w:val="007A4C84"/>
    <w:rsid w:val="007A5866"/>
    <w:rsid w:val="007A6F6A"/>
    <w:rsid w:val="007B00D6"/>
    <w:rsid w:val="007B0B33"/>
    <w:rsid w:val="007B3A5F"/>
    <w:rsid w:val="007B4497"/>
    <w:rsid w:val="007B5CB3"/>
    <w:rsid w:val="007B648D"/>
    <w:rsid w:val="007B67A9"/>
    <w:rsid w:val="007C03C2"/>
    <w:rsid w:val="007C25D6"/>
    <w:rsid w:val="007C43C2"/>
    <w:rsid w:val="007C4BFF"/>
    <w:rsid w:val="007C58B2"/>
    <w:rsid w:val="007C606B"/>
    <w:rsid w:val="007C7B5B"/>
    <w:rsid w:val="007D053B"/>
    <w:rsid w:val="007D0A6D"/>
    <w:rsid w:val="007D1033"/>
    <w:rsid w:val="007D2471"/>
    <w:rsid w:val="007D32E0"/>
    <w:rsid w:val="007D3308"/>
    <w:rsid w:val="007D35C7"/>
    <w:rsid w:val="007D49CE"/>
    <w:rsid w:val="007D4F47"/>
    <w:rsid w:val="007D6D02"/>
    <w:rsid w:val="007D73E5"/>
    <w:rsid w:val="007D7E50"/>
    <w:rsid w:val="007D7E83"/>
    <w:rsid w:val="007E0887"/>
    <w:rsid w:val="007E1126"/>
    <w:rsid w:val="007E183F"/>
    <w:rsid w:val="007E18D5"/>
    <w:rsid w:val="007E20A7"/>
    <w:rsid w:val="007E55D0"/>
    <w:rsid w:val="007E6281"/>
    <w:rsid w:val="007E6643"/>
    <w:rsid w:val="007E6F9C"/>
    <w:rsid w:val="007F0B0F"/>
    <w:rsid w:val="007F1581"/>
    <w:rsid w:val="007F2294"/>
    <w:rsid w:val="007F233B"/>
    <w:rsid w:val="007F266C"/>
    <w:rsid w:val="007F2952"/>
    <w:rsid w:val="007F3969"/>
    <w:rsid w:val="007F435D"/>
    <w:rsid w:val="007F4E00"/>
    <w:rsid w:val="007F5E93"/>
    <w:rsid w:val="007F6118"/>
    <w:rsid w:val="007F618C"/>
    <w:rsid w:val="007F6ED6"/>
    <w:rsid w:val="00800000"/>
    <w:rsid w:val="00801FA6"/>
    <w:rsid w:val="008031DB"/>
    <w:rsid w:val="00804562"/>
    <w:rsid w:val="00804E98"/>
    <w:rsid w:val="00805096"/>
    <w:rsid w:val="00810014"/>
    <w:rsid w:val="00811E44"/>
    <w:rsid w:val="00812774"/>
    <w:rsid w:val="00812BAC"/>
    <w:rsid w:val="00813C00"/>
    <w:rsid w:val="00813E81"/>
    <w:rsid w:val="0081423F"/>
    <w:rsid w:val="00814DF6"/>
    <w:rsid w:val="008154A0"/>
    <w:rsid w:val="00816CAA"/>
    <w:rsid w:val="008172A4"/>
    <w:rsid w:val="0081750B"/>
    <w:rsid w:val="00820477"/>
    <w:rsid w:val="008209B3"/>
    <w:rsid w:val="00822073"/>
    <w:rsid w:val="008248A4"/>
    <w:rsid w:val="00824D70"/>
    <w:rsid w:val="00825709"/>
    <w:rsid w:val="00825FF9"/>
    <w:rsid w:val="0083077B"/>
    <w:rsid w:val="00831934"/>
    <w:rsid w:val="00831FED"/>
    <w:rsid w:val="0083286D"/>
    <w:rsid w:val="00835765"/>
    <w:rsid w:val="00835A47"/>
    <w:rsid w:val="00835B3B"/>
    <w:rsid w:val="008365CC"/>
    <w:rsid w:val="008377FA"/>
    <w:rsid w:val="0084228E"/>
    <w:rsid w:val="008440F2"/>
    <w:rsid w:val="008441AE"/>
    <w:rsid w:val="008450B3"/>
    <w:rsid w:val="008479ED"/>
    <w:rsid w:val="00847B56"/>
    <w:rsid w:val="00851EAC"/>
    <w:rsid w:val="008548C7"/>
    <w:rsid w:val="00855576"/>
    <w:rsid w:val="008555FC"/>
    <w:rsid w:val="008563DF"/>
    <w:rsid w:val="00857783"/>
    <w:rsid w:val="00860B54"/>
    <w:rsid w:val="00861B19"/>
    <w:rsid w:val="008631D9"/>
    <w:rsid w:val="00863AF5"/>
    <w:rsid w:val="00864F61"/>
    <w:rsid w:val="008650A3"/>
    <w:rsid w:val="0086516D"/>
    <w:rsid w:val="00867DD4"/>
    <w:rsid w:val="0087039F"/>
    <w:rsid w:val="0087142A"/>
    <w:rsid w:val="00871AFE"/>
    <w:rsid w:val="00871D0A"/>
    <w:rsid w:val="00872546"/>
    <w:rsid w:val="008727D6"/>
    <w:rsid w:val="00872D16"/>
    <w:rsid w:val="008737AB"/>
    <w:rsid w:val="00874E71"/>
    <w:rsid w:val="00875114"/>
    <w:rsid w:val="008759C9"/>
    <w:rsid w:val="00877069"/>
    <w:rsid w:val="00877650"/>
    <w:rsid w:val="00880470"/>
    <w:rsid w:val="008808E1"/>
    <w:rsid w:val="00881A5E"/>
    <w:rsid w:val="00881B6E"/>
    <w:rsid w:val="00881E12"/>
    <w:rsid w:val="00882C85"/>
    <w:rsid w:val="0088318A"/>
    <w:rsid w:val="0088392C"/>
    <w:rsid w:val="00883A1B"/>
    <w:rsid w:val="0088442D"/>
    <w:rsid w:val="008845AE"/>
    <w:rsid w:val="008853B7"/>
    <w:rsid w:val="00886977"/>
    <w:rsid w:val="00886F8A"/>
    <w:rsid w:val="00890411"/>
    <w:rsid w:val="00890DDD"/>
    <w:rsid w:val="00890F67"/>
    <w:rsid w:val="00892291"/>
    <w:rsid w:val="0089302F"/>
    <w:rsid w:val="00895E26"/>
    <w:rsid w:val="008968CA"/>
    <w:rsid w:val="008A1006"/>
    <w:rsid w:val="008A1AE4"/>
    <w:rsid w:val="008A2AE5"/>
    <w:rsid w:val="008A2C76"/>
    <w:rsid w:val="008A3239"/>
    <w:rsid w:val="008A38BA"/>
    <w:rsid w:val="008A4394"/>
    <w:rsid w:val="008A5B4D"/>
    <w:rsid w:val="008A7CA3"/>
    <w:rsid w:val="008B0627"/>
    <w:rsid w:val="008B2A30"/>
    <w:rsid w:val="008B2F9C"/>
    <w:rsid w:val="008B4DAA"/>
    <w:rsid w:val="008B4F2C"/>
    <w:rsid w:val="008B525D"/>
    <w:rsid w:val="008B5F86"/>
    <w:rsid w:val="008B62AE"/>
    <w:rsid w:val="008B63C3"/>
    <w:rsid w:val="008B6BE5"/>
    <w:rsid w:val="008B6D49"/>
    <w:rsid w:val="008B7EBE"/>
    <w:rsid w:val="008B7F9C"/>
    <w:rsid w:val="008C086B"/>
    <w:rsid w:val="008C0940"/>
    <w:rsid w:val="008C0ABB"/>
    <w:rsid w:val="008C0C5D"/>
    <w:rsid w:val="008C0E20"/>
    <w:rsid w:val="008C1005"/>
    <w:rsid w:val="008C1062"/>
    <w:rsid w:val="008C1747"/>
    <w:rsid w:val="008C1E1A"/>
    <w:rsid w:val="008C20C4"/>
    <w:rsid w:val="008C33CF"/>
    <w:rsid w:val="008C42CA"/>
    <w:rsid w:val="008C4C6B"/>
    <w:rsid w:val="008C53E3"/>
    <w:rsid w:val="008C6CE5"/>
    <w:rsid w:val="008C7849"/>
    <w:rsid w:val="008D0C47"/>
    <w:rsid w:val="008D2237"/>
    <w:rsid w:val="008D2AEA"/>
    <w:rsid w:val="008D2D3C"/>
    <w:rsid w:val="008D3C36"/>
    <w:rsid w:val="008D3F77"/>
    <w:rsid w:val="008D3FAD"/>
    <w:rsid w:val="008D4DCB"/>
    <w:rsid w:val="008D4DD7"/>
    <w:rsid w:val="008D625C"/>
    <w:rsid w:val="008D6CD7"/>
    <w:rsid w:val="008D7AE4"/>
    <w:rsid w:val="008D7BAC"/>
    <w:rsid w:val="008E33AF"/>
    <w:rsid w:val="008E3CBD"/>
    <w:rsid w:val="008E3F39"/>
    <w:rsid w:val="008E3F3B"/>
    <w:rsid w:val="008E55F0"/>
    <w:rsid w:val="008E5DBB"/>
    <w:rsid w:val="008E65C8"/>
    <w:rsid w:val="008E6A0A"/>
    <w:rsid w:val="008E726D"/>
    <w:rsid w:val="008F0410"/>
    <w:rsid w:val="008F04FE"/>
    <w:rsid w:val="008F1372"/>
    <w:rsid w:val="008F1641"/>
    <w:rsid w:val="008F3773"/>
    <w:rsid w:val="008F45A1"/>
    <w:rsid w:val="008F4AB1"/>
    <w:rsid w:val="008F4F6D"/>
    <w:rsid w:val="008F620E"/>
    <w:rsid w:val="008F649C"/>
    <w:rsid w:val="008F7738"/>
    <w:rsid w:val="0090017C"/>
    <w:rsid w:val="0090098D"/>
    <w:rsid w:val="00900F0D"/>
    <w:rsid w:val="00901136"/>
    <w:rsid w:val="009032FF"/>
    <w:rsid w:val="0090345B"/>
    <w:rsid w:val="00905F57"/>
    <w:rsid w:val="00906321"/>
    <w:rsid w:val="00910E1F"/>
    <w:rsid w:val="00912099"/>
    <w:rsid w:val="0091434F"/>
    <w:rsid w:val="00914480"/>
    <w:rsid w:val="00914F4D"/>
    <w:rsid w:val="00915139"/>
    <w:rsid w:val="00915AFF"/>
    <w:rsid w:val="00916677"/>
    <w:rsid w:val="0092098D"/>
    <w:rsid w:val="00921418"/>
    <w:rsid w:val="0092296B"/>
    <w:rsid w:val="00923E88"/>
    <w:rsid w:val="009252E4"/>
    <w:rsid w:val="009258FA"/>
    <w:rsid w:val="009268CE"/>
    <w:rsid w:val="00930355"/>
    <w:rsid w:val="009303AB"/>
    <w:rsid w:val="009303C9"/>
    <w:rsid w:val="00930E7F"/>
    <w:rsid w:val="0093186A"/>
    <w:rsid w:val="00935085"/>
    <w:rsid w:val="0093572E"/>
    <w:rsid w:val="009359B2"/>
    <w:rsid w:val="00936307"/>
    <w:rsid w:val="00936351"/>
    <w:rsid w:val="00937B75"/>
    <w:rsid w:val="00941F60"/>
    <w:rsid w:val="0094306B"/>
    <w:rsid w:val="00944038"/>
    <w:rsid w:val="0094720A"/>
    <w:rsid w:val="00947DAF"/>
    <w:rsid w:val="0095006B"/>
    <w:rsid w:val="00950314"/>
    <w:rsid w:val="009503E2"/>
    <w:rsid w:val="009504F6"/>
    <w:rsid w:val="0095052B"/>
    <w:rsid w:val="00950968"/>
    <w:rsid w:val="0096016C"/>
    <w:rsid w:val="00960324"/>
    <w:rsid w:val="009607B6"/>
    <w:rsid w:val="00960CC8"/>
    <w:rsid w:val="00960F78"/>
    <w:rsid w:val="009611F2"/>
    <w:rsid w:val="00961690"/>
    <w:rsid w:val="009618AB"/>
    <w:rsid w:val="00961913"/>
    <w:rsid w:val="00961EAE"/>
    <w:rsid w:val="00962F6F"/>
    <w:rsid w:val="0096447F"/>
    <w:rsid w:val="0096496C"/>
    <w:rsid w:val="0096554F"/>
    <w:rsid w:val="00965EB4"/>
    <w:rsid w:val="00965EC7"/>
    <w:rsid w:val="0096663A"/>
    <w:rsid w:val="00966FB2"/>
    <w:rsid w:val="009675CE"/>
    <w:rsid w:val="009678DA"/>
    <w:rsid w:val="00970433"/>
    <w:rsid w:val="009704C7"/>
    <w:rsid w:val="00971633"/>
    <w:rsid w:val="00972A3B"/>
    <w:rsid w:val="00972DD3"/>
    <w:rsid w:val="009739AD"/>
    <w:rsid w:val="00974560"/>
    <w:rsid w:val="00974FCB"/>
    <w:rsid w:val="0097615C"/>
    <w:rsid w:val="00976A39"/>
    <w:rsid w:val="00976CA6"/>
    <w:rsid w:val="0097774D"/>
    <w:rsid w:val="009800FB"/>
    <w:rsid w:val="009810BF"/>
    <w:rsid w:val="009857B8"/>
    <w:rsid w:val="009907D2"/>
    <w:rsid w:val="00990E28"/>
    <w:rsid w:val="00991458"/>
    <w:rsid w:val="00991830"/>
    <w:rsid w:val="00993BC2"/>
    <w:rsid w:val="00993FA8"/>
    <w:rsid w:val="00994D17"/>
    <w:rsid w:val="00994D46"/>
    <w:rsid w:val="0099705B"/>
    <w:rsid w:val="0099721C"/>
    <w:rsid w:val="009A3AE6"/>
    <w:rsid w:val="009A4C73"/>
    <w:rsid w:val="009A4D59"/>
    <w:rsid w:val="009A5124"/>
    <w:rsid w:val="009A5A49"/>
    <w:rsid w:val="009A7021"/>
    <w:rsid w:val="009B1C40"/>
    <w:rsid w:val="009B1CF8"/>
    <w:rsid w:val="009B25AC"/>
    <w:rsid w:val="009B2976"/>
    <w:rsid w:val="009B44A1"/>
    <w:rsid w:val="009B52BF"/>
    <w:rsid w:val="009B58D0"/>
    <w:rsid w:val="009B5CC5"/>
    <w:rsid w:val="009B740B"/>
    <w:rsid w:val="009B7DC0"/>
    <w:rsid w:val="009C0B32"/>
    <w:rsid w:val="009C11C1"/>
    <w:rsid w:val="009C1D14"/>
    <w:rsid w:val="009C1E3C"/>
    <w:rsid w:val="009C38FB"/>
    <w:rsid w:val="009C3B26"/>
    <w:rsid w:val="009C49C9"/>
    <w:rsid w:val="009C5021"/>
    <w:rsid w:val="009C56F8"/>
    <w:rsid w:val="009C5776"/>
    <w:rsid w:val="009C6350"/>
    <w:rsid w:val="009C680F"/>
    <w:rsid w:val="009C6CD8"/>
    <w:rsid w:val="009D0DA9"/>
    <w:rsid w:val="009D1901"/>
    <w:rsid w:val="009D256A"/>
    <w:rsid w:val="009D3437"/>
    <w:rsid w:val="009D4CF5"/>
    <w:rsid w:val="009D53B8"/>
    <w:rsid w:val="009D594C"/>
    <w:rsid w:val="009E1628"/>
    <w:rsid w:val="009E28E2"/>
    <w:rsid w:val="009E3880"/>
    <w:rsid w:val="009E4B61"/>
    <w:rsid w:val="009E58B2"/>
    <w:rsid w:val="009E676F"/>
    <w:rsid w:val="009E6B0D"/>
    <w:rsid w:val="009F093C"/>
    <w:rsid w:val="009F1C43"/>
    <w:rsid w:val="009F221F"/>
    <w:rsid w:val="009F2667"/>
    <w:rsid w:val="009F3706"/>
    <w:rsid w:val="009F3876"/>
    <w:rsid w:val="009F4005"/>
    <w:rsid w:val="009F4EB0"/>
    <w:rsid w:val="009F53E2"/>
    <w:rsid w:val="009F61AF"/>
    <w:rsid w:val="009F6C2E"/>
    <w:rsid w:val="009F7E23"/>
    <w:rsid w:val="009F7F19"/>
    <w:rsid w:val="00A0073B"/>
    <w:rsid w:val="00A00CAB"/>
    <w:rsid w:val="00A01369"/>
    <w:rsid w:val="00A01988"/>
    <w:rsid w:val="00A01AB0"/>
    <w:rsid w:val="00A03127"/>
    <w:rsid w:val="00A04557"/>
    <w:rsid w:val="00A0465D"/>
    <w:rsid w:val="00A047AA"/>
    <w:rsid w:val="00A04BB6"/>
    <w:rsid w:val="00A050E9"/>
    <w:rsid w:val="00A05CE8"/>
    <w:rsid w:val="00A05D14"/>
    <w:rsid w:val="00A071D7"/>
    <w:rsid w:val="00A10290"/>
    <w:rsid w:val="00A1133C"/>
    <w:rsid w:val="00A12386"/>
    <w:rsid w:val="00A13924"/>
    <w:rsid w:val="00A13999"/>
    <w:rsid w:val="00A1644C"/>
    <w:rsid w:val="00A1747B"/>
    <w:rsid w:val="00A175D8"/>
    <w:rsid w:val="00A20153"/>
    <w:rsid w:val="00A21118"/>
    <w:rsid w:val="00A223AD"/>
    <w:rsid w:val="00A223BF"/>
    <w:rsid w:val="00A2415A"/>
    <w:rsid w:val="00A251D7"/>
    <w:rsid w:val="00A2574B"/>
    <w:rsid w:val="00A26A77"/>
    <w:rsid w:val="00A3100E"/>
    <w:rsid w:val="00A31824"/>
    <w:rsid w:val="00A31A1B"/>
    <w:rsid w:val="00A31CCF"/>
    <w:rsid w:val="00A33501"/>
    <w:rsid w:val="00A33C31"/>
    <w:rsid w:val="00A33DE9"/>
    <w:rsid w:val="00A34103"/>
    <w:rsid w:val="00A34CCE"/>
    <w:rsid w:val="00A34DDA"/>
    <w:rsid w:val="00A35300"/>
    <w:rsid w:val="00A35ED5"/>
    <w:rsid w:val="00A37ED5"/>
    <w:rsid w:val="00A40A93"/>
    <w:rsid w:val="00A41E34"/>
    <w:rsid w:val="00A42F15"/>
    <w:rsid w:val="00A43417"/>
    <w:rsid w:val="00A446F9"/>
    <w:rsid w:val="00A4541C"/>
    <w:rsid w:val="00A469CC"/>
    <w:rsid w:val="00A50423"/>
    <w:rsid w:val="00A50BA0"/>
    <w:rsid w:val="00A527E7"/>
    <w:rsid w:val="00A53FEA"/>
    <w:rsid w:val="00A54447"/>
    <w:rsid w:val="00A5472F"/>
    <w:rsid w:val="00A54956"/>
    <w:rsid w:val="00A551F1"/>
    <w:rsid w:val="00A55414"/>
    <w:rsid w:val="00A55C85"/>
    <w:rsid w:val="00A561D4"/>
    <w:rsid w:val="00A571A8"/>
    <w:rsid w:val="00A5750E"/>
    <w:rsid w:val="00A57650"/>
    <w:rsid w:val="00A639E9"/>
    <w:rsid w:val="00A64DE6"/>
    <w:rsid w:val="00A64E39"/>
    <w:rsid w:val="00A6568B"/>
    <w:rsid w:val="00A65FD1"/>
    <w:rsid w:val="00A66195"/>
    <w:rsid w:val="00A6652A"/>
    <w:rsid w:val="00A70675"/>
    <w:rsid w:val="00A70B66"/>
    <w:rsid w:val="00A712F3"/>
    <w:rsid w:val="00A713DA"/>
    <w:rsid w:val="00A7459F"/>
    <w:rsid w:val="00A75769"/>
    <w:rsid w:val="00A75DBE"/>
    <w:rsid w:val="00A765CA"/>
    <w:rsid w:val="00A76C2F"/>
    <w:rsid w:val="00A76D86"/>
    <w:rsid w:val="00A77311"/>
    <w:rsid w:val="00A77534"/>
    <w:rsid w:val="00A77963"/>
    <w:rsid w:val="00A81EAE"/>
    <w:rsid w:val="00A82628"/>
    <w:rsid w:val="00A82D76"/>
    <w:rsid w:val="00A83723"/>
    <w:rsid w:val="00A84595"/>
    <w:rsid w:val="00A84A5C"/>
    <w:rsid w:val="00A90E9F"/>
    <w:rsid w:val="00A91C84"/>
    <w:rsid w:val="00A92433"/>
    <w:rsid w:val="00A9284A"/>
    <w:rsid w:val="00A94314"/>
    <w:rsid w:val="00A94680"/>
    <w:rsid w:val="00A94CA3"/>
    <w:rsid w:val="00A94CE2"/>
    <w:rsid w:val="00A95D50"/>
    <w:rsid w:val="00A971A7"/>
    <w:rsid w:val="00A97EA9"/>
    <w:rsid w:val="00AA0FBC"/>
    <w:rsid w:val="00AA2F16"/>
    <w:rsid w:val="00AA34EE"/>
    <w:rsid w:val="00AA3C44"/>
    <w:rsid w:val="00AA55C1"/>
    <w:rsid w:val="00AA7782"/>
    <w:rsid w:val="00AB136A"/>
    <w:rsid w:val="00AB17F7"/>
    <w:rsid w:val="00AB2846"/>
    <w:rsid w:val="00AB2AEC"/>
    <w:rsid w:val="00AB2D9C"/>
    <w:rsid w:val="00AB56AD"/>
    <w:rsid w:val="00AB72CE"/>
    <w:rsid w:val="00AB7AFF"/>
    <w:rsid w:val="00AC02FA"/>
    <w:rsid w:val="00AC1947"/>
    <w:rsid w:val="00AC2153"/>
    <w:rsid w:val="00AC2857"/>
    <w:rsid w:val="00AC2996"/>
    <w:rsid w:val="00AC3473"/>
    <w:rsid w:val="00AC5259"/>
    <w:rsid w:val="00AD038C"/>
    <w:rsid w:val="00AD1836"/>
    <w:rsid w:val="00AD211E"/>
    <w:rsid w:val="00AD29D5"/>
    <w:rsid w:val="00AD429F"/>
    <w:rsid w:val="00AD4F2B"/>
    <w:rsid w:val="00AD5FEE"/>
    <w:rsid w:val="00AE0283"/>
    <w:rsid w:val="00AE0FFA"/>
    <w:rsid w:val="00AE11CA"/>
    <w:rsid w:val="00AE1FF1"/>
    <w:rsid w:val="00AE2CE7"/>
    <w:rsid w:val="00AE4582"/>
    <w:rsid w:val="00AE6A5D"/>
    <w:rsid w:val="00AE7574"/>
    <w:rsid w:val="00AF34FF"/>
    <w:rsid w:val="00AF3605"/>
    <w:rsid w:val="00AF3C13"/>
    <w:rsid w:val="00AF6308"/>
    <w:rsid w:val="00AF678D"/>
    <w:rsid w:val="00AF7EC2"/>
    <w:rsid w:val="00B01046"/>
    <w:rsid w:val="00B025A3"/>
    <w:rsid w:val="00B032B0"/>
    <w:rsid w:val="00B035D7"/>
    <w:rsid w:val="00B0489F"/>
    <w:rsid w:val="00B04C68"/>
    <w:rsid w:val="00B05146"/>
    <w:rsid w:val="00B052B7"/>
    <w:rsid w:val="00B05DFE"/>
    <w:rsid w:val="00B063C3"/>
    <w:rsid w:val="00B0708B"/>
    <w:rsid w:val="00B10186"/>
    <w:rsid w:val="00B10841"/>
    <w:rsid w:val="00B10BBA"/>
    <w:rsid w:val="00B11537"/>
    <w:rsid w:val="00B117A2"/>
    <w:rsid w:val="00B150D1"/>
    <w:rsid w:val="00B15B10"/>
    <w:rsid w:val="00B15B3C"/>
    <w:rsid w:val="00B17780"/>
    <w:rsid w:val="00B17860"/>
    <w:rsid w:val="00B20B1E"/>
    <w:rsid w:val="00B234AC"/>
    <w:rsid w:val="00B246A7"/>
    <w:rsid w:val="00B2538D"/>
    <w:rsid w:val="00B26063"/>
    <w:rsid w:val="00B26C58"/>
    <w:rsid w:val="00B26C62"/>
    <w:rsid w:val="00B27371"/>
    <w:rsid w:val="00B27A56"/>
    <w:rsid w:val="00B3001A"/>
    <w:rsid w:val="00B32F0D"/>
    <w:rsid w:val="00B34436"/>
    <w:rsid w:val="00B35D59"/>
    <w:rsid w:val="00B36EB0"/>
    <w:rsid w:val="00B4051A"/>
    <w:rsid w:val="00B40938"/>
    <w:rsid w:val="00B409DF"/>
    <w:rsid w:val="00B43CC8"/>
    <w:rsid w:val="00B43DF5"/>
    <w:rsid w:val="00B4449A"/>
    <w:rsid w:val="00B45385"/>
    <w:rsid w:val="00B45F04"/>
    <w:rsid w:val="00B46901"/>
    <w:rsid w:val="00B50A43"/>
    <w:rsid w:val="00B51C77"/>
    <w:rsid w:val="00B54930"/>
    <w:rsid w:val="00B54F60"/>
    <w:rsid w:val="00B57744"/>
    <w:rsid w:val="00B604C3"/>
    <w:rsid w:val="00B60F2D"/>
    <w:rsid w:val="00B6229D"/>
    <w:rsid w:val="00B63695"/>
    <w:rsid w:val="00B64221"/>
    <w:rsid w:val="00B657AE"/>
    <w:rsid w:val="00B665DC"/>
    <w:rsid w:val="00B66CD2"/>
    <w:rsid w:val="00B674C3"/>
    <w:rsid w:val="00B679A0"/>
    <w:rsid w:val="00B70038"/>
    <w:rsid w:val="00B70F9B"/>
    <w:rsid w:val="00B71234"/>
    <w:rsid w:val="00B71513"/>
    <w:rsid w:val="00B720BF"/>
    <w:rsid w:val="00B722C9"/>
    <w:rsid w:val="00B749B0"/>
    <w:rsid w:val="00B74A97"/>
    <w:rsid w:val="00B75282"/>
    <w:rsid w:val="00B7540B"/>
    <w:rsid w:val="00B75F58"/>
    <w:rsid w:val="00B76498"/>
    <w:rsid w:val="00B76817"/>
    <w:rsid w:val="00B801F6"/>
    <w:rsid w:val="00B80AAA"/>
    <w:rsid w:val="00B80FEA"/>
    <w:rsid w:val="00B82CFB"/>
    <w:rsid w:val="00B839AF"/>
    <w:rsid w:val="00B84E20"/>
    <w:rsid w:val="00B9042B"/>
    <w:rsid w:val="00B908E3"/>
    <w:rsid w:val="00B9127F"/>
    <w:rsid w:val="00B936DF"/>
    <w:rsid w:val="00B93EC7"/>
    <w:rsid w:val="00B93EC8"/>
    <w:rsid w:val="00B9421C"/>
    <w:rsid w:val="00B9734C"/>
    <w:rsid w:val="00BA0CBC"/>
    <w:rsid w:val="00BA488D"/>
    <w:rsid w:val="00BB08D7"/>
    <w:rsid w:val="00BB0F47"/>
    <w:rsid w:val="00BB1A73"/>
    <w:rsid w:val="00BB279A"/>
    <w:rsid w:val="00BB2979"/>
    <w:rsid w:val="00BB2CCC"/>
    <w:rsid w:val="00BB3788"/>
    <w:rsid w:val="00BB3A3D"/>
    <w:rsid w:val="00BB50FD"/>
    <w:rsid w:val="00BB57C6"/>
    <w:rsid w:val="00BB6966"/>
    <w:rsid w:val="00BB6CA7"/>
    <w:rsid w:val="00BB70C1"/>
    <w:rsid w:val="00BC0863"/>
    <w:rsid w:val="00BC0CDD"/>
    <w:rsid w:val="00BC0EC4"/>
    <w:rsid w:val="00BC1F0A"/>
    <w:rsid w:val="00BC38BB"/>
    <w:rsid w:val="00BC46B5"/>
    <w:rsid w:val="00BC4B14"/>
    <w:rsid w:val="00BC5821"/>
    <w:rsid w:val="00BC6AD9"/>
    <w:rsid w:val="00BC6BE1"/>
    <w:rsid w:val="00BC7514"/>
    <w:rsid w:val="00BC7660"/>
    <w:rsid w:val="00BC7B94"/>
    <w:rsid w:val="00BC7BF0"/>
    <w:rsid w:val="00BC7F81"/>
    <w:rsid w:val="00BD073B"/>
    <w:rsid w:val="00BD0ACB"/>
    <w:rsid w:val="00BD12A3"/>
    <w:rsid w:val="00BD15BA"/>
    <w:rsid w:val="00BD2C86"/>
    <w:rsid w:val="00BD51B5"/>
    <w:rsid w:val="00BD5500"/>
    <w:rsid w:val="00BD6407"/>
    <w:rsid w:val="00BD68E4"/>
    <w:rsid w:val="00BD7253"/>
    <w:rsid w:val="00BD779D"/>
    <w:rsid w:val="00BD7D22"/>
    <w:rsid w:val="00BD7EF8"/>
    <w:rsid w:val="00BE1EB1"/>
    <w:rsid w:val="00BE2705"/>
    <w:rsid w:val="00BE3F2A"/>
    <w:rsid w:val="00BE453C"/>
    <w:rsid w:val="00BE5B3C"/>
    <w:rsid w:val="00BF01CC"/>
    <w:rsid w:val="00BF2378"/>
    <w:rsid w:val="00BF23AB"/>
    <w:rsid w:val="00BF29F0"/>
    <w:rsid w:val="00BF3FE8"/>
    <w:rsid w:val="00BF434E"/>
    <w:rsid w:val="00BF4F4C"/>
    <w:rsid w:val="00BF5D0D"/>
    <w:rsid w:val="00BF70E6"/>
    <w:rsid w:val="00C01964"/>
    <w:rsid w:val="00C01F3C"/>
    <w:rsid w:val="00C036AF"/>
    <w:rsid w:val="00C046CD"/>
    <w:rsid w:val="00C06704"/>
    <w:rsid w:val="00C076A5"/>
    <w:rsid w:val="00C07E96"/>
    <w:rsid w:val="00C101D8"/>
    <w:rsid w:val="00C102C3"/>
    <w:rsid w:val="00C11323"/>
    <w:rsid w:val="00C11629"/>
    <w:rsid w:val="00C11A6E"/>
    <w:rsid w:val="00C11ACE"/>
    <w:rsid w:val="00C126F9"/>
    <w:rsid w:val="00C13532"/>
    <w:rsid w:val="00C14880"/>
    <w:rsid w:val="00C16235"/>
    <w:rsid w:val="00C17376"/>
    <w:rsid w:val="00C17C25"/>
    <w:rsid w:val="00C17E0F"/>
    <w:rsid w:val="00C20625"/>
    <w:rsid w:val="00C2122C"/>
    <w:rsid w:val="00C21B7A"/>
    <w:rsid w:val="00C223DC"/>
    <w:rsid w:val="00C22492"/>
    <w:rsid w:val="00C25CD3"/>
    <w:rsid w:val="00C26AD4"/>
    <w:rsid w:val="00C3137D"/>
    <w:rsid w:val="00C3248A"/>
    <w:rsid w:val="00C3337F"/>
    <w:rsid w:val="00C33806"/>
    <w:rsid w:val="00C33F84"/>
    <w:rsid w:val="00C34197"/>
    <w:rsid w:val="00C34220"/>
    <w:rsid w:val="00C35104"/>
    <w:rsid w:val="00C3739F"/>
    <w:rsid w:val="00C40007"/>
    <w:rsid w:val="00C41351"/>
    <w:rsid w:val="00C4308A"/>
    <w:rsid w:val="00C4344E"/>
    <w:rsid w:val="00C44288"/>
    <w:rsid w:val="00C44872"/>
    <w:rsid w:val="00C45B0B"/>
    <w:rsid w:val="00C50D19"/>
    <w:rsid w:val="00C512D8"/>
    <w:rsid w:val="00C51BC6"/>
    <w:rsid w:val="00C52141"/>
    <w:rsid w:val="00C52E17"/>
    <w:rsid w:val="00C55842"/>
    <w:rsid w:val="00C55BF1"/>
    <w:rsid w:val="00C57C77"/>
    <w:rsid w:val="00C6182C"/>
    <w:rsid w:val="00C61994"/>
    <w:rsid w:val="00C623A8"/>
    <w:rsid w:val="00C629E3"/>
    <w:rsid w:val="00C63343"/>
    <w:rsid w:val="00C649BB"/>
    <w:rsid w:val="00C656C3"/>
    <w:rsid w:val="00C7037E"/>
    <w:rsid w:val="00C71298"/>
    <w:rsid w:val="00C7279C"/>
    <w:rsid w:val="00C72A45"/>
    <w:rsid w:val="00C72D14"/>
    <w:rsid w:val="00C736E1"/>
    <w:rsid w:val="00C75133"/>
    <w:rsid w:val="00C76583"/>
    <w:rsid w:val="00C76DA3"/>
    <w:rsid w:val="00C76E43"/>
    <w:rsid w:val="00C76FDE"/>
    <w:rsid w:val="00C7702A"/>
    <w:rsid w:val="00C77B5E"/>
    <w:rsid w:val="00C82E50"/>
    <w:rsid w:val="00C8482C"/>
    <w:rsid w:val="00C86A31"/>
    <w:rsid w:val="00C908D2"/>
    <w:rsid w:val="00C9103D"/>
    <w:rsid w:val="00C91D12"/>
    <w:rsid w:val="00C9237C"/>
    <w:rsid w:val="00C928FC"/>
    <w:rsid w:val="00C930F6"/>
    <w:rsid w:val="00C93A43"/>
    <w:rsid w:val="00C93EDD"/>
    <w:rsid w:val="00C963AF"/>
    <w:rsid w:val="00C979DE"/>
    <w:rsid w:val="00C97AFC"/>
    <w:rsid w:val="00CA11A7"/>
    <w:rsid w:val="00CA19A0"/>
    <w:rsid w:val="00CA356C"/>
    <w:rsid w:val="00CA418F"/>
    <w:rsid w:val="00CA46D4"/>
    <w:rsid w:val="00CA4D94"/>
    <w:rsid w:val="00CA6C19"/>
    <w:rsid w:val="00CA7258"/>
    <w:rsid w:val="00CB0022"/>
    <w:rsid w:val="00CB088D"/>
    <w:rsid w:val="00CB18D9"/>
    <w:rsid w:val="00CB2C75"/>
    <w:rsid w:val="00CB3201"/>
    <w:rsid w:val="00CB47E2"/>
    <w:rsid w:val="00CB4D53"/>
    <w:rsid w:val="00CB4F07"/>
    <w:rsid w:val="00CB4F37"/>
    <w:rsid w:val="00CB5049"/>
    <w:rsid w:val="00CB51B9"/>
    <w:rsid w:val="00CB604C"/>
    <w:rsid w:val="00CB7BBA"/>
    <w:rsid w:val="00CC17D3"/>
    <w:rsid w:val="00CC1A6A"/>
    <w:rsid w:val="00CC1DCC"/>
    <w:rsid w:val="00CC2E7B"/>
    <w:rsid w:val="00CC3104"/>
    <w:rsid w:val="00CC3DEB"/>
    <w:rsid w:val="00CC3E1F"/>
    <w:rsid w:val="00CC5A24"/>
    <w:rsid w:val="00CC5BA4"/>
    <w:rsid w:val="00CC6010"/>
    <w:rsid w:val="00CC6C22"/>
    <w:rsid w:val="00CC753E"/>
    <w:rsid w:val="00CC7FEF"/>
    <w:rsid w:val="00CD1D1D"/>
    <w:rsid w:val="00CD2A77"/>
    <w:rsid w:val="00CD4A27"/>
    <w:rsid w:val="00CD5D84"/>
    <w:rsid w:val="00CD66DF"/>
    <w:rsid w:val="00CD6A41"/>
    <w:rsid w:val="00CD6EE0"/>
    <w:rsid w:val="00CD7365"/>
    <w:rsid w:val="00CE00CB"/>
    <w:rsid w:val="00CE0391"/>
    <w:rsid w:val="00CE0AFA"/>
    <w:rsid w:val="00CE3478"/>
    <w:rsid w:val="00CE4771"/>
    <w:rsid w:val="00CE48F9"/>
    <w:rsid w:val="00CE5B14"/>
    <w:rsid w:val="00CE6898"/>
    <w:rsid w:val="00CE7913"/>
    <w:rsid w:val="00CE7BFA"/>
    <w:rsid w:val="00CF0330"/>
    <w:rsid w:val="00CF085F"/>
    <w:rsid w:val="00CF1FF3"/>
    <w:rsid w:val="00CF4591"/>
    <w:rsid w:val="00CF4B76"/>
    <w:rsid w:val="00CF5038"/>
    <w:rsid w:val="00CF5419"/>
    <w:rsid w:val="00CF552A"/>
    <w:rsid w:val="00CF580B"/>
    <w:rsid w:val="00CF6175"/>
    <w:rsid w:val="00CF6842"/>
    <w:rsid w:val="00CF6D54"/>
    <w:rsid w:val="00CF73EB"/>
    <w:rsid w:val="00D005AA"/>
    <w:rsid w:val="00D0425A"/>
    <w:rsid w:val="00D0504C"/>
    <w:rsid w:val="00D05405"/>
    <w:rsid w:val="00D13572"/>
    <w:rsid w:val="00D13A91"/>
    <w:rsid w:val="00D14054"/>
    <w:rsid w:val="00D14A5D"/>
    <w:rsid w:val="00D16051"/>
    <w:rsid w:val="00D16350"/>
    <w:rsid w:val="00D16792"/>
    <w:rsid w:val="00D16C70"/>
    <w:rsid w:val="00D1731A"/>
    <w:rsid w:val="00D17723"/>
    <w:rsid w:val="00D178E9"/>
    <w:rsid w:val="00D209C7"/>
    <w:rsid w:val="00D214A3"/>
    <w:rsid w:val="00D215D6"/>
    <w:rsid w:val="00D2224C"/>
    <w:rsid w:val="00D23A4F"/>
    <w:rsid w:val="00D242D5"/>
    <w:rsid w:val="00D24753"/>
    <w:rsid w:val="00D25F8A"/>
    <w:rsid w:val="00D261E1"/>
    <w:rsid w:val="00D27076"/>
    <w:rsid w:val="00D32155"/>
    <w:rsid w:val="00D325E1"/>
    <w:rsid w:val="00D32BB6"/>
    <w:rsid w:val="00D32E7B"/>
    <w:rsid w:val="00D33377"/>
    <w:rsid w:val="00D33552"/>
    <w:rsid w:val="00D33FCD"/>
    <w:rsid w:val="00D3472A"/>
    <w:rsid w:val="00D34869"/>
    <w:rsid w:val="00D34B34"/>
    <w:rsid w:val="00D35AEF"/>
    <w:rsid w:val="00D40866"/>
    <w:rsid w:val="00D40AE2"/>
    <w:rsid w:val="00D40F05"/>
    <w:rsid w:val="00D41005"/>
    <w:rsid w:val="00D42796"/>
    <w:rsid w:val="00D43D91"/>
    <w:rsid w:val="00D440AF"/>
    <w:rsid w:val="00D449F2"/>
    <w:rsid w:val="00D44D3A"/>
    <w:rsid w:val="00D453E5"/>
    <w:rsid w:val="00D454E6"/>
    <w:rsid w:val="00D45915"/>
    <w:rsid w:val="00D47084"/>
    <w:rsid w:val="00D513C1"/>
    <w:rsid w:val="00D51804"/>
    <w:rsid w:val="00D5181F"/>
    <w:rsid w:val="00D51C5F"/>
    <w:rsid w:val="00D53741"/>
    <w:rsid w:val="00D558F9"/>
    <w:rsid w:val="00D55D32"/>
    <w:rsid w:val="00D568B9"/>
    <w:rsid w:val="00D5759B"/>
    <w:rsid w:val="00D6093A"/>
    <w:rsid w:val="00D60E32"/>
    <w:rsid w:val="00D6102B"/>
    <w:rsid w:val="00D6198F"/>
    <w:rsid w:val="00D61AA2"/>
    <w:rsid w:val="00D62942"/>
    <w:rsid w:val="00D629A1"/>
    <w:rsid w:val="00D62F93"/>
    <w:rsid w:val="00D631FA"/>
    <w:rsid w:val="00D63E1C"/>
    <w:rsid w:val="00D702FA"/>
    <w:rsid w:val="00D71158"/>
    <w:rsid w:val="00D715E8"/>
    <w:rsid w:val="00D743C7"/>
    <w:rsid w:val="00D74A58"/>
    <w:rsid w:val="00D77080"/>
    <w:rsid w:val="00D77203"/>
    <w:rsid w:val="00D7734A"/>
    <w:rsid w:val="00D7751A"/>
    <w:rsid w:val="00D810D0"/>
    <w:rsid w:val="00D81AE7"/>
    <w:rsid w:val="00D82BD1"/>
    <w:rsid w:val="00D85CB6"/>
    <w:rsid w:val="00D85FB7"/>
    <w:rsid w:val="00D8614A"/>
    <w:rsid w:val="00D9043B"/>
    <w:rsid w:val="00D91B2E"/>
    <w:rsid w:val="00D93181"/>
    <w:rsid w:val="00D934E0"/>
    <w:rsid w:val="00D94134"/>
    <w:rsid w:val="00D949C2"/>
    <w:rsid w:val="00DA0673"/>
    <w:rsid w:val="00DA0B5C"/>
    <w:rsid w:val="00DA0D06"/>
    <w:rsid w:val="00DA2680"/>
    <w:rsid w:val="00DA28F4"/>
    <w:rsid w:val="00DA4D3F"/>
    <w:rsid w:val="00DA50F6"/>
    <w:rsid w:val="00DB18F2"/>
    <w:rsid w:val="00DB2A3C"/>
    <w:rsid w:val="00DB3BF8"/>
    <w:rsid w:val="00DB4713"/>
    <w:rsid w:val="00DB4925"/>
    <w:rsid w:val="00DB4BB2"/>
    <w:rsid w:val="00DB67DE"/>
    <w:rsid w:val="00DB6DAE"/>
    <w:rsid w:val="00DB731F"/>
    <w:rsid w:val="00DB7616"/>
    <w:rsid w:val="00DB79D0"/>
    <w:rsid w:val="00DC0287"/>
    <w:rsid w:val="00DC142F"/>
    <w:rsid w:val="00DC22B3"/>
    <w:rsid w:val="00DC247B"/>
    <w:rsid w:val="00DC2D56"/>
    <w:rsid w:val="00DC3623"/>
    <w:rsid w:val="00DC464E"/>
    <w:rsid w:val="00DC5C15"/>
    <w:rsid w:val="00DC5DA8"/>
    <w:rsid w:val="00DC6AA2"/>
    <w:rsid w:val="00DD0FEE"/>
    <w:rsid w:val="00DD16F9"/>
    <w:rsid w:val="00DD17B3"/>
    <w:rsid w:val="00DD200C"/>
    <w:rsid w:val="00DD20D9"/>
    <w:rsid w:val="00DD4C2C"/>
    <w:rsid w:val="00DD535C"/>
    <w:rsid w:val="00DD65EF"/>
    <w:rsid w:val="00DD66B3"/>
    <w:rsid w:val="00DE06BC"/>
    <w:rsid w:val="00DE196A"/>
    <w:rsid w:val="00DE426B"/>
    <w:rsid w:val="00DE43F7"/>
    <w:rsid w:val="00DE4D44"/>
    <w:rsid w:val="00DE703F"/>
    <w:rsid w:val="00DE7DAD"/>
    <w:rsid w:val="00DF028F"/>
    <w:rsid w:val="00DF0DC6"/>
    <w:rsid w:val="00DF0FE9"/>
    <w:rsid w:val="00DF1B8B"/>
    <w:rsid w:val="00DF2B8E"/>
    <w:rsid w:val="00DF2EE5"/>
    <w:rsid w:val="00DF2F4C"/>
    <w:rsid w:val="00DF3E32"/>
    <w:rsid w:val="00DF52E9"/>
    <w:rsid w:val="00DF5D63"/>
    <w:rsid w:val="00DF6395"/>
    <w:rsid w:val="00E01639"/>
    <w:rsid w:val="00E03C0D"/>
    <w:rsid w:val="00E0401D"/>
    <w:rsid w:val="00E063B6"/>
    <w:rsid w:val="00E076D5"/>
    <w:rsid w:val="00E077A8"/>
    <w:rsid w:val="00E077C5"/>
    <w:rsid w:val="00E07CE5"/>
    <w:rsid w:val="00E1122B"/>
    <w:rsid w:val="00E1549F"/>
    <w:rsid w:val="00E16772"/>
    <w:rsid w:val="00E16DA7"/>
    <w:rsid w:val="00E203D6"/>
    <w:rsid w:val="00E20C2D"/>
    <w:rsid w:val="00E213DE"/>
    <w:rsid w:val="00E21430"/>
    <w:rsid w:val="00E2165C"/>
    <w:rsid w:val="00E22ED8"/>
    <w:rsid w:val="00E23233"/>
    <w:rsid w:val="00E23542"/>
    <w:rsid w:val="00E2429E"/>
    <w:rsid w:val="00E252B9"/>
    <w:rsid w:val="00E2729D"/>
    <w:rsid w:val="00E27DBB"/>
    <w:rsid w:val="00E30088"/>
    <w:rsid w:val="00E30678"/>
    <w:rsid w:val="00E308C7"/>
    <w:rsid w:val="00E309D9"/>
    <w:rsid w:val="00E32103"/>
    <w:rsid w:val="00E328BC"/>
    <w:rsid w:val="00E3326B"/>
    <w:rsid w:val="00E3433F"/>
    <w:rsid w:val="00E350AA"/>
    <w:rsid w:val="00E37B9E"/>
    <w:rsid w:val="00E4092A"/>
    <w:rsid w:val="00E4292D"/>
    <w:rsid w:val="00E429ED"/>
    <w:rsid w:val="00E4384D"/>
    <w:rsid w:val="00E44338"/>
    <w:rsid w:val="00E44C9C"/>
    <w:rsid w:val="00E46E52"/>
    <w:rsid w:val="00E47ACB"/>
    <w:rsid w:val="00E501C5"/>
    <w:rsid w:val="00E5025F"/>
    <w:rsid w:val="00E507D5"/>
    <w:rsid w:val="00E50FBE"/>
    <w:rsid w:val="00E5146D"/>
    <w:rsid w:val="00E52B4A"/>
    <w:rsid w:val="00E52C50"/>
    <w:rsid w:val="00E53B7A"/>
    <w:rsid w:val="00E54DB1"/>
    <w:rsid w:val="00E5642F"/>
    <w:rsid w:val="00E56764"/>
    <w:rsid w:val="00E56D5D"/>
    <w:rsid w:val="00E57379"/>
    <w:rsid w:val="00E611BD"/>
    <w:rsid w:val="00E6141A"/>
    <w:rsid w:val="00E63B20"/>
    <w:rsid w:val="00E65028"/>
    <w:rsid w:val="00E66D4D"/>
    <w:rsid w:val="00E7045C"/>
    <w:rsid w:val="00E7092B"/>
    <w:rsid w:val="00E70ACA"/>
    <w:rsid w:val="00E70D30"/>
    <w:rsid w:val="00E73650"/>
    <w:rsid w:val="00E74675"/>
    <w:rsid w:val="00E74B77"/>
    <w:rsid w:val="00E74F5A"/>
    <w:rsid w:val="00E75C08"/>
    <w:rsid w:val="00E75C29"/>
    <w:rsid w:val="00E76312"/>
    <w:rsid w:val="00E7748C"/>
    <w:rsid w:val="00E7776C"/>
    <w:rsid w:val="00E777C1"/>
    <w:rsid w:val="00E8029B"/>
    <w:rsid w:val="00E809C3"/>
    <w:rsid w:val="00E80EAA"/>
    <w:rsid w:val="00E8136D"/>
    <w:rsid w:val="00E82524"/>
    <w:rsid w:val="00E84F7A"/>
    <w:rsid w:val="00E8722D"/>
    <w:rsid w:val="00E87453"/>
    <w:rsid w:val="00E87BAE"/>
    <w:rsid w:val="00E909C1"/>
    <w:rsid w:val="00E919C2"/>
    <w:rsid w:val="00E91A34"/>
    <w:rsid w:val="00E927C9"/>
    <w:rsid w:val="00E92C85"/>
    <w:rsid w:val="00E93A23"/>
    <w:rsid w:val="00E93DD9"/>
    <w:rsid w:val="00E94292"/>
    <w:rsid w:val="00E9435E"/>
    <w:rsid w:val="00E94C1E"/>
    <w:rsid w:val="00E952DA"/>
    <w:rsid w:val="00E952FF"/>
    <w:rsid w:val="00E95D0A"/>
    <w:rsid w:val="00E96951"/>
    <w:rsid w:val="00E97245"/>
    <w:rsid w:val="00EA02AB"/>
    <w:rsid w:val="00EA34F3"/>
    <w:rsid w:val="00EA4A18"/>
    <w:rsid w:val="00EA63E9"/>
    <w:rsid w:val="00EA6D05"/>
    <w:rsid w:val="00EA7BA8"/>
    <w:rsid w:val="00EB0927"/>
    <w:rsid w:val="00EB16C3"/>
    <w:rsid w:val="00EB181C"/>
    <w:rsid w:val="00EB221D"/>
    <w:rsid w:val="00EB27AC"/>
    <w:rsid w:val="00EB4891"/>
    <w:rsid w:val="00EB6000"/>
    <w:rsid w:val="00EB76B5"/>
    <w:rsid w:val="00EC02DD"/>
    <w:rsid w:val="00EC27BE"/>
    <w:rsid w:val="00EC2AA5"/>
    <w:rsid w:val="00EC34ED"/>
    <w:rsid w:val="00EC36C4"/>
    <w:rsid w:val="00EC3F89"/>
    <w:rsid w:val="00EC49F2"/>
    <w:rsid w:val="00EC5A4A"/>
    <w:rsid w:val="00EC66F8"/>
    <w:rsid w:val="00EC6781"/>
    <w:rsid w:val="00EC689F"/>
    <w:rsid w:val="00EC699C"/>
    <w:rsid w:val="00EC74AA"/>
    <w:rsid w:val="00EC7F4C"/>
    <w:rsid w:val="00ED13BF"/>
    <w:rsid w:val="00ED15A6"/>
    <w:rsid w:val="00ED16C3"/>
    <w:rsid w:val="00ED357C"/>
    <w:rsid w:val="00ED3AA8"/>
    <w:rsid w:val="00ED4B88"/>
    <w:rsid w:val="00ED5E75"/>
    <w:rsid w:val="00ED7FC9"/>
    <w:rsid w:val="00ED7FF6"/>
    <w:rsid w:val="00EE08CC"/>
    <w:rsid w:val="00EE0B28"/>
    <w:rsid w:val="00EE18FC"/>
    <w:rsid w:val="00EE49CD"/>
    <w:rsid w:val="00EE6465"/>
    <w:rsid w:val="00EF018B"/>
    <w:rsid w:val="00EF14C4"/>
    <w:rsid w:val="00EF1DFC"/>
    <w:rsid w:val="00EF1F6F"/>
    <w:rsid w:val="00EF2D8B"/>
    <w:rsid w:val="00EF4DBB"/>
    <w:rsid w:val="00EF59C9"/>
    <w:rsid w:val="00EF6F4F"/>
    <w:rsid w:val="00EF6F5E"/>
    <w:rsid w:val="00EF7C3C"/>
    <w:rsid w:val="00F02323"/>
    <w:rsid w:val="00F03575"/>
    <w:rsid w:val="00F03B2D"/>
    <w:rsid w:val="00F03B37"/>
    <w:rsid w:val="00F04F7E"/>
    <w:rsid w:val="00F0537C"/>
    <w:rsid w:val="00F06003"/>
    <w:rsid w:val="00F067C0"/>
    <w:rsid w:val="00F10D49"/>
    <w:rsid w:val="00F11299"/>
    <w:rsid w:val="00F11B21"/>
    <w:rsid w:val="00F11DAF"/>
    <w:rsid w:val="00F12869"/>
    <w:rsid w:val="00F1349E"/>
    <w:rsid w:val="00F1442E"/>
    <w:rsid w:val="00F15703"/>
    <w:rsid w:val="00F16A1E"/>
    <w:rsid w:val="00F177C1"/>
    <w:rsid w:val="00F17A05"/>
    <w:rsid w:val="00F20AB8"/>
    <w:rsid w:val="00F20DCD"/>
    <w:rsid w:val="00F21B83"/>
    <w:rsid w:val="00F23831"/>
    <w:rsid w:val="00F23840"/>
    <w:rsid w:val="00F26B3B"/>
    <w:rsid w:val="00F27932"/>
    <w:rsid w:val="00F3075E"/>
    <w:rsid w:val="00F30E55"/>
    <w:rsid w:val="00F335AA"/>
    <w:rsid w:val="00F3415C"/>
    <w:rsid w:val="00F34F8D"/>
    <w:rsid w:val="00F36CDD"/>
    <w:rsid w:val="00F36F8B"/>
    <w:rsid w:val="00F371AC"/>
    <w:rsid w:val="00F406CC"/>
    <w:rsid w:val="00F41CF7"/>
    <w:rsid w:val="00F44A43"/>
    <w:rsid w:val="00F45A26"/>
    <w:rsid w:val="00F46586"/>
    <w:rsid w:val="00F46650"/>
    <w:rsid w:val="00F509D2"/>
    <w:rsid w:val="00F533D0"/>
    <w:rsid w:val="00F54819"/>
    <w:rsid w:val="00F54CA9"/>
    <w:rsid w:val="00F56074"/>
    <w:rsid w:val="00F5643E"/>
    <w:rsid w:val="00F5651B"/>
    <w:rsid w:val="00F645F0"/>
    <w:rsid w:val="00F67701"/>
    <w:rsid w:val="00F67767"/>
    <w:rsid w:val="00F67C97"/>
    <w:rsid w:val="00F67E2B"/>
    <w:rsid w:val="00F701DE"/>
    <w:rsid w:val="00F7099F"/>
    <w:rsid w:val="00F70BAE"/>
    <w:rsid w:val="00F71DEE"/>
    <w:rsid w:val="00F728DE"/>
    <w:rsid w:val="00F73356"/>
    <w:rsid w:val="00F74CE2"/>
    <w:rsid w:val="00F77DEA"/>
    <w:rsid w:val="00F77F84"/>
    <w:rsid w:val="00F801DE"/>
    <w:rsid w:val="00F8207F"/>
    <w:rsid w:val="00F82686"/>
    <w:rsid w:val="00F84E2D"/>
    <w:rsid w:val="00F85181"/>
    <w:rsid w:val="00F85302"/>
    <w:rsid w:val="00F8624A"/>
    <w:rsid w:val="00F86514"/>
    <w:rsid w:val="00F86927"/>
    <w:rsid w:val="00F86DE7"/>
    <w:rsid w:val="00F906A5"/>
    <w:rsid w:val="00F9078E"/>
    <w:rsid w:val="00F90D47"/>
    <w:rsid w:val="00F9101B"/>
    <w:rsid w:val="00F93009"/>
    <w:rsid w:val="00F93152"/>
    <w:rsid w:val="00F954DB"/>
    <w:rsid w:val="00F967CA"/>
    <w:rsid w:val="00F97738"/>
    <w:rsid w:val="00F97CC3"/>
    <w:rsid w:val="00FA00BB"/>
    <w:rsid w:val="00FA091C"/>
    <w:rsid w:val="00FA1F3A"/>
    <w:rsid w:val="00FA268C"/>
    <w:rsid w:val="00FA2762"/>
    <w:rsid w:val="00FA39B0"/>
    <w:rsid w:val="00FA3ADD"/>
    <w:rsid w:val="00FA3F21"/>
    <w:rsid w:val="00FA463B"/>
    <w:rsid w:val="00FA723C"/>
    <w:rsid w:val="00FB03C0"/>
    <w:rsid w:val="00FB0F3E"/>
    <w:rsid w:val="00FB133B"/>
    <w:rsid w:val="00FB15E0"/>
    <w:rsid w:val="00FB29E3"/>
    <w:rsid w:val="00FB2F16"/>
    <w:rsid w:val="00FB35F9"/>
    <w:rsid w:val="00FB39D0"/>
    <w:rsid w:val="00FB49EA"/>
    <w:rsid w:val="00FB4A84"/>
    <w:rsid w:val="00FB5BC4"/>
    <w:rsid w:val="00FB608C"/>
    <w:rsid w:val="00FB7B10"/>
    <w:rsid w:val="00FC058A"/>
    <w:rsid w:val="00FC090E"/>
    <w:rsid w:val="00FC1898"/>
    <w:rsid w:val="00FC19C1"/>
    <w:rsid w:val="00FC2E5B"/>
    <w:rsid w:val="00FC56E6"/>
    <w:rsid w:val="00FC5D83"/>
    <w:rsid w:val="00FC61D5"/>
    <w:rsid w:val="00FC759A"/>
    <w:rsid w:val="00FC7815"/>
    <w:rsid w:val="00FC7F38"/>
    <w:rsid w:val="00FD03D6"/>
    <w:rsid w:val="00FD0F4D"/>
    <w:rsid w:val="00FD14B1"/>
    <w:rsid w:val="00FD2056"/>
    <w:rsid w:val="00FD34DF"/>
    <w:rsid w:val="00FD3A5C"/>
    <w:rsid w:val="00FD4458"/>
    <w:rsid w:val="00FD454C"/>
    <w:rsid w:val="00FD4ADE"/>
    <w:rsid w:val="00FD5231"/>
    <w:rsid w:val="00FD6AA6"/>
    <w:rsid w:val="00FE0D73"/>
    <w:rsid w:val="00FE0E2C"/>
    <w:rsid w:val="00FE110A"/>
    <w:rsid w:val="00FE173E"/>
    <w:rsid w:val="00FE3EBC"/>
    <w:rsid w:val="00FE456F"/>
    <w:rsid w:val="00FE4571"/>
    <w:rsid w:val="00FE5073"/>
    <w:rsid w:val="00FE685A"/>
    <w:rsid w:val="00FE7570"/>
    <w:rsid w:val="00FE7A12"/>
    <w:rsid w:val="00FF09F4"/>
    <w:rsid w:val="00FF3D45"/>
    <w:rsid w:val="00FF65C9"/>
    <w:rsid w:val="00FF693A"/>
    <w:rsid w:val="00FF6F4A"/>
    <w:rsid w:val="00FF746D"/>
    <w:rsid w:val="00FF7A0C"/>
    <w:rsid w:val="00FF7A30"/>
  </w:rsids>
  <m:mathPr>
    <m:mathFont m:val="Cambria Math"/>
    <m:brkBin m:val="before"/>
    <m:brkBinSub m:val="--"/>
    <m:smallFrac m:val="0"/>
    <m:dispDef/>
    <m:lMargin m:val="0"/>
    <m:rMargin m:val="0"/>
    <m:defJc m:val="centerGroup"/>
    <m:wrapIndent m:val="1440"/>
    <m:intLim m:val="subSup"/>
    <m:naryLim m:val="undOvr"/>
  </m:mathPr>
  <w:themeFontLang w:val="es-E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1BB7DD"/>
  <w15:docId w15:val="{F54AEA34-D86B-4F2A-9443-B84AFCE00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4"/>
        <w:szCs w:val="24"/>
        <w:lang w:val="es-E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Ttulo1">
    <w:name w:val="heading 1"/>
    <w:basedOn w:val="Normal"/>
    <w:next w:val="Normal"/>
    <w:link w:val="Ttulo1Car"/>
    <w:uiPriority w:val="9"/>
    <w:qFormat/>
    <w:rsid w:val="006B1B1C"/>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lang w:val="es-US"/>
    </w:rPr>
  </w:style>
  <w:style w:type="paragraph" w:styleId="Ttulo2">
    <w:name w:val="heading 2"/>
    <w:basedOn w:val="Normal"/>
    <w:next w:val="Normal"/>
    <w:link w:val="Ttulo2Car"/>
    <w:uiPriority w:val="9"/>
    <w:unhideWhenUsed/>
    <w:qFormat/>
    <w:rsid w:val="006B1B1C"/>
    <w:pPr>
      <w:keepNext/>
      <w:keepLines/>
      <w:spacing w:before="40" w:after="0" w:line="276" w:lineRule="auto"/>
      <w:outlineLvl w:val="1"/>
    </w:pPr>
    <w:rPr>
      <w:rFonts w:asciiTheme="majorHAnsi" w:eastAsiaTheme="majorEastAsia" w:hAnsiTheme="majorHAnsi" w:cstheme="majorBidi"/>
      <w:color w:val="2E74B5" w:themeColor="accent1" w:themeShade="BF"/>
      <w:sz w:val="26"/>
      <w:szCs w:val="26"/>
      <w:lang w:val="es-US"/>
    </w:rPr>
  </w:style>
  <w:style w:type="paragraph" w:styleId="Ttulo3">
    <w:name w:val="heading 3"/>
    <w:basedOn w:val="Normal"/>
    <w:next w:val="Normal"/>
    <w:link w:val="Ttulo3Car"/>
    <w:uiPriority w:val="9"/>
    <w:unhideWhenUsed/>
    <w:qFormat/>
    <w:rsid w:val="00DF10B0"/>
    <w:pPr>
      <w:keepNext/>
      <w:keepLines/>
      <w:spacing w:before="40" w:after="0"/>
      <w:outlineLvl w:val="2"/>
    </w:pPr>
    <w:rPr>
      <w:rFonts w:asciiTheme="majorHAnsi" w:eastAsiaTheme="majorEastAsia" w:hAnsiTheme="majorHAnsi" w:cstheme="majorBidi"/>
      <w:color w:val="1F4D78" w:themeColor="accent1" w:themeShade="7F"/>
    </w:rPr>
  </w:style>
  <w:style w:type="paragraph" w:styleId="Ttulo4">
    <w:name w:val="heading 4"/>
    <w:basedOn w:val="Normal"/>
    <w:next w:val="Normal"/>
    <w:link w:val="Ttulo4Car"/>
    <w:uiPriority w:val="9"/>
    <w:semiHidden/>
    <w:unhideWhenUsed/>
    <w:qFormat/>
    <w:rsid w:val="007E6B67"/>
    <w:pPr>
      <w:keepNext/>
      <w:keepLines/>
      <w:spacing w:before="40" w:after="0" w:line="276" w:lineRule="auto"/>
      <w:outlineLvl w:val="3"/>
    </w:pPr>
    <w:rPr>
      <w:rFonts w:asciiTheme="majorHAnsi" w:eastAsiaTheme="majorEastAsia" w:hAnsiTheme="majorHAnsi" w:cstheme="majorBidi"/>
      <w:i/>
      <w:iCs/>
      <w:color w:val="2E74B5" w:themeColor="accent1" w:themeShade="BF"/>
      <w:lang w:val="es-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6B1B1C"/>
    <w:rPr>
      <w:rFonts w:asciiTheme="majorHAnsi" w:eastAsiaTheme="majorEastAsia" w:hAnsiTheme="majorHAnsi" w:cstheme="majorBidi"/>
      <w:color w:val="2E74B5" w:themeColor="accent1" w:themeShade="BF"/>
      <w:sz w:val="32"/>
      <w:szCs w:val="32"/>
      <w:lang w:val="es-US"/>
    </w:rPr>
  </w:style>
  <w:style w:type="character" w:customStyle="1" w:styleId="Ttulo2Car">
    <w:name w:val="Título 2 Car"/>
    <w:basedOn w:val="Fuentedeprrafopredeter"/>
    <w:link w:val="Ttulo2"/>
    <w:uiPriority w:val="9"/>
    <w:qFormat/>
    <w:rsid w:val="006B1B1C"/>
    <w:rPr>
      <w:rFonts w:asciiTheme="majorHAnsi" w:eastAsiaTheme="majorEastAsia" w:hAnsiTheme="majorHAnsi" w:cstheme="majorBidi"/>
      <w:color w:val="2E74B5" w:themeColor="accent1" w:themeShade="BF"/>
      <w:sz w:val="26"/>
      <w:szCs w:val="26"/>
      <w:lang w:val="es-US"/>
    </w:rPr>
  </w:style>
  <w:style w:type="character" w:customStyle="1" w:styleId="Ttulo4Car">
    <w:name w:val="Título 4 Car"/>
    <w:basedOn w:val="Fuentedeprrafopredeter"/>
    <w:link w:val="Ttulo4"/>
    <w:uiPriority w:val="9"/>
    <w:semiHidden/>
    <w:qFormat/>
    <w:rsid w:val="007E6B67"/>
    <w:rPr>
      <w:rFonts w:asciiTheme="majorHAnsi" w:eastAsiaTheme="majorEastAsia" w:hAnsiTheme="majorHAnsi" w:cstheme="majorBidi"/>
      <w:i/>
      <w:iCs/>
      <w:color w:val="2E74B5" w:themeColor="accent1" w:themeShade="BF"/>
      <w:lang w:val="es-US"/>
    </w:rPr>
  </w:style>
  <w:style w:type="character" w:customStyle="1" w:styleId="TextodegloboCar">
    <w:name w:val="Texto de globo Car"/>
    <w:basedOn w:val="Fuentedeprrafopredeter"/>
    <w:link w:val="Textodeglobo"/>
    <w:uiPriority w:val="99"/>
    <w:semiHidden/>
    <w:qFormat/>
    <w:rsid w:val="00DF10B0"/>
    <w:rPr>
      <w:rFonts w:ascii="Segoe UI" w:hAnsi="Segoe UI" w:cs="Segoe UI"/>
      <w:sz w:val="18"/>
      <w:szCs w:val="18"/>
    </w:rPr>
  </w:style>
  <w:style w:type="character" w:customStyle="1" w:styleId="Ttulo3Car">
    <w:name w:val="Título 3 Car"/>
    <w:basedOn w:val="Fuentedeprrafopredeter"/>
    <w:link w:val="Ttulo3"/>
    <w:uiPriority w:val="9"/>
    <w:qFormat/>
    <w:rsid w:val="00DF10B0"/>
    <w:rPr>
      <w:rFonts w:asciiTheme="majorHAnsi" w:eastAsiaTheme="majorEastAsia" w:hAnsiTheme="majorHAnsi" w:cstheme="majorBidi"/>
      <w:color w:val="1F4D78" w:themeColor="accent1" w:themeShade="7F"/>
      <w:sz w:val="24"/>
      <w:szCs w:val="24"/>
    </w:rPr>
  </w:style>
  <w:style w:type="character" w:customStyle="1" w:styleId="EnlacedeInternet">
    <w:name w:val="Enlace de Internet"/>
    <w:basedOn w:val="Fuentedeprrafopredeter"/>
    <w:uiPriority w:val="99"/>
    <w:unhideWhenUsed/>
    <w:rsid w:val="00E063F6"/>
    <w:rPr>
      <w:color w:val="0563C1" w:themeColor="hyperlink"/>
      <w:u w:val="single"/>
    </w:rPr>
  </w:style>
  <w:style w:type="character" w:styleId="Textoennegrita">
    <w:name w:val="Strong"/>
    <w:basedOn w:val="Fuentedeprrafopredeter"/>
    <w:uiPriority w:val="22"/>
    <w:qFormat/>
    <w:rsid w:val="00CA2F63"/>
    <w:rPr>
      <w:b/>
      <w:bCs/>
    </w:rPr>
  </w:style>
  <w:style w:type="character" w:styleId="Refdecomentario">
    <w:name w:val="annotation reference"/>
    <w:basedOn w:val="Fuentedeprrafopredeter"/>
    <w:uiPriority w:val="99"/>
    <w:semiHidden/>
    <w:unhideWhenUsed/>
    <w:qFormat/>
    <w:rsid w:val="0059718D"/>
    <w:rPr>
      <w:sz w:val="16"/>
      <w:szCs w:val="16"/>
    </w:rPr>
  </w:style>
  <w:style w:type="character" w:customStyle="1" w:styleId="TextocomentarioCar">
    <w:name w:val="Texto comentario Car"/>
    <w:basedOn w:val="Fuentedeprrafopredeter"/>
    <w:link w:val="Textocomentario"/>
    <w:uiPriority w:val="99"/>
    <w:qFormat/>
    <w:rsid w:val="0059718D"/>
    <w:rPr>
      <w:sz w:val="20"/>
      <w:szCs w:val="20"/>
    </w:rPr>
  </w:style>
  <w:style w:type="character" w:customStyle="1" w:styleId="AsuntodelcomentarioCar">
    <w:name w:val="Asunto del comentario Car"/>
    <w:basedOn w:val="TextocomentarioCar"/>
    <w:link w:val="Asuntodelcomentario"/>
    <w:uiPriority w:val="99"/>
    <w:semiHidden/>
    <w:qFormat/>
    <w:rsid w:val="0059718D"/>
    <w:rPr>
      <w:b/>
      <w:bCs/>
      <w:sz w:val="20"/>
      <w:szCs w:val="20"/>
    </w:rPr>
  </w:style>
  <w:style w:type="character" w:customStyle="1" w:styleId="Enlacedelndice">
    <w:name w:val="Enlace del índice"/>
    <w:qFormat/>
  </w:style>
  <w:style w:type="character" w:customStyle="1" w:styleId="Destacado">
    <w:name w:val="Destacado"/>
    <w:qFormat/>
    <w:rPr>
      <w:i/>
      <w:iCs/>
    </w:rPr>
  </w:style>
  <w:style w:type="paragraph" w:customStyle="1" w:styleId="Ttulo10">
    <w:name w:val="Título1"/>
    <w:basedOn w:val="Normal"/>
    <w:next w:val="Textoindependiente"/>
    <w:qFormat/>
    <w:pPr>
      <w:keepNext/>
      <w:spacing w:before="240" w:after="120"/>
    </w:pPr>
    <w:rPr>
      <w:rFonts w:ascii="Liberation Sans" w:eastAsia="Microsoft YaHei" w:hAnsi="Liberation Sans" w:cs="Arial Unicode MS"/>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Arial Unicode MS"/>
    </w:rPr>
  </w:style>
  <w:style w:type="paragraph" w:styleId="Descripcin">
    <w:name w:val="caption"/>
    <w:basedOn w:val="Normal"/>
    <w:qFormat/>
    <w:pPr>
      <w:suppressLineNumbers/>
      <w:spacing w:before="120" w:after="120"/>
    </w:pPr>
    <w:rPr>
      <w:rFonts w:cs="Arial Unicode MS"/>
      <w:i/>
      <w:iCs/>
    </w:rPr>
  </w:style>
  <w:style w:type="paragraph" w:customStyle="1" w:styleId="ndice">
    <w:name w:val="Índice"/>
    <w:basedOn w:val="Normal"/>
    <w:qFormat/>
    <w:pPr>
      <w:suppressLineNumbers/>
    </w:pPr>
    <w:rPr>
      <w:rFonts w:cs="Arial Unicode MS"/>
    </w:rPr>
  </w:style>
  <w:style w:type="paragraph" w:styleId="Prrafodelista">
    <w:name w:val="List Paragraph"/>
    <w:basedOn w:val="Normal"/>
    <w:uiPriority w:val="34"/>
    <w:qFormat/>
    <w:rsid w:val="006B1B1C"/>
    <w:pPr>
      <w:spacing w:after="200" w:line="276" w:lineRule="auto"/>
      <w:ind w:left="720"/>
      <w:contextualSpacing/>
    </w:pPr>
    <w:rPr>
      <w:lang w:val="es-US"/>
    </w:rPr>
  </w:style>
  <w:style w:type="paragraph" w:styleId="Textodeglobo">
    <w:name w:val="Balloon Text"/>
    <w:basedOn w:val="Normal"/>
    <w:link w:val="TextodegloboCar"/>
    <w:uiPriority w:val="99"/>
    <w:semiHidden/>
    <w:unhideWhenUsed/>
    <w:qFormat/>
    <w:rsid w:val="00DF10B0"/>
    <w:pPr>
      <w:spacing w:after="0" w:line="240" w:lineRule="auto"/>
    </w:pPr>
    <w:rPr>
      <w:rFonts w:ascii="Segoe UI" w:hAnsi="Segoe UI" w:cs="Segoe UI"/>
      <w:sz w:val="18"/>
      <w:szCs w:val="18"/>
    </w:rPr>
  </w:style>
  <w:style w:type="paragraph" w:styleId="TtuloTDC">
    <w:name w:val="TOC Heading"/>
    <w:basedOn w:val="Ttulo1"/>
    <w:next w:val="Normal"/>
    <w:uiPriority w:val="39"/>
    <w:unhideWhenUsed/>
    <w:qFormat/>
    <w:rsid w:val="00E063F6"/>
    <w:pPr>
      <w:spacing w:line="259" w:lineRule="auto"/>
    </w:pPr>
    <w:rPr>
      <w:lang w:val="es-ES" w:eastAsia="es-ES"/>
    </w:rPr>
  </w:style>
  <w:style w:type="paragraph" w:styleId="TDC1">
    <w:name w:val="toc 1"/>
    <w:basedOn w:val="Normal"/>
    <w:next w:val="Normal"/>
    <w:autoRedefine/>
    <w:uiPriority w:val="39"/>
    <w:unhideWhenUsed/>
    <w:rsid w:val="00F82686"/>
    <w:pPr>
      <w:tabs>
        <w:tab w:val="right" w:leader="dot" w:pos="8494"/>
      </w:tabs>
      <w:spacing w:after="100" w:line="360" w:lineRule="auto"/>
    </w:pPr>
  </w:style>
  <w:style w:type="paragraph" w:styleId="TDC2">
    <w:name w:val="toc 2"/>
    <w:basedOn w:val="Normal"/>
    <w:next w:val="Normal"/>
    <w:autoRedefine/>
    <w:uiPriority w:val="39"/>
    <w:unhideWhenUsed/>
    <w:rsid w:val="00E063F6"/>
    <w:pPr>
      <w:spacing w:after="100"/>
      <w:ind w:left="220"/>
    </w:pPr>
  </w:style>
  <w:style w:type="paragraph" w:styleId="TDC3">
    <w:name w:val="toc 3"/>
    <w:basedOn w:val="Normal"/>
    <w:next w:val="Normal"/>
    <w:autoRedefine/>
    <w:uiPriority w:val="39"/>
    <w:unhideWhenUsed/>
    <w:rsid w:val="00E063F6"/>
    <w:pPr>
      <w:spacing w:after="100"/>
      <w:ind w:left="440"/>
    </w:pPr>
  </w:style>
  <w:style w:type="paragraph" w:styleId="Bibliografa">
    <w:name w:val="Bibliography"/>
    <w:basedOn w:val="Normal"/>
    <w:next w:val="Normal"/>
    <w:uiPriority w:val="37"/>
    <w:unhideWhenUsed/>
    <w:qFormat/>
    <w:rsid w:val="00A95EA2"/>
    <w:pPr>
      <w:tabs>
        <w:tab w:val="left" w:pos="384"/>
      </w:tabs>
      <w:spacing w:after="0" w:line="240" w:lineRule="auto"/>
      <w:ind w:left="384" w:hanging="384"/>
    </w:pPr>
  </w:style>
  <w:style w:type="paragraph" w:styleId="NormalWeb">
    <w:name w:val="Normal (Web)"/>
    <w:basedOn w:val="Normal"/>
    <w:uiPriority w:val="99"/>
    <w:unhideWhenUsed/>
    <w:qFormat/>
    <w:rsid w:val="00CE09B0"/>
    <w:pPr>
      <w:spacing w:beforeAutospacing="1" w:afterAutospacing="1" w:line="240" w:lineRule="auto"/>
    </w:pPr>
    <w:rPr>
      <w:rFonts w:ascii="Times New Roman" w:eastAsia="Times New Roman" w:hAnsi="Times New Roman" w:cs="Times New Roman"/>
      <w:lang w:eastAsia="es-ES"/>
    </w:rPr>
  </w:style>
  <w:style w:type="paragraph" w:styleId="Textocomentario">
    <w:name w:val="annotation text"/>
    <w:basedOn w:val="Normal"/>
    <w:link w:val="TextocomentarioCar"/>
    <w:uiPriority w:val="99"/>
    <w:unhideWhenUsed/>
    <w:qFormat/>
    <w:rsid w:val="0059718D"/>
    <w:pPr>
      <w:spacing w:line="240" w:lineRule="auto"/>
    </w:pPr>
    <w:rPr>
      <w:sz w:val="20"/>
      <w:szCs w:val="20"/>
    </w:rPr>
  </w:style>
  <w:style w:type="paragraph" w:styleId="Asuntodelcomentario">
    <w:name w:val="annotation subject"/>
    <w:basedOn w:val="Textocomentario"/>
    <w:next w:val="Textocomentario"/>
    <w:link w:val="AsuntodelcomentarioCar"/>
    <w:uiPriority w:val="99"/>
    <w:semiHidden/>
    <w:unhideWhenUsed/>
    <w:qFormat/>
    <w:rsid w:val="0059718D"/>
    <w:rPr>
      <w:b/>
      <w:bCs/>
    </w:rPr>
  </w:style>
  <w:style w:type="paragraph" w:customStyle="1" w:styleId="EndNoteBibliography">
    <w:name w:val="EndNote Bibliography"/>
    <w:basedOn w:val="Normal"/>
    <w:qFormat/>
    <w:pPr>
      <w:spacing w:line="240" w:lineRule="auto"/>
      <w:jc w:val="both"/>
    </w:pPr>
    <w:rPr>
      <w:rFonts w:ascii="Calibri" w:hAnsi="Calibri" w:cs="Calibri"/>
      <w:lang w:val="en-US"/>
    </w:rPr>
  </w:style>
  <w:style w:type="paragraph" w:styleId="Ttulodendice">
    <w:name w:val="index heading"/>
    <w:basedOn w:val="Ttulo10"/>
    <w:pPr>
      <w:suppressLineNumbers/>
    </w:pPr>
    <w:rPr>
      <w:b/>
      <w:bCs/>
      <w:sz w:val="32"/>
      <w:szCs w:val="32"/>
    </w:rPr>
  </w:style>
  <w:style w:type="paragraph" w:styleId="Encabezadodelista">
    <w:name w:val="toa heading"/>
    <w:basedOn w:val="Ttulodendice"/>
    <w:qFormat/>
  </w:style>
  <w:style w:type="character" w:styleId="Hipervnculo">
    <w:name w:val="Hyperlink"/>
    <w:basedOn w:val="Fuentedeprrafopredeter"/>
    <w:uiPriority w:val="99"/>
    <w:unhideWhenUsed/>
    <w:rsid w:val="00D178E9"/>
    <w:rPr>
      <w:color w:val="0563C1" w:themeColor="hyperlink"/>
      <w:u w:val="single"/>
    </w:rPr>
  </w:style>
  <w:style w:type="character" w:styleId="Hipervnculovisitado">
    <w:name w:val="FollowedHyperlink"/>
    <w:basedOn w:val="Fuentedeprrafopredeter"/>
    <w:uiPriority w:val="99"/>
    <w:semiHidden/>
    <w:unhideWhenUsed/>
    <w:rsid w:val="00552524"/>
    <w:rPr>
      <w:color w:val="954F72" w:themeColor="followedHyperlink"/>
      <w:u w:val="single"/>
    </w:rPr>
  </w:style>
  <w:style w:type="table" w:styleId="Tablaconcuadrcula">
    <w:name w:val="Table Grid"/>
    <w:basedOn w:val="Tablanormal"/>
    <w:uiPriority w:val="39"/>
    <w:rsid w:val="005616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F335A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335AA"/>
    <w:rPr>
      <w:sz w:val="20"/>
      <w:szCs w:val="20"/>
    </w:rPr>
  </w:style>
  <w:style w:type="character" w:styleId="Refdenotaalpie">
    <w:name w:val="footnote reference"/>
    <w:basedOn w:val="Fuentedeprrafopredeter"/>
    <w:uiPriority w:val="99"/>
    <w:semiHidden/>
    <w:unhideWhenUsed/>
    <w:rsid w:val="00F335AA"/>
    <w:rPr>
      <w:vertAlign w:val="superscript"/>
    </w:rPr>
  </w:style>
  <w:style w:type="paragraph" w:styleId="Encabezado">
    <w:name w:val="header"/>
    <w:basedOn w:val="Normal"/>
    <w:link w:val="EncabezadoCar"/>
    <w:uiPriority w:val="99"/>
    <w:unhideWhenUsed/>
    <w:rsid w:val="006B7AC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B7AC1"/>
  </w:style>
  <w:style w:type="paragraph" w:styleId="Piedepgina">
    <w:name w:val="footer"/>
    <w:basedOn w:val="Normal"/>
    <w:link w:val="PiedepginaCar"/>
    <w:uiPriority w:val="99"/>
    <w:unhideWhenUsed/>
    <w:rsid w:val="006B7AC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B7AC1"/>
  </w:style>
  <w:style w:type="paragraph" w:styleId="Revisin">
    <w:name w:val="Revision"/>
    <w:hidden/>
    <w:uiPriority w:val="99"/>
    <w:semiHidden/>
    <w:rsid w:val="006B7AC1"/>
    <w:pPr>
      <w:suppressAutoHyphens w:val="0"/>
    </w:pPr>
  </w:style>
  <w:style w:type="character" w:customStyle="1" w:styleId="Mencinsinresolver1">
    <w:name w:val="Mención sin resolver1"/>
    <w:basedOn w:val="Fuentedeprrafopredeter"/>
    <w:uiPriority w:val="99"/>
    <w:semiHidden/>
    <w:unhideWhenUsed/>
    <w:rsid w:val="00414FAC"/>
    <w:rPr>
      <w:color w:val="605E5C"/>
      <w:shd w:val="clear" w:color="auto" w:fill="E1DFDD"/>
    </w:rPr>
  </w:style>
  <w:style w:type="paragraph" w:customStyle="1" w:styleId="Default">
    <w:name w:val="Default"/>
    <w:rsid w:val="00961913"/>
    <w:pPr>
      <w:suppressAutoHyphens w:val="0"/>
      <w:autoSpaceDE w:val="0"/>
      <w:autoSpaceDN w:val="0"/>
      <w:adjustRightInd w:val="0"/>
    </w:pPr>
    <w:rPr>
      <w:rFonts w:ascii="Times New Roman" w:eastAsia="Calibri" w:hAnsi="Times New Roman" w:cs="Times New Roman"/>
      <w:color w:val="000000"/>
      <w:lang w:val="es-US"/>
    </w:rPr>
  </w:style>
  <w:style w:type="paragraph" w:styleId="Ttulo">
    <w:name w:val="Title"/>
    <w:basedOn w:val="Normal"/>
    <w:next w:val="Normal"/>
    <w:link w:val="TtuloCar"/>
    <w:uiPriority w:val="10"/>
    <w:qFormat/>
    <w:rsid w:val="00961913"/>
    <w:pPr>
      <w:suppressAutoHyphens w:val="0"/>
      <w:spacing w:after="0" w:line="240" w:lineRule="auto"/>
      <w:contextualSpacing/>
    </w:pPr>
    <w:rPr>
      <w:rFonts w:ascii="Calibri Light" w:eastAsia="Times New Roman" w:hAnsi="Calibri Light" w:cs="Times New Roman"/>
      <w:spacing w:val="-10"/>
      <w:kern w:val="28"/>
      <w:sz w:val="56"/>
      <w:szCs w:val="56"/>
      <w:lang w:val="es-MX"/>
    </w:rPr>
  </w:style>
  <w:style w:type="character" w:customStyle="1" w:styleId="TtuloCar">
    <w:name w:val="Título Car"/>
    <w:basedOn w:val="Fuentedeprrafopredeter"/>
    <w:link w:val="Ttulo"/>
    <w:uiPriority w:val="10"/>
    <w:rsid w:val="00961913"/>
    <w:rPr>
      <w:rFonts w:ascii="Calibri Light" w:eastAsia="Times New Roman" w:hAnsi="Calibri Light" w:cs="Times New Roman"/>
      <w:spacing w:val="-10"/>
      <w:kern w:val="28"/>
      <w:sz w:val="56"/>
      <w:szCs w:val="56"/>
      <w:lang w:val="es-MX"/>
    </w:rPr>
  </w:style>
  <w:style w:type="character" w:styleId="Mencinsinresolver">
    <w:name w:val="Unresolved Mention"/>
    <w:basedOn w:val="Fuentedeprrafopredeter"/>
    <w:uiPriority w:val="99"/>
    <w:semiHidden/>
    <w:unhideWhenUsed/>
    <w:rsid w:val="00A211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00722">
      <w:bodyDiv w:val="1"/>
      <w:marLeft w:val="0"/>
      <w:marRight w:val="0"/>
      <w:marTop w:val="0"/>
      <w:marBottom w:val="0"/>
      <w:divBdr>
        <w:top w:val="none" w:sz="0" w:space="0" w:color="auto"/>
        <w:left w:val="none" w:sz="0" w:space="0" w:color="auto"/>
        <w:bottom w:val="none" w:sz="0" w:space="0" w:color="auto"/>
        <w:right w:val="none" w:sz="0" w:space="0" w:color="auto"/>
      </w:divBdr>
    </w:div>
    <w:div w:id="92824221">
      <w:bodyDiv w:val="1"/>
      <w:marLeft w:val="0"/>
      <w:marRight w:val="0"/>
      <w:marTop w:val="0"/>
      <w:marBottom w:val="0"/>
      <w:divBdr>
        <w:top w:val="none" w:sz="0" w:space="0" w:color="auto"/>
        <w:left w:val="none" w:sz="0" w:space="0" w:color="auto"/>
        <w:bottom w:val="none" w:sz="0" w:space="0" w:color="auto"/>
        <w:right w:val="none" w:sz="0" w:space="0" w:color="auto"/>
      </w:divBdr>
    </w:div>
    <w:div w:id="193546532">
      <w:bodyDiv w:val="1"/>
      <w:marLeft w:val="0"/>
      <w:marRight w:val="0"/>
      <w:marTop w:val="0"/>
      <w:marBottom w:val="0"/>
      <w:divBdr>
        <w:top w:val="none" w:sz="0" w:space="0" w:color="auto"/>
        <w:left w:val="none" w:sz="0" w:space="0" w:color="auto"/>
        <w:bottom w:val="none" w:sz="0" w:space="0" w:color="auto"/>
        <w:right w:val="none" w:sz="0" w:space="0" w:color="auto"/>
      </w:divBdr>
    </w:div>
    <w:div w:id="412972452">
      <w:bodyDiv w:val="1"/>
      <w:marLeft w:val="0"/>
      <w:marRight w:val="0"/>
      <w:marTop w:val="0"/>
      <w:marBottom w:val="0"/>
      <w:divBdr>
        <w:top w:val="none" w:sz="0" w:space="0" w:color="auto"/>
        <w:left w:val="none" w:sz="0" w:space="0" w:color="auto"/>
        <w:bottom w:val="none" w:sz="0" w:space="0" w:color="auto"/>
        <w:right w:val="none" w:sz="0" w:space="0" w:color="auto"/>
      </w:divBdr>
    </w:div>
    <w:div w:id="436338804">
      <w:bodyDiv w:val="1"/>
      <w:marLeft w:val="0"/>
      <w:marRight w:val="0"/>
      <w:marTop w:val="0"/>
      <w:marBottom w:val="0"/>
      <w:divBdr>
        <w:top w:val="none" w:sz="0" w:space="0" w:color="auto"/>
        <w:left w:val="none" w:sz="0" w:space="0" w:color="auto"/>
        <w:bottom w:val="none" w:sz="0" w:space="0" w:color="auto"/>
        <w:right w:val="none" w:sz="0" w:space="0" w:color="auto"/>
      </w:divBdr>
      <w:divsChild>
        <w:div w:id="1425498316">
          <w:marLeft w:val="480"/>
          <w:marRight w:val="0"/>
          <w:marTop w:val="0"/>
          <w:marBottom w:val="0"/>
          <w:divBdr>
            <w:top w:val="none" w:sz="0" w:space="0" w:color="auto"/>
            <w:left w:val="none" w:sz="0" w:space="0" w:color="auto"/>
            <w:bottom w:val="none" w:sz="0" w:space="0" w:color="auto"/>
            <w:right w:val="none" w:sz="0" w:space="0" w:color="auto"/>
          </w:divBdr>
          <w:divsChild>
            <w:div w:id="208286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3787086">
      <w:bodyDiv w:val="1"/>
      <w:marLeft w:val="0"/>
      <w:marRight w:val="0"/>
      <w:marTop w:val="0"/>
      <w:marBottom w:val="0"/>
      <w:divBdr>
        <w:top w:val="none" w:sz="0" w:space="0" w:color="auto"/>
        <w:left w:val="none" w:sz="0" w:space="0" w:color="auto"/>
        <w:bottom w:val="none" w:sz="0" w:space="0" w:color="auto"/>
        <w:right w:val="none" w:sz="0" w:space="0" w:color="auto"/>
      </w:divBdr>
    </w:div>
    <w:div w:id="525406664">
      <w:bodyDiv w:val="1"/>
      <w:marLeft w:val="0"/>
      <w:marRight w:val="0"/>
      <w:marTop w:val="0"/>
      <w:marBottom w:val="0"/>
      <w:divBdr>
        <w:top w:val="none" w:sz="0" w:space="0" w:color="auto"/>
        <w:left w:val="none" w:sz="0" w:space="0" w:color="auto"/>
        <w:bottom w:val="none" w:sz="0" w:space="0" w:color="auto"/>
        <w:right w:val="none" w:sz="0" w:space="0" w:color="auto"/>
      </w:divBdr>
    </w:div>
    <w:div w:id="796996959">
      <w:bodyDiv w:val="1"/>
      <w:marLeft w:val="0"/>
      <w:marRight w:val="0"/>
      <w:marTop w:val="0"/>
      <w:marBottom w:val="0"/>
      <w:divBdr>
        <w:top w:val="none" w:sz="0" w:space="0" w:color="auto"/>
        <w:left w:val="none" w:sz="0" w:space="0" w:color="auto"/>
        <w:bottom w:val="none" w:sz="0" w:space="0" w:color="auto"/>
        <w:right w:val="none" w:sz="0" w:space="0" w:color="auto"/>
      </w:divBdr>
    </w:div>
    <w:div w:id="842012221">
      <w:bodyDiv w:val="1"/>
      <w:marLeft w:val="0"/>
      <w:marRight w:val="0"/>
      <w:marTop w:val="0"/>
      <w:marBottom w:val="0"/>
      <w:divBdr>
        <w:top w:val="none" w:sz="0" w:space="0" w:color="auto"/>
        <w:left w:val="none" w:sz="0" w:space="0" w:color="auto"/>
        <w:bottom w:val="none" w:sz="0" w:space="0" w:color="auto"/>
        <w:right w:val="none" w:sz="0" w:space="0" w:color="auto"/>
      </w:divBdr>
      <w:divsChild>
        <w:div w:id="486820991">
          <w:marLeft w:val="288"/>
          <w:marRight w:val="0"/>
          <w:marTop w:val="240"/>
          <w:marBottom w:val="160"/>
          <w:divBdr>
            <w:top w:val="none" w:sz="0" w:space="0" w:color="auto"/>
            <w:left w:val="none" w:sz="0" w:space="0" w:color="auto"/>
            <w:bottom w:val="none" w:sz="0" w:space="0" w:color="auto"/>
            <w:right w:val="none" w:sz="0" w:space="0" w:color="auto"/>
          </w:divBdr>
        </w:div>
      </w:divsChild>
    </w:div>
    <w:div w:id="850802633">
      <w:bodyDiv w:val="1"/>
      <w:marLeft w:val="0"/>
      <w:marRight w:val="0"/>
      <w:marTop w:val="0"/>
      <w:marBottom w:val="0"/>
      <w:divBdr>
        <w:top w:val="none" w:sz="0" w:space="0" w:color="auto"/>
        <w:left w:val="none" w:sz="0" w:space="0" w:color="auto"/>
        <w:bottom w:val="none" w:sz="0" w:space="0" w:color="auto"/>
        <w:right w:val="none" w:sz="0" w:space="0" w:color="auto"/>
      </w:divBdr>
      <w:divsChild>
        <w:div w:id="1286958819">
          <w:marLeft w:val="480"/>
          <w:marRight w:val="0"/>
          <w:marTop w:val="0"/>
          <w:marBottom w:val="0"/>
          <w:divBdr>
            <w:top w:val="none" w:sz="0" w:space="0" w:color="auto"/>
            <w:left w:val="none" w:sz="0" w:space="0" w:color="auto"/>
            <w:bottom w:val="none" w:sz="0" w:space="0" w:color="auto"/>
            <w:right w:val="none" w:sz="0" w:space="0" w:color="auto"/>
          </w:divBdr>
          <w:divsChild>
            <w:div w:id="204205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8895191">
      <w:bodyDiv w:val="1"/>
      <w:marLeft w:val="0"/>
      <w:marRight w:val="0"/>
      <w:marTop w:val="0"/>
      <w:marBottom w:val="0"/>
      <w:divBdr>
        <w:top w:val="none" w:sz="0" w:space="0" w:color="auto"/>
        <w:left w:val="none" w:sz="0" w:space="0" w:color="auto"/>
        <w:bottom w:val="none" w:sz="0" w:space="0" w:color="auto"/>
        <w:right w:val="none" w:sz="0" w:space="0" w:color="auto"/>
      </w:divBdr>
    </w:div>
    <w:div w:id="1022510966">
      <w:bodyDiv w:val="1"/>
      <w:marLeft w:val="0"/>
      <w:marRight w:val="0"/>
      <w:marTop w:val="0"/>
      <w:marBottom w:val="0"/>
      <w:divBdr>
        <w:top w:val="none" w:sz="0" w:space="0" w:color="auto"/>
        <w:left w:val="none" w:sz="0" w:space="0" w:color="auto"/>
        <w:bottom w:val="none" w:sz="0" w:space="0" w:color="auto"/>
        <w:right w:val="none" w:sz="0" w:space="0" w:color="auto"/>
      </w:divBdr>
    </w:div>
    <w:div w:id="1108768525">
      <w:bodyDiv w:val="1"/>
      <w:marLeft w:val="0"/>
      <w:marRight w:val="0"/>
      <w:marTop w:val="0"/>
      <w:marBottom w:val="0"/>
      <w:divBdr>
        <w:top w:val="none" w:sz="0" w:space="0" w:color="auto"/>
        <w:left w:val="none" w:sz="0" w:space="0" w:color="auto"/>
        <w:bottom w:val="none" w:sz="0" w:space="0" w:color="auto"/>
        <w:right w:val="none" w:sz="0" w:space="0" w:color="auto"/>
      </w:divBdr>
    </w:div>
    <w:div w:id="1186561009">
      <w:bodyDiv w:val="1"/>
      <w:marLeft w:val="0"/>
      <w:marRight w:val="0"/>
      <w:marTop w:val="0"/>
      <w:marBottom w:val="0"/>
      <w:divBdr>
        <w:top w:val="none" w:sz="0" w:space="0" w:color="auto"/>
        <w:left w:val="none" w:sz="0" w:space="0" w:color="auto"/>
        <w:bottom w:val="none" w:sz="0" w:space="0" w:color="auto"/>
        <w:right w:val="none" w:sz="0" w:space="0" w:color="auto"/>
      </w:divBdr>
    </w:div>
    <w:div w:id="1253852210">
      <w:bodyDiv w:val="1"/>
      <w:marLeft w:val="0"/>
      <w:marRight w:val="0"/>
      <w:marTop w:val="0"/>
      <w:marBottom w:val="0"/>
      <w:divBdr>
        <w:top w:val="none" w:sz="0" w:space="0" w:color="auto"/>
        <w:left w:val="none" w:sz="0" w:space="0" w:color="auto"/>
        <w:bottom w:val="none" w:sz="0" w:space="0" w:color="auto"/>
        <w:right w:val="none" w:sz="0" w:space="0" w:color="auto"/>
      </w:divBdr>
    </w:div>
    <w:div w:id="1333534879">
      <w:bodyDiv w:val="1"/>
      <w:marLeft w:val="0"/>
      <w:marRight w:val="0"/>
      <w:marTop w:val="0"/>
      <w:marBottom w:val="0"/>
      <w:divBdr>
        <w:top w:val="none" w:sz="0" w:space="0" w:color="auto"/>
        <w:left w:val="none" w:sz="0" w:space="0" w:color="auto"/>
        <w:bottom w:val="none" w:sz="0" w:space="0" w:color="auto"/>
        <w:right w:val="none" w:sz="0" w:space="0" w:color="auto"/>
      </w:divBdr>
    </w:div>
    <w:div w:id="1405908057">
      <w:bodyDiv w:val="1"/>
      <w:marLeft w:val="0"/>
      <w:marRight w:val="0"/>
      <w:marTop w:val="0"/>
      <w:marBottom w:val="0"/>
      <w:divBdr>
        <w:top w:val="none" w:sz="0" w:space="0" w:color="auto"/>
        <w:left w:val="none" w:sz="0" w:space="0" w:color="auto"/>
        <w:bottom w:val="none" w:sz="0" w:space="0" w:color="auto"/>
        <w:right w:val="none" w:sz="0" w:space="0" w:color="auto"/>
      </w:divBdr>
    </w:div>
    <w:div w:id="1433238236">
      <w:bodyDiv w:val="1"/>
      <w:marLeft w:val="0"/>
      <w:marRight w:val="0"/>
      <w:marTop w:val="0"/>
      <w:marBottom w:val="0"/>
      <w:divBdr>
        <w:top w:val="none" w:sz="0" w:space="0" w:color="auto"/>
        <w:left w:val="none" w:sz="0" w:space="0" w:color="auto"/>
        <w:bottom w:val="none" w:sz="0" w:space="0" w:color="auto"/>
        <w:right w:val="none" w:sz="0" w:space="0" w:color="auto"/>
      </w:divBdr>
      <w:divsChild>
        <w:div w:id="884560263">
          <w:marLeft w:val="288"/>
          <w:marRight w:val="0"/>
          <w:marTop w:val="240"/>
          <w:marBottom w:val="160"/>
          <w:divBdr>
            <w:top w:val="none" w:sz="0" w:space="0" w:color="auto"/>
            <w:left w:val="none" w:sz="0" w:space="0" w:color="auto"/>
            <w:bottom w:val="none" w:sz="0" w:space="0" w:color="auto"/>
            <w:right w:val="none" w:sz="0" w:space="0" w:color="auto"/>
          </w:divBdr>
        </w:div>
      </w:divsChild>
    </w:div>
    <w:div w:id="1587415960">
      <w:bodyDiv w:val="1"/>
      <w:marLeft w:val="0"/>
      <w:marRight w:val="0"/>
      <w:marTop w:val="0"/>
      <w:marBottom w:val="0"/>
      <w:divBdr>
        <w:top w:val="none" w:sz="0" w:space="0" w:color="auto"/>
        <w:left w:val="none" w:sz="0" w:space="0" w:color="auto"/>
        <w:bottom w:val="none" w:sz="0" w:space="0" w:color="auto"/>
        <w:right w:val="none" w:sz="0" w:space="0" w:color="auto"/>
      </w:divBdr>
    </w:div>
    <w:div w:id="1593320322">
      <w:bodyDiv w:val="1"/>
      <w:marLeft w:val="0"/>
      <w:marRight w:val="0"/>
      <w:marTop w:val="0"/>
      <w:marBottom w:val="0"/>
      <w:divBdr>
        <w:top w:val="none" w:sz="0" w:space="0" w:color="auto"/>
        <w:left w:val="none" w:sz="0" w:space="0" w:color="auto"/>
        <w:bottom w:val="none" w:sz="0" w:space="0" w:color="auto"/>
        <w:right w:val="none" w:sz="0" w:space="0" w:color="auto"/>
      </w:divBdr>
      <w:divsChild>
        <w:div w:id="1097166661">
          <w:marLeft w:val="480"/>
          <w:marRight w:val="0"/>
          <w:marTop w:val="0"/>
          <w:marBottom w:val="0"/>
          <w:divBdr>
            <w:top w:val="none" w:sz="0" w:space="0" w:color="auto"/>
            <w:left w:val="none" w:sz="0" w:space="0" w:color="auto"/>
            <w:bottom w:val="none" w:sz="0" w:space="0" w:color="auto"/>
            <w:right w:val="none" w:sz="0" w:space="0" w:color="auto"/>
          </w:divBdr>
          <w:divsChild>
            <w:div w:id="782572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6011806">
      <w:bodyDiv w:val="1"/>
      <w:marLeft w:val="0"/>
      <w:marRight w:val="0"/>
      <w:marTop w:val="0"/>
      <w:marBottom w:val="0"/>
      <w:divBdr>
        <w:top w:val="none" w:sz="0" w:space="0" w:color="auto"/>
        <w:left w:val="none" w:sz="0" w:space="0" w:color="auto"/>
        <w:bottom w:val="none" w:sz="0" w:space="0" w:color="auto"/>
        <w:right w:val="none" w:sz="0" w:space="0" w:color="auto"/>
      </w:divBdr>
      <w:divsChild>
        <w:div w:id="278953068">
          <w:marLeft w:val="480"/>
          <w:marRight w:val="0"/>
          <w:marTop w:val="0"/>
          <w:marBottom w:val="0"/>
          <w:divBdr>
            <w:top w:val="none" w:sz="0" w:space="0" w:color="auto"/>
            <w:left w:val="none" w:sz="0" w:space="0" w:color="auto"/>
            <w:bottom w:val="none" w:sz="0" w:space="0" w:color="auto"/>
            <w:right w:val="none" w:sz="0" w:space="0" w:color="auto"/>
          </w:divBdr>
          <w:divsChild>
            <w:div w:id="90433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6950630">
      <w:bodyDiv w:val="1"/>
      <w:marLeft w:val="0"/>
      <w:marRight w:val="0"/>
      <w:marTop w:val="0"/>
      <w:marBottom w:val="0"/>
      <w:divBdr>
        <w:top w:val="none" w:sz="0" w:space="0" w:color="auto"/>
        <w:left w:val="none" w:sz="0" w:space="0" w:color="auto"/>
        <w:bottom w:val="none" w:sz="0" w:space="0" w:color="auto"/>
        <w:right w:val="none" w:sz="0" w:space="0" w:color="auto"/>
      </w:divBdr>
    </w:div>
    <w:div w:id="1672945435">
      <w:bodyDiv w:val="1"/>
      <w:marLeft w:val="0"/>
      <w:marRight w:val="0"/>
      <w:marTop w:val="0"/>
      <w:marBottom w:val="0"/>
      <w:divBdr>
        <w:top w:val="none" w:sz="0" w:space="0" w:color="auto"/>
        <w:left w:val="none" w:sz="0" w:space="0" w:color="auto"/>
        <w:bottom w:val="none" w:sz="0" w:space="0" w:color="auto"/>
        <w:right w:val="none" w:sz="0" w:space="0" w:color="auto"/>
      </w:divBdr>
    </w:div>
    <w:div w:id="1839156042">
      <w:bodyDiv w:val="1"/>
      <w:marLeft w:val="0"/>
      <w:marRight w:val="0"/>
      <w:marTop w:val="0"/>
      <w:marBottom w:val="0"/>
      <w:divBdr>
        <w:top w:val="none" w:sz="0" w:space="0" w:color="auto"/>
        <w:left w:val="none" w:sz="0" w:space="0" w:color="auto"/>
        <w:bottom w:val="none" w:sz="0" w:space="0" w:color="auto"/>
        <w:right w:val="none" w:sz="0" w:space="0" w:color="auto"/>
      </w:divBdr>
    </w:div>
    <w:div w:id="1847984313">
      <w:bodyDiv w:val="1"/>
      <w:marLeft w:val="0"/>
      <w:marRight w:val="0"/>
      <w:marTop w:val="0"/>
      <w:marBottom w:val="0"/>
      <w:divBdr>
        <w:top w:val="none" w:sz="0" w:space="0" w:color="auto"/>
        <w:left w:val="none" w:sz="0" w:space="0" w:color="auto"/>
        <w:bottom w:val="none" w:sz="0" w:space="0" w:color="auto"/>
        <w:right w:val="none" w:sz="0" w:space="0" w:color="auto"/>
      </w:divBdr>
      <w:divsChild>
        <w:div w:id="1688290251">
          <w:marLeft w:val="0"/>
          <w:marRight w:val="0"/>
          <w:marTop w:val="0"/>
          <w:marBottom w:val="0"/>
          <w:divBdr>
            <w:top w:val="none" w:sz="0" w:space="0" w:color="auto"/>
            <w:left w:val="none" w:sz="0" w:space="0" w:color="auto"/>
            <w:bottom w:val="none" w:sz="0" w:space="0" w:color="auto"/>
            <w:right w:val="none" w:sz="0" w:space="0" w:color="auto"/>
          </w:divBdr>
          <w:divsChild>
            <w:div w:id="12927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835203">
      <w:bodyDiv w:val="1"/>
      <w:marLeft w:val="0"/>
      <w:marRight w:val="0"/>
      <w:marTop w:val="0"/>
      <w:marBottom w:val="0"/>
      <w:divBdr>
        <w:top w:val="none" w:sz="0" w:space="0" w:color="auto"/>
        <w:left w:val="none" w:sz="0" w:space="0" w:color="auto"/>
        <w:bottom w:val="none" w:sz="0" w:space="0" w:color="auto"/>
        <w:right w:val="none" w:sz="0" w:space="0" w:color="auto"/>
      </w:divBdr>
    </w:div>
    <w:div w:id="1893544245">
      <w:bodyDiv w:val="1"/>
      <w:marLeft w:val="0"/>
      <w:marRight w:val="0"/>
      <w:marTop w:val="0"/>
      <w:marBottom w:val="0"/>
      <w:divBdr>
        <w:top w:val="none" w:sz="0" w:space="0" w:color="auto"/>
        <w:left w:val="none" w:sz="0" w:space="0" w:color="auto"/>
        <w:bottom w:val="none" w:sz="0" w:space="0" w:color="auto"/>
        <w:right w:val="none" w:sz="0" w:space="0" w:color="auto"/>
      </w:divBdr>
    </w:div>
    <w:div w:id="1944878073">
      <w:bodyDiv w:val="1"/>
      <w:marLeft w:val="0"/>
      <w:marRight w:val="0"/>
      <w:marTop w:val="0"/>
      <w:marBottom w:val="0"/>
      <w:divBdr>
        <w:top w:val="none" w:sz="0" w:space="0" w:color="auto"/>
        <w:left w:val="none" w:sz="0" w:space="0" w:color="auto"/>
        <w:bottom w:val="none" w:sz="0" w:space="0" w:color="auto"/>
        <w:right w:val="none" w:sz="0" w:space="0" w:color="auto"/>
      </w:divBdr>
    </w:div>
    <w:div w:id="2021392852">
      <w:bodyDiv w:val="1"/>
      <w:marLeft w:val="0"/>
      <w:marRight w:val="0"/>
      <w:marTop w:val="0"/>
      <w:marBottom w:val="0"/>
      <w:divBdr>
        <w:top w:val="none" w:sz="0" w:space="0" w:color="auto"/>
        <w:left w:val="none" w:sz="0" w:space="0" w:color="auto"/>
        <w:bottom w:val="none" w:sz="0" w:space="0" w:color="auto"/>
        <w:right w:val="none" w:sz="0" w:space="0" w:color="auto"/>
      </w:divBdr>
    </w:div>
    <w:div w:id="20297479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es.wikipedia.org/wiki/GNU_General_Public_License" TargetMode="External"/><Relationship Id="rId21" Type="http://schemas.openxmlformats.org/officeDocument/2006/relationships/hyperlink" Target="https://es.wikipedia.org/wiki/Lenguaje_de_programaci%C3%B3n_interpretado" TargetMode="External"/><Relationship Id="rId42" Type="http://schemas.openxmlformats.org/officeDocument/2006/relationships/image" Target="media/image17.jpeg"/><Relationship Id="rId47" Type="http://schemas.openxmlformats.org/officeDocument/2006/relationships/hyperlink" Target="http://www.cubadebate.cu/especiales/2020/09/18/universitari_bots/" TargetMode="External"/><Relationship Id="rId63" Type="http://schemas.openxmlformats.org/officeDocument/2006/relationships/hyperlink" Target="https://es.wikipedia.org/wiki/Python%20%2011-2-2022" TargetMode="External"/><Relationship Id="rId68" Type="http://schemas.openxmlformats.org/officeDocument/2006/relationships/image" Target="media/image19.png"/><Relationship Id="rId84" Type="http://schemas.openxmlformats.org/officeDocument/2006/relationships/fontTable" Target="fontTable.xml"/><Relationship Id="rId16" Type="http://schemas.openxmlformats.org/officeDocument/2006/relationships/hyperlink" Target="https://es.wikipedia.org/wiki/Int%C3%A9rprete_(inform%C3%A1tica)" TargetMode="External"/><Relationship Id="rId11" Type="http://schemas.openxmlformats.org/officeDocument/2006/relationships/image" Target="media/image3.png"/><Relationship Id="rId32" Type="http://schemas.openxmlformats.org/officeDocument/2006/relationships/image" Target="media/image7.jpeg"/><Relationship Id="rId37" Type="http://schemas.openxmlformats.org/officeDocument/2006/relationships/image" Target="media/image12.png"/><Relationship Id="rId53" Type="http://schemas.openxmlformats.org/officeDocument/2006/relationships/hyperlink" Target="https://cloud.google.com/dialogflow/docs%204-11-2021" TargetMode="External"/><Relationship Id="rId58" Type="http://schemas.openxmlformats.org/officeDocument/2006/relationships/hyperlink" Target="https://www.spaceo.ca/ai-robot%20conversacional-development-using-rasa-reasons/" TargetMode="External"/><Relationship Id="rId74" Type="http://schemas.openxmlformats.org/officeDocument/2006/relationships/hyperlink" Target="https://es.wikipedia.org/wiki/Word2vec" TargetMode="External"/><Relationship Id="rId79" Type="http://schemas.openxmlformats.org/officeDocument/2006/relationships/hyperlink" Target="https://towardsdatascience.com/semantic-similarity-using-transformers-8f3cb5bf66d6" TargetMode="External"/><Relationship Id="rId5" Type="http://schemas.openxmlformats.org/officeDocument/2006/relationships/webSettings" Target="webSettings.xml"/><Relationship Id="rId19" Type="http://schemas.openxmlformats.org/officeDocument/2006/relationships/hyperlink" Target="https://es.wikipedia.org/wiki/Programaci%C3%B3n_orientada_a_objetos" TargetMode="External"/><Relationship Id="rId14" Type="http://schemas.openxmlformats.org/officeDocument/2006/relationships/image" Target="media/image6.png"/><Relationship Id="rId22" Type="http://schemas.openxmlformats.org/officeDocument/2006/relationships/hyperlink" Target="https://es.wikipedia.org/wiki/Tipado_din%C3%A1mico" TargetMode="External"/><Relationship Id="rId27" Type="http://schemas.openxmlformats.org/officeDocument/2006/relationships/diagramData" Target="diagrams/data1.xml"/><Relationship Id="rId30" Type="http://schemas.openxmlformats.org/officeDocument/2006/relationships/diagramColors" Target="diagrams/colors1.xml"/><Relationship Id="rId35" Type="http://schemas.openxmlformats.org/officeDocument/2006/relationships/image" Target="media/image10.png"/><Relationship Id="rId43" Type="http://schemas.openxmlformats.org/officeDocument/2006/relationships/image" Target="media/image18.jpeg"/><Relationship Id="rId48" Type="http://schemas.openxmlformats.org/officeDocument/2006/relationships/hyperlink" Target="https://azure.microsoft.com/en-us/services/bot-services/" TargetMode="External"/><Relationship Id="rId56" Type="http://schemas.openxmlformats.org/officeDocument/2006/relationships/hyperlink" Target="https://www.linkedin.com/pulse/dialogflow-vs-lex-watson-azure-bot-robot%20conversacional-quick-sherwin-fernandes" TargetMode="External"/><Relationship Id="rId64" Type="http://schemas.openxmlformats.org/officeDocument/2006/relationships/hyperlink" Target="https://es.wikipedia.org/wiki/PyCharm" TargetMode="External"/><Relationship Id="rId69" Type="http://schemas.openxmlformats.org/officeDocument/2006/relationships/image" Target="media/image20.png"/><Relationship Id="rId77" Type="http://schemas.openxmlformats.org/officeDocument/2006/relationships/hyperlink" Target="https://medium.com/featurepreneur/question-generator-d21265c0648f" TargetMode="External"/><Relationship Id="rId8" Type="http://schemas.openxmlformats.org/officeDocument/2006/relationships/image" Target="media/image1.png"/><Relationship Id="rId51" Type="http://schemas.openxmlformats.org/officeDocument/2006/relationships/hyperlink" Target="https://stackshare.io/stackups/dialogflow-vs-microsoft-bot-framework/" TargetMode="External"/><Relationship Id="rId72" Type="http://schemas.openxmlformats.org/officeDocument/2006/relationships/image" Target="media/image23.jpeg"/><Relationship Id="rId80" Type="http://schemas.openxmlformats.org/officeDocument/2006/relationships/image" Target="media/image24.png"/><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hyperlink" Target="https://es.wikipedia.org/wiki/Sintaxis" TargetMode="External"/><Relationship Id="rId25" Type="http://schemas.openxmlformats.org/officeDocument/2006/relationships/hyperlink" Target="https://es.wikipedia.org/wiki/Python_Software_Foundation_License" TargetMode="External"/><Relationship Id="rId33" Type="http://schemas.openxmlformats.org/officeDocument/2006/relationships/image" Target="media/image8.png"/><Relationship Id="rId38" Type="http://schemas.openxmlformats.org/officeDocument/2006/relationships/image" Target="media/image13.jpeg"/><Relationship Id="rId46" Type="http://schemas.openxmlformats.org/officeDocument/2006/relationships/hyperlink" Target="https://planetachatbot.com/amanda-el-chatbot-que-sabe-de-elecciones-en-cuba-e2c3b5a7d835" TargetMode="External"/><Relationship Id="rId59" Type="http://schemas.openxmlformats.org/officeDocument/2006/relationships/hyperlink" Target="https://botpress.com/docs/introduction%203-11-2021" TargetMode="External"/><Relationship Id="rId67" Type="http://schemas.openxmlformats.org/officeDocument/2006/relationships/hyperlink" Target="http://ingenieriadesoftware.mex.tl/52753_XP---Extreme-Programing.html" TargetMode="External"/><Relationship Id="rId20" Type="http://schemas.openxmlformats.org/officeDocument/2006/relationships/hyperlink" Target="https://es.wikipedia.org/wiki/Programaci%C3%B3n_imperativa" TargetMode="External"/><Relationship Id="rId41" Type="http://schemas.openxmlformats.org/officeDocument/2006/relationships/image" Target="media/image16.jpeg"/><Relationship Id="rId54" Type="http://schemas.openxmlformats.org/officeDocument/2006/relationships/hyperlink" Target="https://cloud.google.com/dialogflow?hl=es" TargetMode="External"/><Relationship Id="rId62" Type="http://schemas.openxmlformats.org/officeDocument/2006/relationships/hyperlink" Target="https://www.spaceo.ca/top-ai-robot%20conversacional-marcos/" TargetMode="External"/><Relationship Id="rId70" Type="http://schemas.openxmlformats.org/officeDocument/2006/relationships/image" Target="media/image21.jpeg"/><Relationship Id="rId75" Type="http://schemas.openxmlformats.org/officeDocument/2006/relationships/hyperlink" Target="https://huggingface.co/mrm8488/electricidad-small-finetuned-squadv1-es" TargetMode="External"/><Relationship Id="rId83"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es.wikipedia.org/wiki/Lenguaje_de_programaci%C3%B3n" TargetMode="External"/><Relationship Id="rId23" Type="http://schemas.openxmlformats.org/officeDocument/2006/relationships/hyperlink" Target="https://es.wikipedia.org/wiki/Multiplataforma" TargetMode="External"/><Relationship Id="rId28" Type="http://schemas.openxmlformats.org/officeDocument/2006/relationships/diagramLayout" Target="diagrams/layout1.xml"/><Relationship Id="rId36" Type="http://schemas.openxmlformats.org/officeDocument/2006/relationships/image" Target="media/image11.jpeg"/><Relationship Id="rId49" Type="http://schemas.openxmlformats.org/officeDocument/2006/relationships/hyperlink" Target="https://docs.microsoft.com/en-us/composer/introduction%205-11-2021" TargetMode="External"/><Relationship Id="rId57" Type="http://schemas.openxmlformats.org/officeDocument/2006/relationships/hyperlink" Target="https://rasa.com/" TargetMode="External"/><Relationship Id="rId10" Type="http://schemas.openxmlformats.org/officeDocument/2006/relationships/image" Target="media/image2.jpeg"/><Relationship Id="rId31" Type="http://schemas.microsoft.com/office/2007/relationships/diagramDrawing" Target="diagrams/drawing1.xml"/><Relationship Id="rId44" Type="http://schemas.openxmlformats.org/officeDocument/2006/relationships/hyperlink" Target="https://www.artificial-solutions.com/es/chatbots/" TargetMode="External"/><Relationship Id="rId52" Type="http://schemas.openxmlformats.org/officeDocument/2006/relationships/hyperlink" Target="https://rijsat.com/2021/11/03/create-azure-bot-service-from-azure-portal/" TargetMode="External"/><Relationship Id="rId60" Type="http://schemas.openxmlformats.org/officeDocument/2006/relationships/hyperlink" Target="https://www.getapp.es/reviews/2047766/botpress%204-11-2021" TargetMode="External"/><Relationship Id="rId65" Type="http://schemas.openxmlformats.org/officeDocument/2006/relationships/hyperlink" Target="https://es.wikipedia.org/wiki/NoSQL" TargetMode="External"/><Relationship Id="rId73" Type="http://schemas.openxmlformats.org/officeDocument/2006/relationships/hyperlink" Target="https://spacy.io/usage/linguistic-features" TargetMode="External"/><Relationship Id="rId78" Type="http://schemas.openxmlformats.org/officeDocument/2006/relationships/hyperlink" Target="https://huggingface.co/eduardofv/stsb-m-mt-es-distilbert-base-uncased" TargetMode="External"/><Relationship Id="rId81" Type="http://schemas.openxmlformats.org/officeDocument/2006/relationships/image" Target="media/image25.png"/><Relationship Id="rId4" Type="http://schemas.openxmlformats.org/officeDocument/2006/relationships/settings" Target="settings.xml"/><Relationship Id="rId9" Type="http://schemas.openxmlformats.org/officeDocument/2006/relationships/hyperlink" Target="https://www.teneo.ai/" TargetMode="External"/><Relationship Id="rId13" Type="http://schemas.openxmlformats.org/officeDocument/2006/relationships/image" Target="media/image5.png"/><Relationship Id="rId18" Type="http://schemas.openxmlformats.org/officeDocument/2006/relationships/hyperlink" Target="https://es.wikipedia.org/wiki/Lenguaje_de_programaci%C3%B3n_multiparadigma" TargetMode="External"/><Relationship Id="rId39" Type="http://schemas.openxmlformats.org/officeDocument/2006/relationships/image" Target="media/image14.jpeg"/><Relationship Id="rId34" Type="http://schemas.openxmlformats.org/officeDocument/2006/relationships/image" Target="media/image9.png"/><Relationship Id="rId50" Type="http://schemas.openxmlformats.org/officeDocument/2006/relationships/hyperlink" Target="https://paginapropia.com/15-ventajas-y-desventajas-de-microsoft-azure/" TargetMode="External"/><Relationship Id="rId55" Type="http://schemas.openxmlformats.org/officeDocument/2006/relationships/hyperlink" Target="https://www.capterra.es/reviews/180853/dialogflow?overall_rating_ge=5" TargetMode="External"/><Relationship Id="rId76" Type="http://schemas.openxmlformats.org/officeDocument/2006/relationships/hyperlink" Target="https://huggingface.co/mrm8488/bert2bert-spanish-question-generation" TargetMode="External"/><Relationship Id="rId7" Type="http://schemas.openxmlformats.org/officeDocument/2006/relationships/endnotes" Target="endnotes.xml"/><Relationship Id="rId71" Type="http://schemas.openxmlformats.org/officeDocument/2006/relationships/image" Target="media/image22.png"/><Relationship Id="rId2" Type="http://schemas.openxmlformats.org/officeDocument/2006/relationships/numbering" Target="numbering.xml"/><Relationship Id="rId29" Type="http://schemas.openxmlformats.org/officeDocument/2006/relationships/diagramQuickStyle" Target="diagrams/quickStyle1.xml"/><Relationship Id="rId24" Type="http://schemas.openxmlformats.org/officeDocument/2006/relationships/hyperlink" Target="https://es.wikipedia.org/wiki/C%C3%B3digo_abierto" TargetMode="External"/><Relationship Id="rId40" Type="http://schemas.openxmlformats.org/officeDocument/2006/relationships/image" Target="media/image15.jpeg"/><Relationship Id="rId45" Type="http://schemas.openxmlformats.org/officeDocument/2006/relationships/hyperlink" Target="https://chatbotsmagazine.com/the-ultimate-guide-to-designing-a-chatbot-tech-stack-333eceb431da" TargetMode="External"/><Relationship Id="rId66" Type="http://schemas.openxmlformats.org/officeDocument/2006/relationships/hyperlink" Target="https://es.wikipedia.org/wiki/YAML" TargetMode="External"/><Relationship Id="rId61" Type="http://schemas.openxmlformats.org/officeDocument/2006/relationships/hyperlink" Target="https://www.saashub.com/compare" TargetMode="External"/><Relationship Id="rId82" Type="http://schemas.openxmlformats.org/officeDocument/2006/relationships/image" Target="media/image26.jpeg"/></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chevron1" loCatId="process" qsTypeId="urn:microsoft.com/office/officeart/2005/8/quickstyle/simple1" qsCatId="simple" csTypeId="urn:microsoft.com/office/officeart/2005/8/colors/colorful1"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CDD169D-7FC9-443C-A4F0-D03A29433361}" type="pres">
      <dgm:prSet presAssocID="{F9328919-5168-419E-9D85-2E59C799E42F}" presName="Name0" presStyleCnt="0">
        <dgm:presLayoutVars>
          <dgm:dir/>
          <dgm:animLvl val="lvl"/>
          <dgm:resizeHandles val="exact"/>
        </dgm:presLayoutVars>
      </dgm:prSet>
      <dgm:spPr/>
    </dgm:pt>
    <dgm:pt modelId="{34BC3EF0-58B2-4D31-ABC4-91D963A2DF6A}" type="pres">
      <dgm:prSet presAssocID="{44E3CF18-5BA0-4776-B2D3-4FCA95A561B4}" presName="parTxOnly" presStyleLbl="node1" presStyleIdx="0" presStyleCnt="4">
        <dgm:presLayoutVars>
          <dgm:chMax val="0"/>
          <dgm:chPref val="0"/>
          <dgm:bulletEnabled val="1"/>
        </dgm:presLayoutVars>
      </dgm:prSet>
      <dgm:spPr/>
    </dgm:pt>
    <dgm:pt modelId="{C2756EA5-24C8-4932-A468-8B4014A0A53A}" type="pres">
      <dgm:prSet presAssocID="{241267C7-BEB5-4E95-8894-ADDEA4336774}" presName="parTxOnlySpace" presStyleCnt="0"/>
      <dgm:spPr/>
    </dgm:pt>
    <dgm:pt modelId="{34A6362A-3785-4265-B6B2-5B813831ED3B}" type="pres">
      <dgm:prSet presAssocID="{4C730AAD-5F6B-4C61-BED7-02033036F3C5}" presName="parTxOnly" presStyleLbl="node1" presStyleIdx="1" presStyleCnt="4">
        <dgm:presLayoutVars>
          <dgm:chMax val="0"/>
          <dgm:chPref val="0"/>
          <dgm:bulletEnabled val="1"/>
        </dgm:presLayoutVars>
      </dgm:prSet>
      <dgm:spPr/>
    </dgm:pt>
    <dgm:pt modelId="{4EA5B5B7-BB6B-4523-8542-4473EEB6218F}" type="pres">
      <dgm:prSet presAssocID="{CBA3B36B-7873-4536-8EC0-5B923178945A}" presName="parTxOnlySpace" presStyleCnt="0"/>
      <dgm:spPr/>
    </dgm:pt>
    <dgm:pt modelId="{B22DEE0D-1C4D-49CF-A359-37DFF4068ECD}" type="pres">
      <dgm:prSet presAssocID="{9B5C3707-E82F-49B9-8832-5229BE92FCAF}" presName="parTxOnly" presStyleLbl="node1" presStyleIdx="2" presStyleCnt="4">
        <dgm:presLayoutVars>
          <dgm:chMax val="0"/>
          <dgm:chPref val="0"/>
          <dgm:bulletEnabled val="1"/>
        </dgm:presLayoutVars>
      </dgm:prSet>
      <dgm:spPr/>
    </dgm:pt>
    <dgm:pt modelId="{207D29C2-E273-4540-A5C4-B6038A4B4D5B}" type="pres">
      <dgm:prSet presAssocID="{675705AD-C8BC-41D0-BFA6-FCFBEEB6D676}" presName="parTxOnlySpace" presStyleCnt="0"/>
      <dgm:spPr/>
    </dgm:pt>
    <dgm:pt modelId="{B39D4942-8C8D-459D-A129-32C46D9B5436}" type="pres">
      <dgm:prSet presAssocID="{6C54A688-31A1-4E0C-9045-F2A669A07530}" presName="parTxOnly" presStyleLbl="node1" presStyleIdx="3" presStyleCnt="4">
        <dgm:presLayoutVars>
          <dgm:chMax val="0"/>
          <dgm:chPref val="0"/>
          <dgm:bulletEnabled val="1"/>
        </dgm:presLayoutVars>
      </dgm:prSet>
      <dgm:spPr/>
    </dgm:pt>
  </dgm:ptLst>
  <dgm:cxnLst>
    <dgm:cxn modelId="{4BF02F02-01D3-4E58-B870-E4B81741B5F2}" type="presOf" srcId="{F9328919-5168-419E-9D85-2E59C799E42F}" destId="{7CDD169D-7FC9-443C-A4F0-D03A29433361}" srcOrd="0" destOrd="0" presId="urn:microsoft.com/office/officeart/2005/8/layout/chevron1"/>
    <dgm:cxn modelId="{384B7511-EC2D-453E-A4BC-728FA356EE8F}" type="presOf" srcId="{9B5C3707-E82F-49B9-8832-5229BE92FCAF}" destId="{B22DEE0D-1C4D-49CF-A359-37DFF4068ECD}" srcOrd="0" destOrd="0" presId="urn:microsoft.com/office/officeart/2005/8/layout/chevron1"/>
    <dgm:cxn modelId="{3CB2F41D-752A-4628-87D1-C389C60FBF06}" type="presOf" srcId="{44E3CF18-5BA0-4776-B2D3-4FCA95A561B4}" destId="{34BC3EF0-58B2-4D31-ABC4-91D963A2DF6A}" srcOrd="0" destOrd="0" presId="urn:microsoft.com/office/officeart/2005/8/layout/chevron1"/>
    <dgm:cxn modelId="{B1DCB83D-C052-47F1-8C7C-F74C9653F792}" srcId="{F9328919-5168-419E-9D85-2E59C799E42F}" destId="{4C730AAD-5F6B-4C61-BED7-02033036F3C5}" srcOrd="1" destOrd="0" parTransId="{F04CBC7B-048E-42FB-B1F5-28E1B4FC71AF}" sibTransId="{CBA3B36B-7873-4536-8EC0-5B923178945A}"/>
    <dgm:cxn modelId="{7BCE764A-6DF0-4302-8893-868DD0E5F4EF}" srcId="{F9328919-5168-419E-9D85-2E59C799E42F}" destId="{9B5C3707-E82F-49B9-8832-5229BE92FCAF}" srcOrd="2" destOrd="0" parTransId="{4FDDE434-5CFC-4441-BC4F-E4EB1A10C7DD}" sibTransId="{675705AD-C8BC-41D0-BFA6-FCFBEEB6D676}"/>
    <dgm:cxn modelId="{4DCD3677-4D99-4FCF-AAB7-A020A5BF0130}" srcId="{F9328919-5168-419E-9D85-2E59C799E42F}" destId="{6C54A688-31A1-4E0C-9045-F2A669A07530}" srcOrd="3" destOrd="0" parTransId="{8BE23EB9-9ABE-432E-A6A7-552F4BE02063}" sibTransId="{0D5492D2-7B9D-4D03-A5B8-148FB1D1D899}"/>
    <dgm:cxn modelId="{DA4FD496-6D20-44EE-83F0-A96D27529BA7}" srcId="{F9328919-5168-419E-9D85-2E59C799E42F}" destId="{44E3CF18-5BA0-4776-B2D3-4FCA95A561B4}" srcOrd="0" destOrd="0" parTransId="{3E99912A-A62D-4311-A3D8-C45B6E3F7697}" sibTransId="{241267C7-BEB5-4E95-8894-ADDEA4336774}"/>
    <dgm:cxn modelId="{E2FDC4AC-39C0-48EA-9433-91D536979D2C}" type="presOf" srcId="{6C54A688-31A1-4E0C-9045-F2A669A07530}" destId="{B39D4942-8C8D-459D-A129-32C46D9B5436}" srcOrd="0" destOrd="0" presId="urn:microsoft.com/office/officeart/2005/8/layout/chevron1"/>
    <dgm:cxn modelId="{407166F1-9DF6-4B60-8D7C-57D7FE7DC84B}" type="presOf" srcId="{4C730AAD-5F6B-4C61-BED7-02033036F3C5}" destId="{34A6362A-3785-4265-B6B2-5B813831ED3B}" srcOrd="0" destOrd="0" presId="urn:microsoft.com/office/officeart/2005/8/layout/chevron1"/>
    <dgm:cxn modelId="{CF6602AE-5C68-4ABB-9760-2DF93739D496}" type="presParOf" srcId="{7CDD169D-7FC9-443C-A4F0-D03A29433361}" destId="{34BC3EF0-58B2-4D31-ABC4-91D963A2DF6A}" srcOrd="0" destOrd="0" presId="urn:microsoft.com/office/officeart/2005/8/layout/chevron1"/>
    <dgm:cxn modelId="{4072B8EA-0323-45A6-9C08-A5F6ECFD86FF}" type="presParOf" srcId="{7CDD169D-7FC9-443C-A4F0-D03A29433361}" destId="{C2756EA5-24C8-4932-A468-8B4014A0A53A}" srcOrd="1" destOrd="0" presId="urn:microsoft.com/office/officeart/2005/8/layout/chevron1"/>
    <dgm:cxn modelId="{19BFAAB5-1AF0-4B4C-BD5D-1DC502E62D20}" type="presParOf" srcId="{7CDD169D-7FC9-443C-A4F0-D03A29433361}" destId="{34A6362A-3785-4265-B6B2-5B813831ED3B}" srcOrd="2" destOrd="0" presId="urn:microsoft.com/office/officeart/2005/8/layout/chevron1"/>
    <dgm:cxn modelId="{52B386F8-E687-47C9-B97C-48D9983654B2}" type="presParOf" srcId="{7CDD169D-7FC9-443C-A4F0-D03A29433361}" destId="{4EA5B5B7-BB6B-4523-8542-4473EEB6218F}" srcOrd="3" destOrd="0" presId="urn:microsoft.com/office/officeart/2005/8/layout/chevron1"/>
    <dgm:cxn modelId="{2E76AFF5-0DEB-4D4A-BB7C-83E28E264B00}" type="presParOf" srcId="{7CDD169D-7FC9-443C-A4F0-D03A29433361}" destId="{B22DEE0D-1C4D-49CF-A359-37DFF4068ECD}" srcOrd="4" destOrd="0" presId="urn:microsoft.com/office/officeart/2005/8/layout/chevron1"/>
    <dgm:cxn modelId="{2084A580-F25D-47A1-8468-8FA9D269EB38}" type="presParOf" srcId="{7CDD169D-7FC9-443C-A4F0-D03A29433361}" destId="{207D29C2-E273-4540-A5C4-B6038A4B4D5B}" srcOrd="5" destOrd="0" presId="urn:microsoft.com/office/officeart/2005/8/layout/chevron1"/>
    <dgm:cxn modelId="{93FBCF40-9A54-4800-AF7F-B138FE4C06D7}" type="presParOf" srcId="{7CDD169D-7FC9-443C-A4F0-D03A29433361}" destId="{B39D4942-8C8D-459D-A129-32C46D9B5436}" srcOrd="6" destOrd="0" presId="urn:microsoft.com/office/officeart/2005/8/layout/chevron1"/>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4BC3EF0-58B2-4D31-ABC4-91D963A2DF6A}">
      <dsp:nvSpPr>
        <dsp:cNvPr id="0" name=""/>
        <dsp:cNvSpPr/>
      </dsp:nvSpPr>
      <dsp:spPr>
        <a:xfrm>
          <a:off x="2518" y="268774"/>
          <a:ext cx="1466003" cy="586401"/>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lanificación</a:t>
          </a:r>
        </a:p>
      </dsp:txBody>
      <dsp:txXfrm>
        <a:off x="295719" y="268774"/>
        <a:ext cx="879602" cy="586401"/>
      </dsp:txXfrm>
    </dsp:sp>
    <dsp:sp modelId="{34A6362A-3785-4265-B6B2-5B813831ED3B}">
      <dsp:nvSpPr>
        <dsp:cNvPr id="0" name=""/>
        <dsp:cNvSpPr/>
      </dsp:nvSpPr>
      <dsp:spPr>
        <a:xfrm>
          <a:off x="1321921" y="268774"/>
          <a:ext cx="1466003" cy="586401"/>
        </a:xfrm>
        <a:prstGeom prst="chevron">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Diseño</a:t>
          </a:r>
        </a:p>
      </dsp:txBody>
      <dsp:txXfrm>
        <a:off x="1615122" y="268774"/>
        <a:ext cx="879602" cy="586401"/>
      </dsp:txXfrm>
    </dsp:sp>
    <dsp:sp modelId="{B22DEE0D-1C4D-49CF-A359-37DFF4068ECD}">
      <dsp:nvSpPr>
        <dsp:cNvPr id="0" name=""/>
        <dsp:cNvSpPr/>
      </dsp:nvSpPr>
      <dsp:spPr>
        <a:xfrm>
          <a:off x="2641324" y="268774"/>
          <a:ext cx="1466003" cy="586401"/>
        </a:xfrm>
        <a:prstGeom prst="chevron">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Codificación</a:t>
          </a:r>
        </a:p>
      </dsp:txBody>
      <dsp:txXfrm>
        <a:off x="2934525" y="268774"/>
        <a:ext cx="879602" cy="586401"/>
      </dsp:txXfrm>
    </dsp:sp>
    <dsp:sp modelId="{B39D4942-8C8D-459D-A129-32C46D9B5436}">
      <dsp:nvSpPr>
        <dsp:cNvPr id="0" name=""/>
        <dsp:cNvSpPr/>
      </dsp:nvSpPr>
      <dsp:spPr>
        <a:xfrm>
          <a:off x="3960728" y="268774"/>
          <a:ext cx="1466003" cy="586401"/>
        </a:xfrm>
        <a:prstGeom prst="chevron">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rueba</a:t>
          </a:r>
        </a:p>
      </dsp:txBody>
      <dsp:txXfrm>
        <a:off x="4253929" y="268774"/>
        <a:ext cx="879602" cy="58640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9BEA6CA-AF3A-4D9F-A089-FA29661DD2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5</TotalTime>
  <Pages>53</Pages>
  <Words>14603</Words>
  <Characters>80318</Characters>
  <Application>Microsoft Office Word</Application>
  <DocSecurity>0</DocSecurity>
  <Lines>669</Lines>
  <Paragraphs>189</Paragraphs>
  <ScaleCrop>false</ScaleCrop>
  <HeadingPairs>
    <vt:vector size="2" baseType="variant">
      <vt:variant>
        <vt:lpstr>Título</vt:lpstr>
      </vt:variant>
      <vt:variant>
        <vt:i4>1</vt:i4>
      </vt:variant>
    </vt:vector>
  </HeadingPairs>
  <TitlesOfParts>
    <vt:vector size="1" baseType="lpstr">
      <vt:lpstr/>
    </vt:vector>
  </TitlesOfParts>
  <Company>Técnicos Inside Lab</Company>
  <LinksUpToDate>false</LinksUpToDate>
  <CharactersWithSpaces>94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NESTO</dc:creator>
  <dc:description/>
  <cp:lastModifiedBy>Ernesto Duvalón Hernández</cp:lastModifiedBy>
  <cp:revision>901</cp:revision>
  <cp:lastPrinted>2022-11-04T23:17:00Z</cp:lastPrinted>
  <dcterms:created xsi:type="dcterms:W3CDTF">2022-11-01T22:18:00Z</dcterms:created>
  <dcterms:modified xsi:type="dcterms:W3CDTF">2022-11-04T23:18:00Z</dcterms:modified>
  <dc:language>es-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Kpk9bDK8"/&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ZOTERO_BREF_0dSeYdlBnkEH_1">
    <vt:lpwstr>ZOTERO_BIBL {"uncited":[],"omitted":[],"custom":[]} CSL_BIBLIOGRAPHY</vt:lpwstr>
  </property>
</Properties>
</file>